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A7C6F4" w14:textId="01356ADC" w:rsidR="00CF1C8B" w:rsidRDefault="00CF1C8B" w:rsidP="00FE5BEE">
      <w:pPr>
        <w:ind w:right="-563"/>
        <w:rPr>
          <w:ins w:id="0" w:author="Ian Church" w:date="2020-04-27T16:37:00Z"/>
          <w:rFonts w:ascii="Times New Roman" w:hAnsi="Times New Roman"/>
          <w:i/>
          <w:iCs/>
          <w:color w:val="000000" w:themeColor="text1"/>
        </w:rPr>
      </w:pPr>
      <w:bookmarkStart w:id="1" w:name="_Hlk50717849"/>
      <w:proofErr w:type="spellStart"/>
      <w:ins w:id="2" w:author="Ian Church" w:date="2020-04-27T15:39:00Z">
        <w:r>
          <w:rPr>
            <w:rFonts w:ascii="Times New Roman" w:hAnsi="Times New Roman"/>
            <w:color w:val="000000" w:themeColor="text1"/>
          </w:rPr>
          <w:t>Alleosfour</w:t>
        </w:r>
        <w:proofErr w:type="spellEnd"/>
        <w:r>
          <w:rPr>
            <w:rFonts w:ascii="Times New Roman" w:hAnsi="Times New Roman"/>
            <w:color w:val="000000" w:themeColor="text1"/>
          </w:rPr>
          <w:t xml:space="preserve">, A., Church, I., &amp; Brown, C. (2020) </w:t>
        </w:r>
        <w:r w:rsidRPr="00CF1225">
          <w:rPr>
            <w:rFonts w:ascii="Times New Roman" w:hAnsi="Times New Roman"/>
            <w:color w:val="000000" w:themeColor="text1"/>
          </w:rPr>
          <w:t>A Three-Dimensional Hydrodynamic Model to Study the Baroclinic Conditions of the Bay of Fundy</w:t>
        </w:r>
        <w:r>
          <w:rPr>
            <w:rFonts w:ascii="Times New Roman" w:hAnsi="Times New Roman"/>
            <w:color w:val="000000" w:themeColor="text1"/>
          </w:rPr>
          <w:t xml:space="preserve">. </w:t>
        </w:r>
        <w:r w:rsidRPr="00D15E75">
          <w:rPr>
            <w:rFonts w:ascii="Times New Roman" w:hAnsi="Times New Roman"/>
            <w:i/>
            <w:iCs/>
            <w:color w:val="000000" w:themeColor="text1"/>
          </w:rPr>
          <w:t xml:space="preserve">Manuscript in Preparation. </w:t>
        </w:r>
      </w:ins>
    </w:p>
    <w:p w14:paraId="26F3E8CD" w14:textId="77777777" w:rsidR="00FE5BEE" w:rsidRPr="00FE5BEE" w:rsidRDefault="00FE5BEE">
      <w:pPr>
        <w:ind w:right="-563"/>
        <w:rPr>
          <w:ins w:id="3" w:author="Ian Church" w:date="2020-04-27T15:39:00Z"/>
          <w:rFonts w:ascii="Times New Roman" w:hAnsi="Times New Roman"/>
          <w:i/>
          <w:iCs/>
          <w:color w:val="000000" w:themeColor="text1"/>
          <w:rPrChange w:id="4" w:author="Ian Church" w:date="2020-04-27T16:37:00Z">
            <w:rPr>
              <w:ins w:id="5" w:author="Ian Church" w:date="2020-04-27T15:39:00Z"/>
              <w:rFonts w:asciiTheme="majorBidi" w:hAnsiTheme="majorBidi" w:cstheme="majorBidi"/>
              <w:b/>
              <w:bCs/>
            </w:rPr>
          </w:rPrChange>
        </w:rPr>
        <w:pPrChange w:id="6" w:author="Ian Church" w:date="2020-04-27T16:37:00Z">
          <w:pPr/>
        </w:pPrChange>
      </w:pPr>
    </w:p>
    <w:p w14:paraId="28E83921" w14:textId="40DC048F" w:rsidR="00623CBD" w:rsidRPr="00187FA6" w:rsidRDefault="00623CBD" w:rsidP="00623CBD">
      <w:pPr>
        <w:rPr>
          <w:rFonts w:asciiTheme="majorBidi" w:hAnsiTheme="majorBidi" w:cstheme="majorBidi"/>
          <w:b/>
          <w:bCs/>
        </w:rPr>
      </w:pPr>
      <w:r w:rsidRPr="00187FA6">
        <w:rPr>
          <w:rFonts w:asciiTheme="majorBidi" w:hAnsiTheme="majorBidi" w:cstheme="majorBidi"/>
          <w:b/>
          <w:bCs/>
        </w:rPr>
        <w:t>A Three-Dimensional Hydrodynamic Model to Study the Baroclinic Condition</w:t>
      </w:r>
      <w:r>
        <w:rPr>
          <w:rFonts w:asciiTheme="majorBidi" w:hAnsiTheme="majorBidi" w:cstheme="majorBidi"/>
          <w:b/>
          <w:bCs/>
        </w:rPr>
        <w:t>s</w:t>
      </w:r>
      <w:r w:rsidRPr="00187FA6">
        <w:rPr>
          <w:rFonts w:asciiTheme="majorBidi" w:hAnsiTheme="majorBidi" w:cstheme="majorBidi"/>
          <w:b/>
          <w:bCs/>
        </w:rPr>
        <w:t xml:space="preserve"> of</w:t>
      </w:r>
      <w:r>
        <w:rPr>
          <w:rFonts w:asciiTheme="majorBidi" w:hAnsiTheme="majorBidi" w:cstheme="majorBidi"/>
          <w:b/>
          <w:bCs/>
        </w:rPr>
        <w:t xml:space="preserve"> the</w:t>
      </w:r>
      <w:r w:rsidRPr="00187FA6">
        <w:rPr>
          <w:rFonts w:asciiTheme="majorBidi" w:hAnsiTheme="majorBidi" w:cstheme="majorBidi"/>
          <w:b/>
          <w:bCs/>
        </w:rPr>
        <w:t xml:space="preserve"> Bay of Fundy</w:t>
      </w:r>
    </w:p>
    <w:p w14:paraId="7691DE96" w14:textId="28C51F5F" w:rsidR="00EE7FF6" w:rsidRDefault="00EE7FF6" w:rsidP="00EE7FF6">
      <w:pPr>
        <w:adjustRightInd w:val="0"/>
        <w:snapToGrid w:val="0"/>
        <w:spacing w:after="120" w:line="260" w:lineRule="atLeast"/>
        <w:rPr>
          <w:ins w:id="7" w:author="ara952 reza" w:date="2020-09-11T12:01:00Z"/>
          <w:rFonts w:ascii="Palatino Linotype" w:eastAsia="Times New Roman" w:hAnsi="Palatino Linotype" w:cs="Times New Roman"/>
          <w:b/>
          <w:color w:val="000000"/>
          <w:sz w:val="20"/>
          <w:lang w:val="en-US" w:eastAsia="de-DE" w:bidi="en-US"/>
        </w:rPr>
      </w:pPr>
      <w:proofErr w:type="spellStart"/>
      <w:ins w:id="8" w:author="ara952 reza" w:date="2020-09-11T11:57:00Z">
        <w:r w:rsidRPr="000E6FAC">
          <w:rPr>
            <w:rFonts w:ascii="Palatino Linotype" w:eastAsia="Times New Roman" w:hAnsi="Palatino Linotype" w:cs="Times New Roman"/>
            <w:b/>
            <w:color w:val="000000"/>
            <w:sz w:val="20"/>
            <w:lang w:val="en-US" w:eastAsia="de-DE" w:bidi="en-US"/>
          </w:rPr>
          <w:t>Ahmadreza</w:t>
        </w:r>
        <w:proofErr w:type="spellEnd"/>
        <w:r w:rsidRPr="000E6FAC">
          <w:rPr>
            <w:rFonts w:ascii="Palatino Linotype" w:eastAsia="Times New Roman" w:hAnsi="Palatino Linotype" w:cs="Times New Roman"/>
            <w:b/>
            <w:color w:val="000000"/>
            <w:sz w:val="20"/>
            <w:lang w:val="en-US" w:eastAsia="de-DE" w:bidi="en-US"/>
          </w:rPr>
          <w:t xml:space="preserve"> </w:t>
        </w:r>
        <w:proofErr w:type="spellStart"/>
        <w:r w:rsidRPr="000E6FAC">
          <w:rPr>
            <w:rFonts w:ascii="Palatino Linotype" w:eastAsia="Times New Roman" w:hAnsi="Palatino Linotype" w:cs="Times New Roman"/>
            <w:b/>
            <w:color w:val="000000"/>
            <w:sz w:val="20"/>
            <w:lang w:val="en-US" w:eastAsia="de-DE" w:bidi="en-US"/>
          </w:rPr>
          <w:t>Alleosfour</w:t>
        </w:r>
        <w:proofErr w:type="spellEnd"/>
        <w:r w:rsidRPr="000E6FAC">
          <w:rPr>
            <w:rFonts w:ascii="Palatino Linotype" w:eastAsia="Times New Roman" w:hAnsi="Palatino Linotype" w:cs="Times New Roman"/>
            <w:b/>
            <w:color w:val="000000"/>
            <w:sz w:val="20"/>
            <w:lang w:val="en-US" w:eastAsia="de-DE" w:bidi="en-US"/>
          </w:rPr>
          <w:t xml:space="preserve"> </w:t>
        </w:r>
        <w:proofErr w:type="gramStart"/>
        <w:r w:rsidRPr="000E6FAC">
          <w:rPr>
            <w:rFonts w:ascii="Palatino Linotype" w:eastAsia="Times New Roman" w:hAnsi="Palatino Linotype" w:cs="Times New Roman"/>
            <w:b/>
            <w:color w:val="000000"/>
            <w:sz w:val="20"/>
            <w:vertAlign w:val="superscript"/>
            <w:lang w:val="en-US" w:eastAsia="de-DE" w:bidi="en-US"/>
          </w:rPr>
          <w:t>1</w:t>
        </w:r>
      </w:ins>
      <w:ins w:id="9" w:author="ara952 reza" w:date="2020-09-11T12:00:00Z">
        <w:r>
          <w:rPr>
            <w:rFonts w:ascii="Palatino Linotype" w:eastAsia="Times New Roman" w:hAnsi="Palatino Linotype" w:cs="Times New Roman"/>
            <w:b/>
            <w:color w:val="000000"/>
            <w:sz w:val="20"/>
            <w:vertAlign w:val="superscript"/>
            <w:lang w:val="en-US" w:eastAsia="de-DE" w:bidi="en-US"/>
          </w:rPr>
          <w:t>,*</w:t>
        </w:r>
      </w:ins>
      <w:proofErr w:type="gramEnd"/>
      <w:ins w:id="10" w:author="ara952 reza" w:date="2020-09-11T11:57:00Z">
        <w:r w:rsidRPr="000E6FAC">
          <w:rPr>
            <w:rFonts w:ascii="Palatino Linotype" w:eastAsia="Times New Roman" w:hAnsi="Palatino Linotype" w:cs="Times New Roman"/>
            <w:b/>
            <w:color w:val="000000"/>
            <w:sz w:val="20"/>
            <w:lang w:val="en-US" w:eastAsia="de-DE" w:bidi="en-US"/>
          </w:rPr>
          <w:t xml:space="preserve">, Ian Church </w:t>
        </w:r>
      </w:ins>
      <w:ins w:id="11" w:author="ara952 reza" w:date="2020-09-11T11:58:00Z">
        <w:r>
          <w:rPr>
            <w:rFonts w:ascii="Palatino Linotype" w:eastAsia="Times New Roman" w:hAnsi="Palatino Linotype" w:cs="Times New Roman"/>
            <w:b/>
            <w:color w:val="000000"/>
            <w:sz w:val="20"/>
            <w:vertAlign w:val="superscript"/>
            <w:lang w:val="en-US" w:eastAsia="de-DE" w:bidi="en-US"/>
          </w:rPr>
          <w:t>1</w:t>
        </w:r>
      </w:ins>
      <w:ins w:id="12" w:author="ara952 reza" w:date="2020-09-11T11:57:00Z">
        <w:r w:rsidRPr="000E6FAC">
          <w:rPr>
            <w:rFonts w:ascii="Palatino Linotype" w:eastAsia="Times New Roman" w:hAnsi="Palatino Linotype" w:cs="Times New Roman"/>
            <w:b/>
            <w:color w:val="000000"/>
            <w:sz w:val="20"/>
            <w:lang w:val="en-US" w:eastAsia="de-DE" w:bidi="en-US"/>
          </w:rPr>
          <w:t xml:space="preserve"> and </w:t>
        </w:r>
        <w:proofErr w:type="spellStart"/>
        <w:r w:rsidRPr="000E6FAC">
          <w:rPr>
            <w:rFonts w:ascii="Palatino Linotype" w:eastAsia="Times New Roman" w:hAnsi="Palatino Linotype" w:cs="Times New Roman"/>
            <w:b/>
            <w:color w:val="000000"/>
            <w:sz w:val="20"/>
            <w:lang w:val="en-US" w:eastAsia="de-DE" w:bidi="en-US"/>
          </w:rPr>
          <w:t>Criag</w:t>
        </w:r>
        <w:proofErr w:type="spellEnd"/>
        <w:r w:rsidRPr="000E6FAC">
          <w:rPr>
            <w:rFonts w:ascii="Palatino Linotype" w:eastAsia="Times New Roman" w:hAnsi="Palatino Linotype" w:cs="Times New Roman"/>
            <w:b/>
            <w:color w:val="000000"/>
            <w:sz w:val="20"/>
            <w:lang w:val="en-US" w:eastAsia="de-DE" w:bidi="en-US"/>
          </w:rPr>
          <w:t xml:space="preserve"> Brown </w:t>
        </w:r>
        <w:r w:rsidRPr="000E6FAC">
          <w:rPr>
            <w:rFonts w:ascii="Palatino Linotype" w:eastAsia="Times New Roman" w:hAnsi="Palatino Linotype" w:cs="Times New Roman"/>
            <w:b/>
            <w:color w:val="000000"/>
            <w:sz w:val="20"/>
            <w:vertAlign w:val="superscript"/>
            <w:lang w:val="en-US" w:eastAsia="de-DE" w:bidi="en-US"/>
          </w:rPr>
          <w:t>2</w:t>
        </w:r>
      </w:ins>
    </w:p>
    <w:p w14:paraId="5EF2ADC4" w14:textId="326625C0" w:rsidR="00EE7FF6" w:rsidRPr="00EE7FF6" w:rsidRDefault="00EE7FF6" w:rsidP="00EE7FF6">
      <w:pPr>
        <w:adjustRightInd w:val="0"/>
        <w:snapToGrid w:val="0"/>
        <w:spacing w:after="120" w:line="260" w:lineRule="atLeast"/>
        <w:rPr>
          <w:ins w:id="13" w:author="ara952 reza" w:date="2020-09-11T12:03:00Z"/>
          <w:rFonts w:ascii="Palatino Linotype" w:eastAsia="Times New Roman" w:hAnsi="Palatino Linotype" w:cs="Times New Roman"/>
          <w:b/>
          <w:color w:val="000000"/>
          <w:sz w:val="16"/>
          <w:szCs w:val="18"/>
          <w:lang w:val="en-US" w:eastAsia="de-DE" w:bidi="en-US"/>
          <w:rPrChange w:id="14" w:author="ara952 reza" w:date="2020-09-11T12:07:00Z">
            <w:rPr>
              <w:ins w:id="15" w:author="ara952 reza" w:date="2020-09-11T12:03:00Z"/>
              <w:rFonts w:ascii="Palatino Linotype" w:eastAsia="Times New Roman" w:hAnsi="Palatino Linotype" w:cs="Times New Roman"/>
              <w:b/>
              <w:color w:val="000000"/>
              <w:sz w:val="18"/>
              <w:szCs w:val="20"/>
              <w:lang w:val="en-US" w:eastAsia="de-DE" w:bidi="en-US"/>
            </w:rPr>
          </w:rPrChange>
        </w:rPr>
      </w:pPr>
      <w:ins w:id="16" w:author="ara952 reza" w:date="2020-09-11T12:01:00Z">
        <w:r>
          <w:rPr>
            <w:rFonts w:ascii="Palatino Linotype" w:eastAsia="Times New Roman" w:hAnsi="Palatino Linotype" w:cs="Times New Roman"/>
            <w:b/>
            <w:color w:val="000000"/>
            <w:sz w:val="20"/>
            <w:vertAlign w:val="superscript"/>
            <w:lang w:val="en-US" w:eastAsia="de-DE" w:bidi="en-US"/>
          </w:rPr>
          <w:t>1</w:t>
        </w:r>
        <w:r>
          <w:rPr>
            <w:rFonts w:ascii="Palatino Linotype" w:eastAsia="Times New Roman" w:hAnsi="Palatino Linotype" w:cs="Times New Roman"/>
            <w:b/>
            <w:color w:val="000000"/>
            <w:sz w:val="20"/>
            <w:lang w:val="en-US" w:eastAsia="de-DE" w:bidi="en-US"/>
          </w:rPr>
          <w:t xml:space="preserve"> </w:t>
        </w:r>
        <w:r w:rsidRPr="00EE7FF6">
          <w:rPr>
            <w:rFonts w:ascii="Palatino Linotype" w:eastAsia="Times New Roman" w:hAnsi="Palatino Linotype" w:cs="Times New Roman"/>
            <w:b/>
            <w:color w:val="000000"/>
            <w:sz w:val="16"/>
            <w:szCs w:val="18"/>
            <w:lang w:val="en-US" w:eastAsia="de-DE" w:bidi="en-US"/>
            <w:rPrChange w:id="17" w:author="ara952 reza" w:date="2020-09-11T12:06:00Z">
              <w:rPr>
                <w:rFonts w:ascii="Palatino Linotype" w:eastAsia="Times New Roman" w:hAnsi="Palatino Linotype" w:cs="Times New Roman"/>
                <w:b/>
                <w:color w:val="000000"/>
                <w:sz w:val="20"/>
                <w:lang w:val="en-US" w:eastAsia="de-DE" w:bidi="en-US"/>
              </w:rPr>
            </w:rPrChange>
          </w:rPr>
          <w:t xml:space="preserve">Department of </w:t>
        </w:r>
      </w:ins>
      <w:ins w:id="18" w:author="ara952 reza" w:date="2020-09-11T12:02:00Z">
        <w:r w:rsidRPr="00EE7FF6">
          <w:rPr>
            <w:rFonts w:ascii="Palatino Linotype" w:eastAsia="Times New Roman" w:hAnsi="Palatino Linotype" w:cs="Times New Roman"/>
            <w:b/>
            <w:color w:val="000000"/>
            <w:sz w:val="16"/>
            <w:szCs w:val="18"/>
            <w:lang w:val="en-US" w:eastAsia="de-DE" w:bidi="en-US"/>
            <w:rPrChange w:id="19" w:author="ara952 reza" w:date="2020-09-11T12:06:00Z">
              <w:rPr>
                <w:rFonts w:ascii="Palatino Linotype" w:eastAsia="Times New Roman" w:hAnsi="Palatino Linotype" w:cs="Times New Roman"/>
                <w:b/>
                <w:color w:val="000000"/>
                <w:sz w:val="20"/>
                <w:lang w:val="en-US" w:eastAsia="de-DE" w:bidi="en-US"/>
              </w:rPr>
            </w:rPrChange>
          </w:rPr>
          <w:t xml:space="preserve">Geodesy and Geomatics </w:t>
        </w:r>
        <w:proofErr w:type="spellStart"/>
        <w:proofErr w:type="gramStart"/>
        <w:r w:rsidRPr="00EE7FF6">
          <w:rPr>
            <w:rFonts w:ascii="Palatino Linotype" w:eastAsia="Times New Roman" w:hAnsi="Palatino Linotype" w:cs="Times New Roman"/>
            <w:b/>
            <w:color w:val="000000"/>
            <w:sz w:val="16"/>
            <w:szCs w:val="18"/>
            <w:lang w:val="en-US" w:eastAsia="de-DE" w:bidi="en-US"/>
            <w:rPrChange w:id="20" w:author="ara952 reza" w:date="2020-09-11T12:06:00Z">
              <w:rPr>
                <w:rFonts w:ascii="Palatino Linotype" w:eastAsia="Times New Roman" w:hAnsi="Palatino Linotype" w:cs="Times New Roman"/>
                <w:b/>
                <w:color w:val="000000"/>
                <w:sz w:val="20"/>
                <w:lang w:val="en-US" w:eastAsia="de-DE" w:bidi="en-US"/>
              </w:rPr>
            </w:rPrChange>
          </w:rPr>
          <w:t>Engineering</w:t>
        </w:r>
      </w:ins>
      <w:ins w:id="21" w:author="ara952 reza" w:date="2020-09-11T12:03:00Z">
        <w:r w:rsidRPr="00EE7FF6">
          <w:rPr>
            <w:rFonts w:ascii="Palatino Linotype" w:eastAsia="Times New Roman" w:hAnsi="Palatino Linotype" w:cs="Times New Roman"/>
            <w:b/>
            <w:color w:val="000000"/>
            <w:sz w:val="16"/>
            <w:szCs w:val="18"/>
            <w:lang w:val="en-US" w:eastAsia="de-DE" w:bidi="en-US"/>
            <w:rPrChange w:id="22" w:author="ara952 reza" w:date="2020-09-11T12:06:00Z">
              <w:rPr>
                <w:rFonts w:ascii="Palatino Linotype" w:eastAsia="Times New Roman" w:hAnsi="Palatino Linotype" w:cs="Times New Roman"/>
                <w:b/>
                <w:color w:val="000000"/>
                <w:sz w:val="20"/>
                <w:lang w:val="en-US" w:eastAsia="de-DE" w:bidi="en-US"/>
              </w:rPr>
            </w:rPrChange>
          </w:rPr>
          <w:t>,University</w:t>
        </w:r>
        <w:proofErr w:type="spellEnd"/>
        <w:proofErr w:type="gramEnd"/>
        <w:r w:rsidRPr="00EE7FF6">
          <w:rPr>
            <w:rFonts w:ascii="Palatino Linotype" w:eastAsia="Times New Roman" w:hAnsi="Palatino Linotype" w:cs="Times New Roman"/>
            <w:b/>
            <w:color w:val="000000"/>
            <w:sz w:val="16"/>
            <w:szCs w:val="18"/>
            <w:lang w:val="en-US" w:eastAsia="de-DE" w:bidi="en-US"/>
            <w:rPrChange w:id="23" w:author="ara952 reza" w:date="2020-09-11T12:06:00Z">
              <w:rPr>
                <w:rFonts w:ascii="Palatino Linotype" w:eastAsia="Times New Roman" w:hAnsi="Palatino Linotype" w:cs="Times New Roman"/>
                <w:b/>
                <w:color w:val="000000"/>
                <w:sz w:val="20"/>
                <w:lang w:val="en-US" w:eastAsia="de-DE" w:bidi="en-US"/>
              </w:rPr>
            </w:rPrChange>
          </w:rPr>
          <w:t xml:space="preserve"> of </w:t>
        </w:r>
        <w:proofErr w:type="spellStart"/>
        <w:r w:rsidRPr="00EE7FF6">
          <w:rPr>
            <w:rFonts w:ascii="Palatino Linotype" w:eastAsia="Times New Roman" w:hAnsi="Palatino Linotype" w:cs="Times New Roman"/>
            <w:b/>
            <w:color w:val="000000"/>
            <w:sz w:val="16"/>
            <w:szCs w:val="18"/>
            <w:lang w:val="en-US" w:eastAsia="de-DE" w:bidi="en-US"/>
            <w:rPrChange w:id="24" w:author="ara952 reza" w:date="2020-09-11T12:06:00Z">
              <w:rPr>
                <w:rFonts w:ascii="Palatino Linotype" w:eastAsia="Times New Roman" w:hAnsi="Palatino Linotype" w:cs="Times New Roman"/>
                <w:b/>
                <w:color w:val="000000"/>
                <w:sz w:val="20"/>
                <w:lang w:val="en-US" w:eastAsia="de-DE" w:bidi="en-US"/>
              </w:rPr>
            </w:rPrChange>
          </w:rPr>
          <w:t>NewBrunswick,Fredericton,Canada</w:t>
        </w:r>
        <w:proofErr w:type="spellEnd"/>
      </w:ins>
    </w:p>
    <w:p w14:paraId="5CF52B72" w14:textId="0748AB2F" w:rsidR="00EE7FF6" w:rsidRDefault="00EE7FF6" w:rsidP="00EE7FF6">
      <w:pPr>
        <w:adjustRightInd w:val="0"/>
        <w:snapToGrid w:val="0"/>
        <w:spacing w:after="120" w:line="260" w:lineRule="atLeast"/>
        <w:rPr>
          <w:ins w:id="25" w:author="ara952 reza" w:date="2020-09-11T12:08:00Z"/>
          <w:rFonts w:ascii="Palatino Linotype" w:eastAsia="Times New Roman" w:hAnsi="Palatino Linotype" w:cs="Times New Roman"/>
          <w:b/>
          <w:color w:val="000000"/>
          <w:sz w:val="16"/>
          <w:szCs w:val="18"/>
          <w:lang w:val="en-US" w:eastAsia="de-DE" w:bidi="en-US"/>
        </w:rPr>
      </w:pPr>
      <w:ins w:id="26" w:author="ara952 reza" w:date="2020-09-11T12:03:00Z">
        <w:r>
          <w:rPr>
            <w:rFonts w:ascii="Palatino Linotype" w:eastAsia="Times New Roman" w:hAnsi="Palatino Linotype" w:cs="Times New Roman"/>
            <w:b/>
            <w:color w:val="000000"/>
            <w:sz w:val="18"/>
            <w:szCs w:val="20"/>
            <w:vertAlign w:val="superscript"/>
            <w:lang w:val="en-US" w:eastAsia="de-DE" w:bidi="en-US"/>
          </w:rPr>
          <w:t>2</w:t>
        </w:r>
        <w:r>
          <w:rPr>
            <w:rFonts w:ascii="Palatino Linotype" w:eastAsia="Times New Roman" w:hAnsi="Palatino Linotype" w:cs="Times New Roman"/>
            <w:b/>
            <w:color w:val="000000"/>
            <w:sz w:val="18"/>
            <w:szCs w:val="20"/>
            <w:lang w:val="en-US" w:eastAsia="de-DE" w:bidi="en-US"/>
          </w:rPr>
          <w:t xml:space="preserve"> </w:t>
        </w:r>
      </w:ins>
      <w:ins w:id="27" w:author="ara952 reza" w:date="2020-09-11T12:04:00Z">
        <w:r w:rsidRPr="00C476CA">
          <w:rPr>
            <w:rFonts w:ascii="Palatino Linotype" w:eastAsia="Times New Roman" w:hAnsi="Palatino Linotype" w:cs="Times New Roman"/>
            <w:b/>
            <w:color w:val="000000"/>
            <w:sz w:val="16"/>
            <w:szCs w:val="18"/>
            <w:lang w:val="en-US" w:eastAsia="de-DE" w:bidi="en-US"/>
            <w:rPrChange w:id="28" w:author="ara952 reza" w:date="2020-09-11T12:08:00Z">
              <w:rPr>
                <w:rFonts w:ascii="Palatino Linotype" w:eastAsia="Times New Roman" w:hAnsi="Palatino Linotype" w:cs="Times New Roman"/>
                <w:b/>
                <w:color w:val="000000"/>
                <w:sz w:val="18"/>
                <w:szCs w:val="20"/>
                <w:lang w:val="en-US" w:eastAsia="de-DE" w:bidi="en-US"/>
              </w:rPr>
            </w:rPrChange>
          </w:rPr>
          <w:t xml:space="preserve">Department of Oceanography, Dalhousie </w:t>
        </w:r>
        <w:proofErr w:type="spellStart"/>
        <w:proofErr w:type="gramStart"/>
        <w:r w:rsidRPr="00C476CA">
          <w:rPr>
            <w:rFonts w:ascii="Palatino Linotype" w:eastAsia="Times New Roman" w:hAnsi="Palatino Linotype" w:cs="Times New Roman"/>
            <w:b/>
            <w:color w:val="000000"/>
            <w:sz w:val="16"/>
            <w:szCs w:val="18"/>
            <w:lang w:val="en-US" w:eastAsia="de-DE" w:bidi="en-US"/>
            <w:rPrChange w:id="29" w:author="ara952 reza" w:date="2020-09-11T12:08:00Z">
              <w:rPr>
                <w:rFonts w:ascii="Palatino Linotype" w:eastAsia="Times New Roman" w:hAnsi="Palatino Linotype" w:cs="Times New Roman"/>
                <w:b/>
                <w:color w:val="000000"/>
                <w:sz w:val="18"/>
                <w:szCs w:val="20"/>
                <w:lang w:val="en-US" w:eastAsia="de-DE" w:bidi="en-US"/>
              </w:rPr>
            </w:rPrChange>
          </w:rPr>
          <w:t>University,Halifax</w:t>
        </w:r>
      </w:ins>
      <w:proofErr w:type="gramEnd"/>
      <w:ins w:id="30" w:author="ara952 reza" w:date="2020-09-11T12:05:00Z">
        <w:r w:rsidRPr="00C476CA">
          <w:rPr>
            <w:rFonts w:ascii="Palatino Linotype" w:eastAsia="Times New Roman" w:hAnsi="Palatino Linotype" w:cs="Times New Roman"/>
            <w:b/>
            <w:color w:val="000000"/>
            <w:sz w:val="16"/>
            <w:szCs w:val="18"/>
            <w:lang w:val="en-US" w:eastAsia="de-DE" w:bidi="en-US"/>
            <w:rPrChange w:id="31" w:author="ara952 reza" w:date="2020-09-11T12:08:00Z">
              <w:rPr>
                <w:rFonts w:ascii="Palatino Linotype" w:eastAsia="Times New Roman" w:hAnsi="Palatino Linotype" w:cs="Times New Roman"/>
                <w:b/>
                <w:color w:val="000000"/>
                <w:sz w:val="18"/>
                <w:szCs w:val="20"/>
                <w:lang w:val="en-US" w:eastAsia="de-DE" w:bidi="en-US"/>
              </w:rPr>
            </w:rPrChange>
          </w:rPr>
          <w:t>,Canada</w:t>
        </w:r>
      </w:ins>
      <w:proofErr w:type="spellEnd"/>
    </w:p>
    <w:p w14:paraId="09DBE725" w14:textId="3626B941" w:rsidR="00C476CA" w:rsidRPr="00EE7FF6" w:rsidRDefault="00C476CA" w:rsidP="00EE7FF6">
      <w:pPr>
        <w:adjustRightInd w:val="0"/>
        <w:snapToGrid w:val="0"/>
        <w:spacing w:after="120" w:line="260" w:lineRule="atLeast"/>
        <w:rPr>
          <w:ins w:id="32" w:author="ara952 reza" w:date="2020-09-11T12:02:00Z"/>
          <w:rFonts w:ascii="Palatino Linotype" w:eastAsia="Times New Roman" w:hAnsi="Palatino Linotype" w:cs="Times New Roman"/>
          <w:b/>
          <w:color w:val="000000"/>
          <w:sz w:val="20"/>
          <w:lang w:val="en-US" w:eastAsia="de-DE" w:bidi="en-US"/>
        </w:rPr>
      </w:pPr>
      <w:ins w:id="33" w:author="ara952 reza" w:date="2020-09-11T12:08:00Z">
        <w:r>
          <w:rPr>
            <w:rFonts w:ascii="Palatino Linotype" w:eastAsia="Times New Roman" w:hAnsi="Palatino Linotype" w:cs="Times New Roman"/>
            <w:b/>
            <w:color w:val="000000"/>
            <w:sz w:val="16"/>
            <w:szCs w:val="18"/>
            <w:lang w:val="en-US" w:eastAsia="de-DE" w:bidi="en-US"/>
          </w:rPr>
          <w:t xml:space="preserve">Correspondence: </w:t>
        </w:r>
        <w:r w:rsidRPr="00B7167C">
          <w:rPr>
            <w:rFonts w:ascii="Palatino Linotype" w:eastAsia="Times New Roman" w:hAnsi="Palatino Linotype" w:cs="Times New Roman"/>
            <w:b/>
            <w:color w:val="000000"/>
            <w:sz w:val="16"/>
            <w:szCs w:val="18"/>
            <w:lang w:val="en-US" w:eastAsia="de-DE" w:bidi="en-US"/>
          </w:rPr>
          <w:t>aalleosf@unb.ca</w:t>
        </w:r>
      </w:ins>
    </w:p>
    <w:p w14:paraId="77C6816F" w14:textId="77777777" w:rsidR="00EE7FF6" w:rsidRPr="00EE7FF6" w:rsidRDefault="00EE7FF6" w:rsidP="00EE7FF6">
      <w:pPr>
        <w:adjustRightInd w:val="0"/>
        <w:snapToGrid w:val="0"/>
        <w:spacing w:after="120" w:line="260" w:lineRule="atLeast"/>
        <w:rPr>
          <w:ins w:id="34" w:author="ara952 reza" w:date="2020-09-11T11:58:00Z"/>
          <w:rFonts w:ascii="Palatino Linotype" w:eastAsia="Times New Roman" w:hAnsi="Palatino Linotype" w:cs="Times New Roman"/>
          <w:b/>
          <w:color w:val="000000"/>
          <w:sz w:val="20"/>
          <w:lang w:val="en-US" w:eastAsia="de-DE" w:bidi="en-US"/>
        </w:rPr>
      </w:pPr>
    </w:p>
    <w:p w14:paraId="07C34D1A" w14:textId="77777777" w:rsidR="00623CBD" w:rsidRPr="00187FA6" w:rsidRDefault="00623CBD" w:rsidP="00623CBD">
      <w:pPr>
        <w:spacing w:after="0"/>
        <w:jc w:val="center"/>
        <w:rPr>
          <w:rFonts w:asciiTheme="majorBidi" w:hAnsiTheme="majorBidi" w:cstheme="majorBidi"/>
          <w:sz w:val="18"/>
          <w:szCs w:val="18"/>
        </w:rPr>
      </w:pPr>
    </w:p>
    <w:p w14:paraId="6A7188B4" w14:textId="35811328" w:rsidR="00623CBD" w:rsidRPr="00C476CA" w:rsidRDefault="00C476CA" w:rsidP="00623CBD">
      <w:pPr>
        <w:spacing w:after="0" w:line="240" w:lineRule="auto"/>
        <w:jc w:val="both"/>
        <w:rPr>
          <w:rFonts w:ascii="Palatino Linotype" w:eastAsia="Times New Roman" w:hAnsi="Palatino Linotype" w:cs="Times New Roman"/>
          <w:color w:val="000000"/>
          <w:sz w:val="20"/>
          <w:szCs w:val="20"/>
          <w:lang w:val="en-US" w:eastAsia="de-DE" w:bidi="en-US"/>
          <w:rPrChange w:id="35" w:author="ara952 reza" w:date="2020-09-11T12:10:00Z">
            <w:rPr>
              <w:rFonts w:asciiTheme="majorBidi" w:hAnsiTheme="majorBidi" w:cstheme="majorBidi"/>
            </w:rPr>
          </w:rPrChange>
        </w:rPr>
      </w:pPr>
      <w:ins w:id="36" w:author="ara952 reza" w:date="2020-09-11T12:10:00Z">
        <w:r w:rsidRPr="00BC45CF">
          <w:rPr>
            <w:b/>
          </w:rPr>
          <w:t>Abstract:</w:t>
        </w:r>
        <w:r>
          <w:rPr>
            <w:b/>
          </w:rPr>
          <w:t xml:space="preserve"> </w:t>
        </w:r>
      </w:ins>
      <w:r w:rsidR="00623CBD" w:rsidRPr="00C476CA">
        <w:rPr>
          <w:rFonts w:ascii="Palatino Linotype" w:eastAsia="Times New Roman" w:hAnsi="Palatino Linotype" w:cs="Times New Roman"/>
          <w:color w:val="000000"/>
          <w:sz w:val="20"/>
          <w:szCs w:val="20"/>
          <w:lang w:val="en-US" w:eastAsia="de-DE" w:bidi="en-US"/>
          <w:rPrChange w:id="37" w:author="ara952 reza" w:date="2020-09-11T12:10:00Z">
            <w:rPr>
              <w:rFonts w:asciiTheme="majorBidi" w:hAnsiTheme="majorBidi" w:cstheme="majorBidi"/>
            </w:rPr>
          </w:rPrChange>
        </w:rPr>
        <w:t xml:space="preserve">The Bay of Fundy is home to a diverse biological environment, and to provide marine protection plans and better insight on the species communities on the seafloor, benthic habitat mapping is required. These maps are based on an integration of seabed bathymetry, </w:t>
      </w:r>
      <w:proofErr w:type="gramStart"/>
      <w:r w:rsidR="00623CBD" w:rsidRPr="00C476CA">
        <w:rPr>
          <w:rFonts w:ascii="Palatino Linotype" w:eastAsia="Times New Roman" w:hAnsi="Palatino Linotype" w:cs="Times New Roman"/>
          <w:color w:val="000000"/>
          <w:sz w:val="20"/>
          <w:szCs w:val="20"/>
          <w:lang w:val="en-US" w:eastAsia="de-DE" w:bidi="en-US"/>
          <w:rPrChange w:id="38" w:author="ara952 reza" w:date="2020-09-11T12:10:00Z">
            <w:rPr>
              <w:rFonts w:asciiTheme="majorBidi" w:hAnsiTheme="majorBidi" w:cstheme="majorBidi"/>
            </w:rPr>
          </w:rPrChange>
        </w:rPr>
        <w:t>backscatter</w:t>
      </w:r>
      <w:proofErr w:type="gramEnd"/>
      <w:r w:rsidR="00623CBD" w:rsidRPr="00C476CA">
        <w:rPr>
          <w:rFonts w:ascii="Palatino Linotype" w:eastAsia="Times New Roman" w:hAnsi="Palatino Linotype" w:cs="Times New Roman"/>
          <w:color w:val="000000"/>
          <w:sz w:val="20"/>
          <w:szCs w:val="20"/>
          <w:lang w:val="en-US" w:eastAsia="de-DE" w:bidi="en-US"/>
          <w:rPrChange w:id="39" w:author="ara952 reza" w:date="2020-09-11T12:10:00Z">
            <w:rPr>
              <w:rFonts w:asciiTheme="majorBidi" w:hAnsiTheme="majorBidi" w:cstheme="majorBidi"/>
            </w:rPr>
          </w:rPrChange>
        </w:rPr>
        <w:t xml:space="preserve"> and physical oceanographic layers such as temperature, salinity, and currents from ocean models. For this study, the Finite-Volume Community Ocean Model (FVCOM) has been adopted, which covers the Bay and includes the Saint John River up to Evandale. The horizontal resolution ranges from 10m to 6000m in the Reversing Falls and open boundary respectively, and in the vertical coordinate, the model consists of 40 terrain-following layers.</w:t>
      </w:r>
    </w:p>
    <w:p w14:paraId="20964C51" w14:textId="61401FE3" w:rsidR="00623CBD" w:rsidRPr="00C476CA" w:rsidRDefault="00623CBD">
      <w:pPr>
        <w:spacing w:after="0" w:line="240" w:lineRule="auto"/>
        <w:jc w:val="both"/>
        <w:rPr>
          <w:rFonts w:ascii="Palatino Linotype" w:eastAsia="Times New Roman" w:hAnsi="Palatino Linotype" w:cs="Times New Roman"/>
          <w:color w:val="000000"/>
          <w:sz w:val="20"/>
          <w:szCs w:val="20"/>
          <w:lang w:val="en-US" w:eastAsia="de-DE" w:bidi="en-US"/>
          <w:rPrChange w:id="40" w:author="ara952 reza" w:date="2020-09-11T12:10:00Z">
            <w:rPr>
              <w:rFonts w:asciiTheme="majorBidi" w:hAnsiTheme="majorBidi" w:cstheme="majorBidi"/>
            </w:rPr>
          </w:rPrChange>
        </w:rPr>
      </w:pPr>
      <w:r w:rsidRPr="00C476CA">
        <w:rPr>
          <w:rFonts w:ascii="Palatino Linotype" w:eastAsia="Times New Roman" w:hAnsi="Palatino Linotype" w:cs="Times New Roman"/>
          <w:color w:val="000000"/>
          <w:sz w:val="20"/>
          <w:szCs w:val="20"/>
          <w:lang w:val="en-US" w:eastAsia="de-DE" w:bidi="en-US"/>
          <w:rPrChange w:id="41" w:author="ara952 reza" w:date="2020-09-11T12:10:00Z">
            <w:rPr>
              <w:rFonts w:asciiTheme="majorBidi" w:hAnsiTheme="majorBidi" w:cstheme="majorBidi"/>
            </w:rPr>
          </w:rPrChange>
        </w:rPr>
        <w:t>The presence of strong tidal forces, especially in the Minas Passage, the complex geometry of the Saint John River, and the huge river runoff at the freshet is the most important challenges in this area. The model is forced to run by the tidal elevation, temperature, and salinity at the open boundary close to the Bay entrance and river water level, salinity, and temperature at the upper part of Saint John River</w:t>
      </w:r>
      <w:ins w:id="42" w:author="ara952 reza" w:date="2020-09-10T11:53:00Z">
        <w:r w:rsidR="00225882" w:rsidRPr="00C476CA">
          <w:rPr>
            <w:rFonts w:ascii="Palatino Linotype" w:eastAsia="Times New Roman" w:hAnsi="Palatino Linotype" w:cs="Times New Roman"/>
            <w:color w:val="000000"/>
            <w:sz w:val="20"/>
            <w:szCs w:val="20"/>
            <w:lang w:val="en-US" w:eastAsia="de-DE" w:bidi="en-US"/>
            <w:rPrChange w:id="43" w:author="ara952 reza" w:date="2020-09-11T12:10:00Z">
              <w:rPr>
                <w:rFonts w:asciiTheme="majorBidi" w:hAnsiTheme="majorBidi" w:cstheme="majorBidi"/>
              </w:rPr>
            </w:rPrChange>
          </w:rPr>
          <w:t xml:space="preserve"> and using the HRDPS data as surface forcing</w:t>
        </w:r>
      </w:ins>
      <w:r w:rsidRPr="00C476CA">
        <w:rPr>
          <w:rFonts w:ascii="Palatino Linotype" w:eastAsia="Times New Roman" w:hAnsi="Palatino Linotype" w:cs="Times New Roman"/>
          <w:color w:val="000000"/>
          <w:sz w:val="20"/>
          <w:szCs w:val="20"/>
          <w:lang w:val="en-US" w:eastAsia="de-DE" w:bidi="en-US"/>
          <w:rPrChange w:id="44" w:author="ara952 reza" w:date="2020-09-11T12:10:00Z">
            <w:rPr>
              <w:rFonts w:asciiTheme="majorBidi" w:hAnsiTheme="majorBidi" w:cstheme="majorBidi"/>
            </w:rPr>
          </w:rPrChange>
        </w:rPr>
        <w:t xml:space="preserve">. The model has been initialized with the temperature and salinity from a </w:t>
      </w:r>
      <w:del w:id="45" w:author="ara952 reza" w:date="2020-09-10T11:54:00Z">
        <w:r w:rsidRPr="00C476CA" w:rsidDel="00225882">
          <w:rPr>
            <w:rFonts w:ascii="Palatino Linotype" w:eastAsia="Times New Roman" w:hAnsi="Palatino Linotype" w:cs="Times New Roman"/>
            <w:color w:val="000000"/>
            <w:sz w:val="20"/>
            <w:szCs w:val="20"/>
            <w:lang w:val="en-US" w:eastAsia="de-DE" w:bidi="en-US"/>
            <w:rPrChange w:id="46" w:author="ara952 reza" w:date="2020-09-11T12:10:00Z">
              <w:rPr>
                <w:rFonts w:asciiTheme="majorBidi" w:hAnsiTheme="majorBidi" w:cstheme="majorBidi"/>
              </w:rPr>
            </w:rPrChange>
          </w:rPr>
          <w:delText xml:space="preserve">lower </w:delText>
        </w:r>
      </w:del>
      <w:ins w:id="47" w:author="ara952 reza" w:date="2020-09-10T11:54:00Z">
        <w:r w:rsidR="00225882" w:rsidRPr="00C476CA">
          <w:rPr>
            <w:rFonts w:ascii="Palatino Linotype" w:eastAsia="Times New Roman" w:hAnsi="Palatino Linotype" w:cs="Times New Roman"/>
            <w:color w:val="000000"/>
            <w:sz w:val="20"/>
            <w:szCs w:val="20"/>
            <w:lang w:val="en-US" w:eastAsia="de-DE" w:bidi="en-US"/>
            <w:rPrChange w:id="48" w:author="ara952 reza" w:date="2020-09-11T12:10:00Z">
              <w:rPr>
                <w:rFonts w:asciiTheme="majorBidi" w:hAnsiTheme="majorBidi" w:cstheme="majorBidi"/>
              </w:rPr>
            </w:rPrChange>
          </w:rPr>
          <w:t xml:space="preserve">coarser </w:t>
        </w:r>
      </w:ins>
      <w:r w:rsidRPr="00C476CA">
        <w:rPr>
          <w:rFonts w:ascii="Palatino Linotype" w:eastAsia="Times New Roman" w:hAnsi="Palatino Linotype" w:cs="Times New Roman"/>
          <w:color w:val="000000"/>
          <w:sz w:val="20"/>
          <w:szCs w:val="20"/>
          <w:lang w:val="en-US" w:eastAsia="de-DE" w:bidi="en-US"/>
          <w:rPrChange w:id="49" w:author="ara952 reza" w:date="2020-09-11T12:10:00Z">
            <w:rPr>
              <w:rFonts w:asciiTheme="majorBidi" w:hAnsiTheme="majorBidi" w:cstheme="majorBidi"/>
            </w:rPr>
          </w:rPrChange>
        </w:rPr>
        <w:t xml:space="preserve">resolution regional </w:t>
      </w:r>
      <w:proofErr w:type="spellStart"/>
      <w:proofErr w:type="gramStart"/>
      <w:r w:rsidRPr="00C476CA">
        <w:rPr>
          <w:rFonts w:ascii="Palatino Linotype" w:eastAsia="Times New Roman" w:hAnsi="Palatino Linotype" w:cs="Times New Roman"/>
          <w:color w:val="000000"/>
          <w:sz w:val="20"/>
          <w:szCs w:val="20"/>
          <w:lang w:val="en-US" w:eastAsia="de-DE" w:bidi="en-US"/>
          <w:rPrChange w:id="50" w:author="ara952 reza" w:date="2020-09-11T12:10:00Z">
            <w:rPr>
              <w:rFonts w:asciiTheme="majorBidi" w:hAnsiTheme="majorBidi" w:cstheme="majorBidi"/>
            </w:rPr>
          </w:rPrChange>
        </w:rPr>
        <w:t>model</w:t>
      </w:r>
      <w:ins w:id="51" w:author="ara952 reza" w:date="2020-09-10T11:54:00Z">
        <w:r w:rsidR="00225882" w:rsidRPr="00C476CA">
          <w:rPr>
            <w:rFonts w:ascii="Palatino Linotype" w:eastAsia="Times New Roman" w:hAnsi="Palatino Linotype" w:cs="Times New Roman"/>
            <w:color w:val="000000"/>
            <w:sz w:val="20"/>
            <w:szCs w:val="20"/>
            <w:lang w:val="en-US" w:eastAsia="de-DE" w:bidi="en-US"/>
            <w:rPrChange w:id="52" w:author="ara952 reza" w:date="2020-09-11T12:10:00Z">
              <w:rPr>
                <w:rFonts w:asciiTheme="majorBidi" w:hAnsiTheme="majorBidi" w:cstheme="majorBidi"/>
              </w:rPr>
            </w:rPrChange>
          </w:rPr>
          <w:t>,Gulf</w:t>
        </w:r>
        <w:proofErr w:type="spellEnd"/>
        <w:proofErr w:type="gramEnd"/>
        <w:r w:rsidR="00225882" w:rsidRPr="00C476CA">
          <w:rPr>
            <w:rFonts w:ascii="Palatino Linotype" w:eastAsia="Times New Roman" w:hAnsi="Palatino Linotype" w:cs="Times New Roman"/>
            <w:color w:val="000000"/>
            <w:sz w:val="20"/>
            <w:szCs w:val="20"/>
            <w:lang w:val="en-US" w:eastAsia="de-DE" w:bidi="en-US"/>
            <w:rPrChange w:id="53" w:author="ara952 reza" w:date="2020-09-11T12:10:00Z">
              <w:rPr>
                <w:rFonts w:asciiTheme="majorBidi" w:hAnsiTheme="majorBidi" w:cstheme="majorBidi"/>
              </w:rPr>
            </w:rPrChange>
          </w:rPr>
          <w:t xml:space="preserve"> of Maine Operational Forecast System</w:t>
        </w:r>
      </w:ins>
      <w:r w:rsidRPr="00C476CA">
        <w:rPr>
          <w:rFonts w:ascii="Palatino Linotype" w:eastAsia="Times New Roman" w:hAnsi="Palatino Linotype" w:cs="Times New Roman"/>
          <w:color w:val="000000"/>
          <w:sz w:val="20"/>
          <w:szCs w:val="20"/>
          <w:lang w:val="en-US" w:eastAsia="de-DE" w:bidi="en-US"/>
          <w:rPrChange w:id="54" w:author="ara952 reza" w:date="2020-09-11T12:10:00Z">
            <w:rPr>
              <w:rFonts w:asciiTheme="majorBidi" w:hAnsiTheme="majorBidi" w:cstheme="majorBidi"/>
            </w:rPr>
          </w:rPrChange>
        </w:rPr>
        <w:t xml:space="preserve">. The model results were evaluated with observational data and present good agreement with tidal elevation, gyre locations, the high tidal current locations, temperature, and salinity. </w:t>
      </w:r>
      <w:del w:id="55" w:author="ara952 reza" w:date="2020-09-10T11:55:00Z">
        <w:r w:rsidRPr="00C476CA" w:rsidDel="00225882">
          <w:rPr>
            <w:rFonts w:ascii="Palatino Linotype" w:eastAsia="Times New Roman" w:hAnsi="Palatino Linotype" w:cs="Times New Roman"/>
            <w:color w:val="000000"/>
            <w:sz w:val="20"/>
            <w:szCs w:val="20"/>
            <w:lang w:val="en-US" w:eastAsia="de-DE" w:bidi="en-US"/>
            <w:rPrChange w:id="56" w:author="ara952 reza" w:date="2020-09-11T12:10:00Z">
              <w:rPr>
                <w:rFonts w:asciiTheme="majorBidi" w:hAnsiTheme="majorBidi" w:cstheme="majorBidi"/>
              </w:rPr>
            </w:rPrChange>
          </w:rPr>
          <w:delText>Also, the model was able to capture the freshwater discharge from Saint John River to the north of Grand Manan Island.</w:delText>
        </w:r>
      </w:del>
    </w:p>
    <w:p w14:paraId="40FA7A9F" w14:textId="77777777" w:rsidR="00623CBD" w:rsidRPr="00187FA6" w:rsidRDefault="00623CBD" w:rsidP="00623CBD">
      <w:pPr>
        <w:spacing w:after="0" w:line="240" w:lineRule="auto"/>
        <w:jc w:val="both"/>
        <w:rPr>
          <w:rFonts w:asciiTheme="majorBidi" w:hAnsiTheme="majorBidi" w:cstheme="majorBidi"/>
        </w:rPr>
      </w:pPr>
    </w:p>
    <w:p w14:paraId="643EEC44" w14:textId="77777777" w:rsidR="00623CBD" w:rsidDel="00FE5BEE" w:rsidRDefault="00623CBD" w:rsidP="00623CBD">
      <w:pPr>
        <w:spacing w:after="0" w:line="240" w:lineRule="auto"/>
        <w:jc w:val="both"/>
        <w:rPr>
          <w:del w:id="57" w:author="Ian Church" w:date="2020-04-27T16:36:00Z"/>
          <w:rFonts w:asciiTheme="majorBidi" w:hAnsiTheme="majorBidi" w:cstheme="majorBidi"/>
        </w:rPr>
      </w:pPr>
      <w:r w:rsidRPr="00187FA6">
        <w:rPr>
          <w:rFonts w:asciiTheme="majorBidi" w:hAnsiTheme="majorBidi" w:cstheme="majorBidi"/>
          <w:b/>
          <w:bCs/>
        </w:rPr>
        <w:t>Keywords</w:t>
      </w:r>
      <w:r w:rsidRPr="00187FA6">
        <w:rPr>
          <w:rFonts w:asciiTheme="majorBidi" w:hAnsiTheme="majorBidi" w:cstheme="majorBidi"/>
        </w:rPr>
        <w:t>: Bay of Fundy, FVCOM, High</w:t>
      </w:r>
      <w:r>
        <w:rPr>
          <w:rFonts w:asciiTheme="majorBidi" w:hAnsiTheme="majorBidi" w:cstheme="majorBidi"/>
        </w:rPr>
        <w:t>-</w:t>
      </w:r>
      <w:r w:rsidRPr="00187FA6">
        <w:rPr>
          <w:rFonts w:asciiTheme="majorBidi" w:hAnsiTheme="majorBidi" w:cstheme="majorBidi"/>
        </w:rPr>
        <w:t>resolution model, Saint John River, Baroclinic Condition</w:t>
      </w:r>
    </w:p>
    <w:p w14:paraId="1C6FA6EA" w14:textId="77777777" w:rsidR="00B9084F" w:rsidRDefault="00B9084F" w:rsidP="00B9084F">
      <w:pPr>
        <w:spacing w:after="0" w:line="240" w:lineRule="auto"/>
        <w:jc w:val="both"/>
      </w:pPr>
    </w:p>
    <w:p w14:paraId="4A262841" w14:textId="10BA8AC0" w:rsidR="00FE5BEE" w:rsidRDefault="00FE5BEE">
      <w:pPr>
        <w:spacing w:after="0" w:line="240" w:lineRule="auto"/>
        <w:jc w:val="both"/>
        <w:rPr>
          <w:ins w:id="58" w:author="Ian Church" w:date="2020-04-27T16:36:00Z"/>
        </w:rPr>
        <w:pPrChange w:id="59" w:author="Ian Church" w:date="2020-04-27T16:36:00Z">
          <w:pPr/>
        </w:pPrChange>
      </w:pPr>
      <w:ins w:id="60" w:author="Ian Church" w:date="2020-04-27T16:36:00Z">
        <w:r>
          <w:br w:type="page"/>
        </w:r>
      </w:ins>
    </w:p>
    <w:p w14:paraId="0C64FFD7" w14:textId="77777777" w:rsidR="00623CBD" w:rsidRDefault="00623CBD" w:rsidP="00623CBD">
      <w:pPr>
        <w:rPr>
          <w:b/>
          <w:bCs/>
        </w:rPr>
      </w:pPr>
      <w:r w:rsidRPr="00977E1D">
        <w:rPr>
          <w:b/>
          <w:bCs/>
        </w:rPr>
        <w:lastRenderedPageBreak/>
        <w:t>1 Introduction</w:t>
      </w:r>
    </w:p>
    <w:p w14:paraId="19B79EEB" w14:textId="0C7ABFE2" w:rsidR="00623CBD" w:rsidRDefault="00623CBD" w:rsidP="00623CBD">
      <w:pPr>
        <w:jc w:val="both"/>
      </w:pPr>
      <w:r>
        <w:t xml:space="preserve">The seabed ecosystem is affected by human activities such as fishing, oil and gas pollution, and mining which reduce benthic biodiversity and without a supportive plan to manage the resources and protect the ecologically sensitive areas, the marine ecology will collapse </w:t>
      </w:r>
      <w:ins w:id="61" w:author="ara952 reza" w:date="2020-09-10T11:59:00Z">
        <w:r w:rsidR="002C4B6F">
          <w:fldChar w:fldCharType="begin" w:fldLock="1"/>
        </w:r>
      </w:ins>
      <w:r w:rsidR="002C4B6F">
        <w:instrText>ADDIN CSL_CITATION {"citationItems":[{"id":"ITEM-1","itemData":{"DOI":"10.1126/science.1132294","author":[{"dropping-particle":"","family":"Worm","given":"Boris","non-dropping-particle":"","parse-names":false,"suffix":""},{"dropping-particle":"","family":"Barbier","given":"Edward","non-dropping-particle":"","parse-names":false,"suffix":""},{"dropping-particle":"","family":"Beaumont","given":"Nicola","non-dropping-particle":"","parse-names":false,"suffix":""},{"dropping-particle":"","family":"Duffy","given":"J","non-dropping-particle":"","parse-names":false,"suffix":""},{"dropping-particle":"","family":"Folke","given":"Carl","non-dropping-particle":"","parse-names":false,"suffix":""},{"dropping-particle":"","family":"Halpern","given":"Benjamin","non-dropping-particle":"","parse-names":false,"suffix":""},{"dropping-particle":"","family":"Jackson","given":"Jeremy","non-dropping-particle":"","parse-names":false,"suffix":""},{"dropping-particle":"","family":"Lotze","given":"Heike","non-dropping-particle":"","parse-names":false,"suffix":""},{"dropping-particle":"","family":"Micheli","given":"Fiorenza","non-dropping-particle":"","parse-names":false,"suffix":""},{"dropping-particle":"","family":"Palumbi","given":"Stephen","non-dropping-particle":"","parse-names":false,"suffix":""},{"dropping-particle":"","family":"Sala","given":"Enric","non-dropping-particle":"","parse-names":false,"suffix":""},{"dropping-particle":"","family":"Selkoe","given":"Kimberly","non-dropping-particle":"","parse-names":false,"suffix":""},{"dropping-particle":"","family":"Stachowicz","given":"John","non-dropping-particle":"","parse-names":false,"suffix":""},{"dropping-particle":"","family":"Watson","given":"Reg","non-dropping-particle":"","parse-names":false,"suffix":""}],"container-title":"Science (New York, N.Y.)","id":"ITEM-1","issued":{"date-parts":[["2006","12","1"]]},"page":"787-790","title":"Impacts of Biodiversity Loss on Ocean Ecosystem Services","type":"article-journal","volume":"314"},"uris":["http://www.mendeley.com/documents/?uuid=c8312766-f17e-4933-9278-d2a733345d59"]}],"mendeley":{"formattedCitation":"[1]","plainTextFormattedCitation":"[1]","previouslyFormattedCitation":"[1]"},"properties":{"noteIndex":0},"schema":"https://github.com/citation-style-language/schema/raw/master/csl-citation.json"}</w:instrText>
      </w:r>
      <w:r w:rsidR="002C4B6F">
        <w:fldChar w:fldCharType="separate"/>
      </w:r>
      <w:r w:rsidR="002C4B6F" w:rsidRPr="002C4B6F">
        <w:rPr>
          <w:noProof/>
        </w:rPr>
        <w:t>[1]</w:t>
      </w:r>
      <w:ins w:id="62" w:author="ara952 reza" w:date="2020-09-10T11:59:00Z">
        <w:r w:rsidR="002C4B6F">
          <w:fldChar w:fldCharType="end"/>
        </w:r>
      </w:ins>
      <w:del w:id="63" w:author="ara952 reza" w:date="2020-09-10T12:00:00Z">
        <w:r w:rsidDel="002C4B6F">
          <w:delText>(Worm et al., 2006)</w:delText>
        </w:r>
      </w:del>
      <w:r>
        <w:t xml:space="preserve">. However, benthic habitat mapping provides the location, condition, and extent of the marine ecosystem and the insight </w:t>
      </w:r>
      <w:del w:id="64" w:author="ara952 reza" w:date="2020-09-06T19:22:00Z">
        <w:r w:rsidDel="00C1768D">
          <w:delText>for  decision</w:delText>
        </w:r>
      </w:del>
      <w:ins w:id="65" w:author="ara952 reza" w:date="2020-09-06T19:22:00Z">
        <w:r w:rsidR="00C1768D">
          <w:t>for decision</w:t>
        </w:r>
      </w:ins>
      <w:r>
        <w:t>-makers to apply precautionary practices</w:t>
      </w:r>
      <w:ins w:id="66" w:author="ara952 reza" w:date="2020-09-06T19:24:00Z">
        <w:r w:rsidR="00C1768D">
          <w:t xml:space="preserve"> </w:t>
        </w:r>
      </w:ins>
      <w:ins w:id="67" w:author="ara952 reza" w:date="2020-09-10T12:00:00Z">
        <w:r w:rsidR="002C4B6F">
          <w:fldChar w:fldCharType="begin" w:fldLock="1"/>
        </w:r>
      </w:ins>
      <w:r w:rsidR="002C4B6F">
        <w:instrText>ADDIN CSL_CITATION {"citationItems":[{"id":"ITEM-1","itemData":{"DOI":"10.1016/j.ecss.2011.02.007","ISSN":"02727714","abstract":"This review examines the various strategies and methods used to produce benthic habitat maps using acoustic remote sensing techniques, coupled with in situ sampling. The applications of three acoustic survey techniques are examined in detail: single-beam acoustic ground discrimination systems, sidescan sonar systems, and multi-beam echo sounders. Over the past decade we have witnessed the nascence of the field of benthic habitat mapping and, on the evidence of the literature reviewed in this paper, have seen a rapid evolution in the level of sophistication in our ability to image and thus map seafloor habitats. As acoustic survey tools have become ever more complex, new methods have been tested to segment, classify and combine these data with biological ground truth sample data. Although the specific methods used to derive habitat maps vary considerably, the review indicates that studies can generally be categorized into one of three over-arching strategies; 1) Abiotic surrogate mapping; 2) Assemble first, predict later (unsupervised classification); 3) Predict first, assemble later (supervised classification). Whilst there is still no widely accepted agreement on the best way to produce benthic habitat maps, all three strategies provide valuable map resources to support management objectives. Whilst there is still considerable work to be done before we can answer many of the outstanding technological, methodological, ecological and theoretical questions that have been raised here, the review concludes that the advent of spatial ecological studies founded on high-resolution environmental data sets will undoubtedly help us to examine patterns in community and species distributions. This is a vital first step in unraveling ecological complexities and thus providing improved spatial information for management of marine systems. © 2011.","author":[{"dropping-particle":"","family":"Brown","given":"Craig J.","non-dropping-particle":"","parse-names":false,"suffix":""},{"dropping-particle":"","family":"Smith","given":"Stephen J.","non-dropping-particle":"","parse-names":false,"suffix":""},{"dropping-particle":"","family":"Lawton","given":"Peter","non-dropping-particle":"","parse-names":false,"suffix":""},{"dropping-particle":"","family":"Anderson","given":"John T.","non-dropping-particle":"","parse-names":false,"suffix":""}],"container-title":"Estuarine, Coastal and Shelf Science","id":"ITEM-1","issue":"3","issued":{"date-parts":[["2011"]]},"page":"502-520","publisher":"Elsevier Ltd","title":"Benthic habitat mapping: A review of progress towards improved understanding of the spatial ecology of the seafloor using acoustic techniques","type":"article-journal","volume":"92"},"uris":["http://www.mendeley.com/documents/?uuid=f903a3f7-17a1-4d9a-9277-ce66b4d25e88"]}],"mendeley":{"formattedCitation":"[2]","plainTextFormattedCitation":"[2]","previouslyFormattedCitation":"[2]"},"properties":{"noteIndex":0},"schema":"https://github.com/citation-style-language/schema/raw/master/csl-citation.json"}</w:instrText>
      </w:r>
      <w:r w:rsidR="002C4B6F">
        <w:fldChar w:fldCharType="separate"/>
      </w:r>
      <w:r w:rsidR="002C4B6F" w:rsidRPr="002C4B6F">
        <w:rPr>
          <w:noProof/>
        </w:rPr>
        <w:t>[2]</w:t>
      </w:r>
      <w:ins w:id="68" w:author="ara952 reza" w:date="2020-09-10T12:00:00Z">
        <w:r w:rsidR="002C4B6F">
          <w:fldChar w:fldCharType="end"/>
        </w:r>
      </w:ins>
      <w:del w:id="69" w:author="ara952 reza" w:date="2020-09-10T12:00:00Z">
        <w:r w:rsidDel="002C4B6F">
          <w:delText xml:space="preserve"> (Brown et al., 2011)</w:delText>
        </w:r>
      </w:del>
      <w:r>
        <w:t xml:space="preserve">. The water column attributes, and the seafloor geological conditions affect benthic biology. The former can be acquired by acoustic survey methods and the later can be derived from point sample of oceanographic measurement or the </w:t>
      </w:r>
      <w:del w:id="70" w:author="ara952 reza" w:date="2020-09-10T12:01:00Z">
        <w:r w:rsidDel="002C4B6F">
          <w:delText xml:space="preserve">continuous </w:delText>
        </w:r>
      </w:del>
      <w:ins w:id="71" w:author="ara952 reza" w:date="2020-09-10T12:01:00Z">
        <w:r w:rsidR="002C4B6F">
          <w:t xml:space="preserve">better </w:t>
        </w:r>
      </w:ins>
      <w:r>
        <w:t>coverage from ocean models</w:t>
      </w:r>
      <w:ins w:id="72" w:author="ara952 reza" w:date="2020-09-10T12:03:00Z">
        <w:r w:rsidR="002C4B6F">
          <w:fldChar w:fldCharType="begin" w:fldLock="1"/>
        </w:r>
      </w:ins>
      <w:r w:rsidR="002C4B6F">
        <w:instrText>ADDIN CSL_CITATION {"citationItems":[{"id":"ITEM-1","itemData":{"DOI":"10.1093/icesjms/fsn061","ISSN":"10543139","abstract":"Acoustic remote sensing of the seabed using single-beam echosounders, multibeam echosounders, and sidescan sonars combined and individually are providing technological solutions to marine-habitat mapping initiatives. We believe the science of acoustic seabed classification (ASC) is at its nascence. A comprehensive review of ASC science was undertaken by an international group of scientists under the auspices of ICES. The review was prompted by the growing need to classify and map marine ecosystems across a range of spatial scales in support of ecosystem-based science for ocean management. A review of the theory of sound-scattering from seabeds emphasizes the variety of theoretical models currently in use and the ongoing evolution of our understanding. Acoustic-signal conditioning and data quality assurance before classification using objective, repeatable procedures are important technical considerations where standardization of methods is only just beginning. The issue of temporal and spatial scales is reviewed, with emphasis on matching observational scales to those of the natural world. It is emphasized throughout that the seabed is not static but changes over multiple time-scales as a consequence of natural physical and biological processes. A summary of existing commercial ASC systems provides an introduction to existing capabilities. Verification (ground-truthing) methods are reviewed, emphasizing the difficulties of matching observational scales with acoustic-backscatter data. Survey designs for ASC explore methods that extend beyond traditional oceanographic and fisheries survey techniques. Finally, future directions for acoustic seabed classification science were identified in the key areas requiring immediate attention by the international scientific community. © 2008 The Author(s).","author":[{"dropping-particle":"","family":"Anderson","given":"John T.","non-dropping-particle":"","parse-names":false,"suffix":""},{"dropping-particle":"","family":"Holliday","given":"D.","non-dropping-particle":"Van","parse-names":false,"suffix":""},{"dropping-particle":"","family":"Kloser","given":"Rudy","non-dropping-particle":"","parse-names":false,"suffix":""},{"dropping-particle":"","family":"Reid","given":"Dave G.","non-dropping-particle":"","parse-names":false,"suffix":""},{"dropping-particle":"","family":"Simard","given":"Yvan","non-dropping-particle":"","parse-names":false,"suffix":""}],"container-title":"ICES Journal of Marine Science","id":"ITEM-1","issue":"6","issued":{"date-parts":[["2008"]]},"page":"1004-1011","title":"Acoustic seabed classification: Current practice and future directions","type":"article-journal","volume":"65"},"uris":["http://www.mendeley.com/documents/?uuid=07172859-143c-463c-a508-d4b6bc9f8ba5"]},{"id":"ITEM-2","itemData":{"DOI":"10.1016/j.ecss.2011.02.007","ISSN":"02727714","abstract":"This review examines the various strategies and methods used to produce benthic habitat maps using acoustic remote sensing techniques, coupled with in situ sampling. The applications of three acoustic survey techniques are examined in detail: single-beam acoustic ground discrimination systems, sidescan sonar systems, and multi-beam echo sounders. Over the past decade we have witnessed the nascence of the field of benthic habitat mapping and, on the evidence of the literature reviewed in this paper, have seen a rapid evolution in the level of sophistication in our ability to image and thus map seafloor habitats. As acoustic survey tools have become ever more complex, new methods have been tested to segment, classify and combine these data with biological ground truth sample data. Although the specific methods used to derive habitat maps vary considerably, the review indicates that studies can generally be categorized into one of three over-arching strategies; 1) Abiotic surrogate mapping; 2) Assemble first, predict later (unsupervised classification); 3) Predict first, assemble later (supervised classification). Whilst there is still no widely accepted agreement on the best way to produce benthic habitat maps, all three strategies provide valuable map resources to support management objectives. Whilst there is still considerable work to be done before we can answer many of the outstanding technological, methodological, ecological and theoretical questions that have been raised here, the review concludes that the advent of spatial ecological studies founded on high-resolution environmental data sets will undoubtedly help us to examine patterns in community and species distributions. This is a vital first step in unraveling ecological complexities and thus providing improved spatial information for management of marine systems. © 2011.","author":[{"dropping-particle":"","family":"Brown","given":"Craig J.","non-dropping-particle":"","parse-names":false,"suffix":""},{"dropping-particle":"","family":"Smith","given":"Stephen J.","non-dropping-particle":"","parse-names":false,"suffix":""},{"dropping-particle":"","family":"Lawton","given":"Peter","non-dropping-particle":"","parse-names":false,"suffix":""},{"dropping-particle":"","family":"Anderson","given":"John T.","non-dropping-particle":"","parse-names":false,"suffix":""}],"container-title":"Estuarine, Coastal and Shelf Science","id":"ITEM-2","issue":"3","issued":{"date-parts":[["2011"]]},"page":"502-520","publisher":"Elsevier Ltd","title":"Benthic habitat mapping: A review of progress towards improved understanding of the spatial ecology of the seafloor using acoustic techniques","type":"article-journal","volume":"92"},"uris":["http://www.mendeley.com/documents/?uuid=f903a3f7-17a1-4d9a-9277-ce66b4d25e88"]}],"mendeley":{"formattedCitation":"[2,3]","plainTextFormattedCitation":"[2,3]","previouslyFormattedCitation":"[2,3]"},"properties":{"noteIndex":0},"schema":"https://github.com/citation-style-language/schema/raw/master/csl-citation.json"}</w:instrText>
      </w:r>
      <w:r w:rsidR="002C4B6F">
        <w:fldChar w:fldCharType="separate"/>
      </w:r>
      <w:r w:rsidR="002C4B6F" w:rsidRPr="002C4B6F">
        <w:rPr>
          <w:noProof/>
        </w:rPr>
        <w:t>[2,3]</w:t>
      </w:r>
      <w:ins w:id="73" w:author="ara952 reza" w:date="2020-09-10T12:03:00Z">
        <w:r w:rsidR="002C4B6F">
          <w:fldChar w:fldCharType="end"/>
        </w:r>
      </w:ins>
      <w:del w:id="74" w:author="ara952 reza" w:date="2020-09-10T12:03:00Z">
        <w:r w:rsidDel="002C4B6F">
          <w:delText xml:space="preserve"> (Anderson et al., 2008; Brown et al., 2011)</w:delText>
        </w:r>
      </w:del>
      <w:r>
        <w:t>.</w:t>
      </w:r>
      <w:r w:rsidRPr="00977E1D">
        <w:t xml:space="preserve"> </w:t>
      </w:r>
      <w:r>
        <w:t>The Bay of Fundy (Fig. 1</w:t>
      </w:r>
      <w:r w:rsidR="00CF3884">
        <w:t>a</w:t>
      </w:r>
      <w:r>
        <w:t xml:space="preserve">) is located on the west coast of the North Atlantic and northeast of the Gulf of Maine between two Canadian Provinces, New Brunswick, and Nova Scotia. The Minas Basin and Chignecto Bay are the most important sub-basin in the northeast of the Bay affecting by the tide and play an important role in sediment distribution in the Bay of Fundy </w:t>
      </w:r>
      <w:ins w:id="75" w:author="ara952 reza" w:date="2020-09-10T12:07:00Z">
        <w:r w:rsidR="002C4B6F">
          <w:fldChar w:fldCharType="begin" w:fldLock="1"/>
        </w:r>
      </w:ins>
      <w:r w:rsidR="006248E7">
        <w:instrText>ADDIN CSL_CITATION {"citationItems":[{"id":"ITEM-1","itemData":{"DOI":"10.1139/E10-046","ISSN":"0008-4077","author":[{"dropping-particle":"","family":"Shaw","given":"John","non-dropping-particle":"","parse-names":false,"suffix":""},{"dropping-particle":"","family":"Amos","given":"Carl L","non-dropping-particle":"","parse-names":false,"suffix":""},{"dropping-particle":"","family":"Greenberg","given":"David A","non-dropping-particle":"","parse-names":false,"suffix":""},{"dropping-particle":"","family":"O’Reilly","given":"Charles T","non-dropping-particle":"","parse-names":false,"suffix":""},{"dropping-particle":"","family":"Parrott","given":"D Russell","non-dropping-particle":"","parse-names":false,"suffix":""},{"dropping-particle":"","family":"Patton","given":"Eric","non-dropping-particle":"","parse-names":false,"suffix":""}],"container-title":"Canadian Journal of Earth Sciences","id":"ITEM-1","issue":"8","issued":{"date-parts":[["2010","8","1"]]},"note":"doi: 10.1139/E10-046","page":"1079-1091","publisher":"NRC Research Press","title":"Catastrophic tidal expansion in the Bay of Fundy, CanadaEarth Sciences Sector (ESS) Contribution 20090423.","type":"article-journal","volume":"47"},"uris":["http://www.mendeley.com/documents/?uuid=b2d6221b-e17f-49e8-84d9-810d4a92de39"]}],"mendeley":{"formattedCitation":"[4]","plainTextFormattedCitation":"[4]","previouslyFormattedCitation":"[4]"},"properties":{"noteIndex":0},"schema":"https://github.com/citation-style-language/schema/raw/master/csl-citation.json"}</w:instrText>
      </w:r>
      <w:r w:rsidR="002C4B6F">
        <w:fldChar w:fldCharType="separate"/>
      </w:r>
      <w:r w:rsidR="002C4B6F" w:rsidRPr="002C4B6F">
        <w:rPr>
          <w:noProof/>
        </w:rPr>
        <w:t>[4]</w:t>
      </w:r>
      <w:ins w:id="76" w:author="ara952 reza" w:date="2020-09-10T12:07:00Z">
        <w:r w:rsidR="002C4B6F">
          <w:fldChar w:fldCharType="end"/>
        </w:r>
      </w:ins>
      <w:del w:id="77" w:author="ara952 reza" w:date="2020-09-10T12:07:00Z">
        <w:r w:rsidDel="002C4B6F">
          <w:delText>(Shaw et al., 2014)</w:delText>
        </w:r>
      </w:del>
      <w:r>
        <w:t>.</w:t>
      </w:r>
      <w:r w:rsidRPr="00977E1D">
        <w:t xml:space="preserve"> </w:t>
      </w:r>
      <w:r>
        <w:t xml:space="preserve">The Bay is a unique area with the highest tide in the world, a diverse ecosystem and marine recourses </w:t>
      </w:r>
      <w:ins w:id="78" w:author="ara952 reza" w:date="2020-09-10T12:11:00Z">
        <w:r w:rsidR="006248E7">
          <w:fldChar w:fldCharType="begin" w:fldLock="1"/>
        </w:r>
      </w:ins>
      <w:r w:rsidR="006248E7">
        <w:instrText>ADDIN CSL_CITATION {"citationItems":[{"id":"ITEM-1","itemData":{"DOI":"https://doi.org/10.1016/j.pocean.2015.01.003","ISSN":"0079-6611","abstract":"A spatially explicit stratification climatology is constructed for the Northwest Atlantic continental shelf using daily averaged hydrographic fields from a 33-year high-resolution, data-assimilated reanalysis dataset. The high-resolution climatology reveals considerable spatio-temporal heterogeneity in seasonal variability with strong interplay between thermal and haline processes. Regional differences in the magnitude and phasing of the seasonal cycle feature earlier development/breakdown in the Middle Atlantic Bight (MAB) and larger peaks on the shelf than in the Gulf of Maine (GoM). The relative contribution of the thermal and haline components to the overall stratification is quantified using a novel diagram composed of two key ratios. The first relates the vertical temperature gradient to the vertical salinity gradient, and the second relates the thermal expansion coefficient to the haline contraction coefficient. Two distinct regimes are identified: the MAB region is thermally-dominated through a larger portion of the year, whereas the Nova Scotian Shelf and the eastern GoM have a tendency towards haline control during the year. The timing of peak stratification and the beginning/end of thermally-positive and thermally-dominant states are examined. Their spatial distributions indicate a prominent latitudinal shift and regionality, having implications for the seasonal cycle of ecosystem dynamics and its interannual variability.","author":[{"dropping-particle":"","family":"Li","given":"Yun","non-dropping-particle":"","parse-names":false,"suffix":""},{"dropping-particle":"","family":"Fratantoni","given":"Paula S","non-dropping-particle":"","parse-names":false,"suffix":""},{"dropping-particle":"","family":"Chen","given":"Changsheng","non-dropping-particle":"","parse-names":false,"suffix":""},{"dropping-particle":"","family":"Hare","given":"Jonathan A","non-dropping-particle":"","parse-names":false,"suffix":""},{"dropping-particle":"","family":"Sun","given":"Yunfang","non-dropping-particle":"","parse-names":false,"suffix":""},{"dropping-particle":"","family":"Beardsley","given":"Robert C","non-dropping-particle":"","parse-names":false,"suffix":""},{"dropping-particle":"","family":"Ji","given":"Rubao","non-dropping-particle":"","parse-names":false,"suffix":""}],"container-title":"Progress in Oceanography","id":"ITEM-1","issued":{"date-parts":[["2015"]]},"page":"123-137","title":"Spatio-temporal patterns of stratification on the Northwest Atlantic shelf","type":"article-journal","volume":"134"},"uris":["http://www.mendeley.com/documents/?uuid=5aea3ee6-3a3b-4c9b-ad4f-0578446828df"]}],"mendeley":{"formattedCitation":"[5]","plainTextFormattedCitation":"[5]","previouslyFormattedCitation":"[5]"},"properties":{"noteIndex":0},"schema":"https://github.com/citation-style-language/schema/raw/master/csl-citation.json"}</w:instrText>
      </w:r>
      <w:r w:rsidR="006248E7">
        <w:fldChar w:fldCharType="separate"/>
      </w:r>
      <w:r w:rsidR="006248E7" w:rsidRPr="006248E7">
        <w:rPr>
          <w:noProof/>
        </w:rPr>
        <w:t>[5]</w:t>
      </w:r>
      <w:ins w:id="79" w:author="ara952 reza" w:date="2020-09-10T12:11:00Z">
        <w:r w:rsidR="006248E7">
          <w:fldChar w:fldCharType="end"/>
        </w:r>
      </w:ins>
      <w:del w:id="80" w:author="ara952 reza" w:date="2020-09-10T12:11:00Z">
        <w:r w:rsidDel="006248E7">
          <w:delText>(Li et al., 2015)</w:delText>
        </w:r>
      </w:del>
      <w:r>
        <w:t xml:space="preserve">. The tide is predominantly semidiurnal </w:t>
      </w:r>
      <w:ins w:id="81" w:author="ara952 reza" w:date="2020-09-10T12:11:00Z">
        <w:r w:rsidR="006248E7">
          <w:fldChar w:fldCharType="begin" w:fldLock="1"/>
        </w:r>
      </w:ins>
      <w:r w:rsidR="006248E7">
        <w:instrText>ADDIN CSL_CITATION {"citationItems":[{"id":"ITEM-1","itemData":{"DOI":"10.4138/1801","author":[{"dropping-particle":"","family":"Swift","given":"Donald J P","non-dropping-particle":"","parse-names":false,"suffix":""},{"dropping-particle":"","family":"Pelletier","given":"Bernard R","non-dropping-particle":"","parse-names":false,"suffix":""},{"dropping-particle":"","family":"Lyall","given":"Anil K","non-dropping-particle":"","parse-names":false,"suffix":""},{"dropping-particle":"","family":"Miller","given":"James A","non-dropping-particle":"","parse-names":false,"suffix":""}],"container-title":"Atlantic Geology","id":"ITEM-1","issue":"3 SE  -","issued":{"date-parts":[["1969","12","1"]]},"title":"Sediments of the Bay of Fundy - A Preliminary Report","type":"article-journal","volume":"5"},"uris":["http://www.mendeley.com/documents/?uuid=196ae47f-3407-4093-808e-7bdb94befa38"]}],"mendeley":{"formattedCitation":"[6]","plainTextFormattedCitation":"[6]","previouslyFormattedCitation":"[6]"},"properties":{"noteIndex":0},"schema":"https://github.com/citation-style-language/schema/raw/master/csl-citation.json"}</w:instrText>
      </w:r>
      <w:r w:rsidR="006248E7">
        <w:fldChar w:fldCharType="separate"/>
      </w:r>
      <w:r w:rsidR="006248E7" w:rsidRPr="006248E7">
        <w:rPr>
          <w:noProof/>
        </w:rPr>
        <w:t>[6]</w:t>
      </w:r>
      <w:ins w:id="82" w:author="ara952 reza" w:date="2020-09-10T12:11:00Z">
        <w:r w:rsidR="006248E7">
          <w:fldChar w:fldCharType="end"/>
        </w:r>
      </w:ins>
      <w:del w:id="83" w:author="ara952 reza" w:date="2020-09-10T12:11:00Z">
        <w:r w:rsidDel="006248E7">
          <w:delText>(Swift et al., 1969)</w:delText>
        </w:r>
      </w:del>
      <w:r>
        <w:t xml:space="preserve"> and range from 6.4 m at the mouth in the Grand Passage area to 13 m at the head, and 16 m in the spring tide at the Minas Basin </w:t>
      </w:r>
      <w:ins w:id="84" w:author="ara952 reza" w:date="2020-09-10T13:16:00Z">
        <w:r w:rsidR="009D4D03">
          <w:fldChar w:fldCharType="begin" w:fldLock="1"/>
        </w:r>
      </w:ins>
      <w:r w:rsidR="009D4D03">
        <w:instrText>ADDIN CSL_CITATION {"citationItems":[{"id":"ITEM-1","itemData":{"DOI":"10.4138/1801","author":[{"dropping-particle":"","family":"Swift","given":"Donald J P","non-dropping-particle":"","parse-names":false,"suffix":""},{"dropping-particle":"","family":"Pelletier","given":"Bernard R","non-dropping-particle":"","parse-names":false,"suffix":""},{"dropping-particle":"","family":"Lyall","given":"Anil K","non-dropping-particle":"","parse-names":false,"suffix":""},{"dropping-particle":"","family":"Miller","given":"James A","non-dropping-particle":"","parse-names":false,"suffix":""}],"container-title":"Atlantic Geology","id":"ITEM-1","issue":"3 SE  -","issued":{"date-parts":[["1969","12","1"]]},"title":"Sediments of the Bay of Fundy - A Preliminary Report","type":"article-journal","volume":"5"},"uris":["http://www.mendeley.com/documents/?uuid=196ae47f-3407-4093-808e-7bdb94befa38"]},{"id":"ITEM-2","itemData":{"DOI":"10.1038/238441a0","ISSN":"1476-4687","abstract":"Tidal ratios outside and inside the Bay of Fundy/Gulf of Maine system fall into two distinct groups. The period of the free mode oscillation in the bay is 13.3 h, and this is forced by the lunar M2 tide of the North Atlantic to produce the unusually high tides recorded in the area.","author":[{"dropping-particle":"","family":"GARRETT","given":"CHRISTOPHER","non-dropping-particle":"","parse-names":false,"suffix":""}],"container-title":"Nature","id":"ITEM-2","issue":"5365","issued":{"date-parts":[["1972"]]},"page":"441-443","title":"Tidal Resonance in the Bay of Fundy and Gulf of Maine","type":"article-journal","volume":"238"},"uris":["http://www.mendeley.com/documents/?uuid=83771d97-7958-4ecd-8dd1-1fe548eb2ce8"]},{"id":"ITEM-3","itemData":{"DOI":"10.1175/1520-0485(1983)013&lt;0886:mtmbci&gt;2.0.co;2","ISSN":"0022-3670","abstract":"Two two-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effect on the pattern. The counterclockwise gyre, observed in the body of the Bay of Fundy, is not reproduced in the model. The second model covers the lower Bay of Fundy and the Gulf of Maine with a single fine grid and is used to look at details in the Gulf of Maine.","author":[{"dropping-particle":"","family":"Greenberg","given":"David A.","non-dropping-particle":"","parse-names":false,"suffix":""}],"container-title":"Journal of Physical Oceanography","id":"ITEM-3","issue":"5","issued":{"date-parts":[["1983"]]},"page":"886-904","title":"Modelling the Mean Barotropic Circulation in the Bay of Fundy and Gulf of Maine","type":"article","volume":"13"},"uris":["http://www.mendeley.com/documents/?uuid=4fba771a-e999-42f0-8c9e-8c2ef03f0ac4"]},{"id":"ITEM-4","itemData":{"abstract":"Eastern Canadian seaboard tidal characteristics result from a combination of diurnal (daily) and semi-diurnal (twice daily) tides, the latter mostly dominant. Because of the proportions of the Bay of Fundy, differences in tidal range are governed by near resonance with Atlantic tides. Exceptionally high Fundy tides result from this phenomenon, with upper reach tidal ranges commonly &amp;gt;15 m. Although Fundy tide curves are sinusoidal, tide prediction requires consideration of marked diurnal inequalities. Overlapping of the cycles of spring and perigean tides every 206 days results in an annual progression of 1.5 months in the periods of extra high tides. Strong tides can occur at all seasons, depending on the year. Considerable variation results throughout the year, with six distinct cycles recognized. Tides play a major role in erosion and in complex interactions among Fundy physical, sedimentological, biological, and chemical processes. Recent observations on mud flat grain size alterations, over-deepening areas of the sea bed, and benthic community changes, indicate changing environmental conditions in the Bay, possibly caused by increased hydro-dynamic energy in the system.\t\t\t\t\tRésumé\t\t\t\t\t\tLes marées de la bordure marine orientale canadienne sont caractérisées par une combinaison de marées diurnes (une fois par jour) et semi-diurnes (deux fois par jour), les dernières dominant la plupart du temps. Étant donné les dimensions de la Baie de Fundy, les variations d'amplitude des marées sont déterminées par un phénomène de quasi-résonance avec les marées de l'Atlantique et, les marées exceptionnellement hautes de la Baie de Fundy sont une manifestation de ce phénomène; des amplitudes de marées dépassant les 15m ne sont courantes. Bien que le tracé des marées de Fundy soit sinusoïdal, on doit tenir compte de fluctuations diurnes marquées dans la prévision des marées. L'effet combiné des cycles de marées de vive-eaux et de périgée, à tous les 206 jours, explique la progression (le décalage) annuelle de 1,5 mois des périodes des très grandes marées. Selon l'année, de fortes marées peuvent se produire en toute saison. Des fluctuations significatives qui se produisent annuellement, on a reconnu six cycles distincts. Les marées jouent un rôle majeur dans l'érosion et les interactions complexes des processus physiques, sédimentologiques, biologiques et chimiques de la Baie de Fundy. Les changements observés récemment dans la granulométrie des particules des vasi…","author":[{"dropping-particle":"","family":"Desplanque","given":"Con","non-dropping-particle":"","parse-names":false,"suffix":""},{"dropping-particle":"","family":"Mossman","given":"David J","non-dropping-particle":"","parse-names":false,"suffix":""}],"container-title":"Geoscience Canada","id":"ITEM-4","issue":"1 SE  -","issued":{"date-parts":[["2001","3","3"]]},"title":"Bay of Fundy Tides","type":"article-journal","volume":"28"},"uris":["http://www.mendeley.com/documents/?uuid=3e548251-46ac-4df7-961c-de85b8083c77"]}],"mendeley":{"formattedCitation":"[6–9]","plainTextFormattedCitation":"[6–9]","previouslyFormattedCitation":"[6–9]"},"properties":{"noteIndex":0},"schema":"https://github.com/citation-style-language/schema/raw/master/csl-citation.json"}</w:instrText>
      </w:r>
      <w:r w:rsidR="009D4D03">
        <w:fldChar w:fldCharType="separate"/>
      </w:r>
      <w:r w:rsidR="009D4D03" w:rsidRPr="009D4D03">
        <w:rPr>
          <w:noProof/>
        </w:rPr>
        <w:t>[6–9]</w:t>
      </w:r>
      <w:ins w:id="85" w:author="ara952 reza" w:date="2020-09-10T13:16:00Z">
        <w:r w:rsidR="009D4D03">
          <w:fldChar w:fldCharType="end"/>
        </w:r>
      </w:ins>
      <w:del w:id="86" w:author="ara952 reza" w:date="2020-09-10T13:16:00Z">
        <w:r w:rsidDel="009D4D03">
          <w:delText>(Swift et al., 1969; Garrett, 1972; Greenberg, 1983;</w:delText>
        </w:r>
        <w:r w:rsidRPr="000042A6" w:rsidDel="009D4D03">
          <w:delText xml:space="preserve"> </w:delText>
        </w:r>
        <w:r w:rsidDel="009D4D03">
          <w:delText>Mossman, 2001; O’reilly et al., 2005;CHS 2006),</w:delText>
        </w:r>
      </w:del>
      <w:r>
        <w:t xml:space="preserve"> which makes this region experience interesting tidal-related processes.</w:t>
      </w:r>
      <w:r w:rsidRPr="00977E1D">
        <w:t xml:space="preserve"> </w:t>
      </w:r>
      <w:r>
        <w:t>The funnel shape, length, and gradually decreasing depth to the head of the Bay result in being in near resonance by the Atlantic tide which generates this high tidal range in the area</w:t>
      </w:r>
      <w:r w:rsidRPr="00BA1921">
        <w:t xml:space="preserve"> </w:t>
      </w:r>
      <w:r>
        <w:t>which is predominantly from semidiurnal M</w:t>
      </w:r>
      <w:r>
        <w:rPr>
          <w:vertAlign w:val="subscript"/>
        </w:rPr>
        <w:t>2</w:t>
      </w:r>
      <w:r>
        <w:t xml:space="preserve"> </w:t>
      </w:r>
      <w:ins w:id="87" w:author="ara952 reza" w:date="2020-09-10T13:23:00Z">
        <w:r w:rsidR="009D4D03">
          <w:fldChar w:fldCharType="begin" w:fldLock="1"/>
        </w:r>
      </w:ins>
      <w:r w:rsidR="009D4D03">
        <w:instrText>ADDIN CSL_CITATION {"citationItems":[{"id":"ITEM-1","itemData":{"author":[{"dropping-particle":"","family":"Redfield","given":"A C","non-dropping-particle":"","parse-names":false,"suffix":""}],"container-title":"Journal of Marine Research","id":"ITEM-1","issue":"1","issued":{"date-parts":[["1953"]]},"note":"Cited By :9\n\nExport Date: 10 September 2020","page":"121-140","title":"Interference phenomena in the tides of the Woods Hole region","type":"article-journal","volume":"12"},"uris":["http://www.mendeley.com/documents/?uuid=d64a1123-924f-4229-a26f-630479afbb89"]},{"id":"ITEM-2","itemData":{"DOI":"10.4138/1801","author":[{"dropping-particle":"","family":"Swift","given":"Donald J P","non-dropping-particle":"","parse-names":false,"suffix":""},{"dropping-particle":"","family":"Pelletier","given":"Bernard R","non-dropping-particle":"","parse-names":false,"suffix":""},{"dropping-particle":"","family":"Lyall","given":"Anil K","non-dropping-particle":"","parse-names":false,"suffix":""},{"dropping-particle":"","family":"Miller","given":"James A","non-dropping-particle":"","parse-names":false,"suffix":""}],"container-title":"Atlantic Geology","id":"ITEM-2","issue":"3 SE  -","issued":{"date-parts":[["1969","12","1"]]},"title":"Sediments of the Bay of Fundy - A Preliminary Report","type":"article-journal","volume":"5"},"uris":["http://www.mendeley.com/documents/?uuid=196ae47f-3407-4093-808e-7bdb94befa38"]},{"id":"ITEM-3","itemData":{"DOI":"10.1038/238441a0","ISSN":"1476-4687","abstract":"Tidal ratios outside and inside the Bay of Fundy/Gulf of Maine system fall into two distinct groups. The period of the free mode oscillation in the bay is 13.3 h, and this is forced by the lunar M2 tide of the North Atlantic to produce the unusually high tides recorded in the area.","author":[{"dropping-particle":"","family":"GARRETT","given":"CHRISTOPHER","non-dropping-particle":"","parse-names":false,"suffix":""}],"container-title":"Nature","id":"ITEM-3","issue":"5365","issued":{"date-parts":[["1972"]]},"page":"441-443","title":"Tidal Resonance in the Bay of Fundy and Gulf of Maine","type":"article-journal","volume":"238"},"uris":["http://www.mendeley.com/documents/?uuid=83771d97-7958-4ecd-8dd1-1fe548eb2ce8"]},{"id":"ITEM-4","itemData":{"abstract":"Eastern Canadian seaboard tidal characteristics result from a combination of diurnal (daily) and semi-diurnal (twice daily) tides, the latter mostly dominant. Because of the proportions of the Bay of Fundy, differences in tidal range are governed by near resonance with Atlantic tides. Exceptionally high Fundy tides result from this phenomenon, with upper reach tidal ranges commonly &amp;gt;15 m. Although Fundy tide curves are sinusoidal, tide prediction requires consideration of marked diurnal inequalities. Overlapping of the cycles of spring and perigean tides every 206 days results in an annual progression of 1.5 months in the periods of extra high tides. Strong tides can occur at all seasons, depending on the year. Considerable variation results throughout the year, with six distinct cycles recognized. Tides play a major role in erosion and in complex interactions among Fundy physical, sedimentological, biological, and chemical processes. Recent observations on mud flat grain size alterations, over-deepening areas of the sea bed, and benthic community changes, indicate changing environmental conditions in the Bay, possibly caused by increased hydro-dynamic energy in the system.\t\t\t\t\tRésumé\t\t\t\t\t\tLes marées de la bordure marine orientale canadienne sont caractérisées par une combinaison de marées diurnes (une fois par jour) et semi-diurnes (deux fois par jour), les dernières dominant la plupart du temps. Étant donné les dimensions de la Baie de Fundy, les variations d'amplitude des marées sont déterminées par un phénomène de quasi-résonance avec les marées de l'Atlantique et, les marées exceptionnellement hautes de la Baie de Fundy sont une manifestation de ce phénomène; des amplitudes de marées dépassant les 15m ne sont courantes. Bien que le tracé des marées de Fundy soit sinusoïdal, on doit tenir compte de fluctuations diurnes marquées dans la prévision des marées. L'effet combiné des cycles de marées de vive-eaux et de périgée, à tous les 206 jours, explique la progression (le décalage) annuelle de 1,5 mois des périodes des très grandes marées. Selon l'année, de fortes marées peuvent se produire en toute saison. Des fluctuations significatives qui se produisent annuellement, on a reconnu six cycles distincts. Les marées jouent un rôle majeur dans l'érosion et les interactions complexes des processus physiques, sédimentologiques, biologiques et chimiques de la Baie de Fundy. Les changements observés récemment dans la granulométrie des particules des vasi…","author":[{"dropping-particle":"","family":"Desplanque","given":"Con","non-dropping-particle":"","parse-names":false,"suffix":""},{"dropping-particle":"","family":"Mossman","given":"David J","non-dropping-particle":"","parse-names":false,"suffix":""}],"container-title":"Geoscience Canada","id":"ITEM-4","issue":"1 SE  -","issued":{"date-parts":[["2001","3","3"]]},"title":"Bay of Fundy Tides","type":"article-journal","volume":"28"},"uris":["http://www.mendeley.com/documents/?uuid=3e548251-46ac-4df7-961c-de85b8083c77"]},{"id":"ITEM-5","itemData":{"DOI":"10.1139/E10-046","ISSN":"0008-4077","author":[{"dropping-particle":"","family":"Shaw","given":"John","non-dropping-particle":"","parse-names":false,"suffix":""},{"dropping-particle":"","family":"Amos","given":"Carl L","non-dropping-particle":"","parse-names":false,"suffix":""},{"dropping-particle":"","family":"Greenberg","given":"David A","non-dropping-particle":"","parse-names":false,"suffix":""},{"dropping-particle":"","family":"O’Reilly","given":"Charles T","non-dropping-particle":"","parse-names":false,"suffix":""},{"dropping-particle":"","family":"Parrott","given":"D Russell","non-dropping-particle":"","parse-names":false,"suffix":""},{"dropping-particle":"","family":"Patton","given":"Eric","non-dropping-particle":"","parse-names":false,"suffix":""}],"container-title":"Canadian Journal of Earth Sciences","id":"ITEM-5","issue":"8","issued":{"date-parts":[["2010","8","1"]]},"note":"doi: 10.1139/E10-046","page":"1079-1091","publisher":"NRC Research Press","title":"Catastrophic tidal expansion in the Bay of Fundy, CanadaEarth Sciences Sector (ESS) Contribution 20090423.","type":"article-journal","volume":"47"},"uris":["http://www.mendeley.com/documents/?uuid=b2d6221b-e17f-49e8-84d9-810d4a92de39"]}],"mendeley":{"formattedCitation":"[4,6,7,9,10]","plainTextFormattedCitation":"[4,6,7,9,10]","previouslyFormattedCitation":"[4,6,7,9,10]"},"properties":{"noteIndex":0},"schema":"https://github.com/citation-style-language/schema/raw/master/csl-citation.json"}</w:instrText>
      </w:r>
      <w:r w:rsidR="009D4D03">
        <w:fldChar w:fldCharType="separate"/>
      </w:r>
      <w:r w:rsidR="009D4D03" w:rsidRPr="009D4D03">
        <w:rPr>
          <w:noProof/>
        </w:rPr>
        <w:t>[4,6,7,9,10]</w:t>
      </w:r>
      <w:ins w:id="88" w:author="ara952 reza" w:date="2020-09-10T13:23:00Z">
        <w:r w:rsidR="009D4D03">
          <w:fldChar w:fldCharType="end"/>
        </w:r>
      </w:ins>
      <w:del w:id="89" w:author="ara952 reza" w:date="2020-09-10T13:23:00Z">
        <w:r w:rsidDel="009D4D03">
          <w:delText>(Redfield, 1950; Swift et al., 1969; Garret, 1972; Mossman, 2001; Shaw et al., 2010).</w:delText>
        </w:r>
      </w:del>
      <w:r>
        <w:t xml:space="preserve"> Tide and tidal current are dominant factors on the changes in geology like erosion and sediment transport</w:t>
      </w:r>
      <w:ins w:id="90" w:author="ara952 reza" w:date="2020-09-10T13:27:00Z">
        <w:r w:rsidR="002D1D74">
          <w:t xml:space="preserve"> </w:t>
        </w:r>
      </w:ins>
      <w:del w:id="91" w:author="ara952 reza" w:date="2020-09-10T13:27:00Z">
        <w:r w:rsidDel="002D1D74">
          <w:delText xml:space="preserve"> </w:delText>
        </w:r>
      </w:del>
      <w:ins w:id="92" w:author="ara952 reza" w:date="2020-09-10T13:28:00Z">
        <w:r w:rsidR="002D1D74">
          <w:fldChar w:fldCharType="begin" w:fldLock="1"/>
        </w:r>
      </w:ins>
      <w:r w:rsidR="002D1D74">
        <w:instrText>ADDIN CSL_CITATION {"citationItems":[{"id":"ITEM-1","itemData":{"author":[{"dropping-particle":"","family":"Percy","given":"J A","non-dropping-particle":"","parse-names":false,"suffix":""},{"dropping-particle":"","family":"Wells","given":"P G","non-dropping-particle":"","parse-names":false,"suffix":""},{"dropping-particle":"","family":"Evans","given":"A J","non-dropping-particle":"","parse-names":false,"suffix":""}],"container-title":"Environment Canada - Atlantic Region, Occasional Report No. 8","id":"ITEM-1","issued":{"date-parts":[["1997"]]},"note":"Cited By :3\n\nExport Date: 10 September 2020","title":"Bay of Fundy issues: A scientific overview","type":"article-journal","volume":"8"},"uris":["http://www.mendeley.com/documents/?uuid=82200eb7-d595-4159-beb8-f3bb1306ca8a"]},{"id":"ITEM-2","itemData":{"author":[{"dropping-particle":"","family":"Li","given":"Michael Z","non-dropping-particle":"","parse-names":false,"suffix":""},{"dropping-particle":"","family":"Hannah","given":"Charles G","non-dropping-particle":"","parse-names":false,"suffix":""},{"dropping-particle":"","family":"Perrie","given":"William A","non-dropping-particle":"","parse-names":false,"suffix":""},{"dropping-particle":"","family":"Tang","given":"Charles C L","non-dropping-particle":"","parse-names":false,"suffix":""},{"dropping-particle":"","family":"Prescott","given":"Robert H","non-dropping-particle":"","parse-names":false,"suffix":""},{"dropping-particle":"","family":"Greenberg","given":"David A","non-dropping-particle":"","parse-names":false,"suffix":""}],"id":"ITEM-2","issue":"June","issued":{"date-parts":[["2015"]]},"page":"757-775","title":"Modelling seabed shear stress , sediment mobility , and sediment transport in the Bay of Fundy 1","type":"article-journal","volume":"775"},"uris":["http://www.mendeley.com/documents/?uuid=c47e518e-0f55-4111-a09d-38add04191dc"]}],"mendeley":{"formattedCitation":"[11,12]","plainTextFormattedCitation":"[11,12]","previouslyFormattedCitation":"[11,12]"},"properties":{"noteIndex":0},"schema":"https://github.com/citation-style-language/schema/raw/master/csl-citation.json"}</w:instrText>
      </w:r>
      <w:r w:rsidR="002D1D74">
        <w:fldChar w:fldCharType="separate"/>
      </w:r>
      <w:r w:rsidR="002D1D74" w:rsidRPr="002D1D74">
        <w:rPr>
          <w:noProof/>
        </w:rPr>
        <w:t>[11,12]</w:t>
      </w:r>
      <w:ins w:id="93" w:author="ara952 reza" w:date="2020-09-10T13:28:00Z">
        <w:r w:rsidR="002D1D74">
          <w:fldChar w:fldCharType="end"/>
        </w:r>
      </w:ins>
      <w:del w:id="94" w:author="ara952 reza" w:date="2020-09-10T13:28:00Z">
        <w:r w:rsidDel="002D1D74">
          <w:delText>(Percy et al., 1997; Li et al., 2015)</w:delText>
        </w:r>
      </w:del>
      <w:r>
        <w:t xml:space="preserve"> and affecting the interaction of biological, physical and chemical conditions of Bay </w:t>
      </w:r>
      <w:ins w:id="95" w:author="ara952 reza" w:date="2020-09-10T13:29:00Z">
        <w:r w:rsidR="002D1D74">
          <w:fldChar w:fldCharType="begin" w:fldLock="1"/>
        </w:r>
      </w:ins>
      <w:r w:rsidR="002D1D74">
        <w:instrText>ADDIN CSL_CITATION {"citationItems":[{"id":"ITEM-1","itemData":{"abstract":"Eastern Canadian seaboard tidal characteristics result from a combination of diurnal (daily) and semi-diurnal (twice daily) tides, the latter mostly dominant. Because of the proportions of the Bay of Fundy, differences in tidal range are governed by near resonance with Atlantic tides. Exceptionally high Fundy tides result from this phenomenon, with upper reach tidal ranges commonly &amp;gt;15 m. Although Fundy tide curves are sinusoidal, tide prediction requires consideration of marked diurnal inequalities. Overlapping of the cycles of spring and perigean tides every 206 days results in an annual progression of 1.5 months in the periods of extra high tides. Strong tides can occur at all seasons, depending on the year. Considerable variation results throughout the year, with six distinct cycles recognized. Tides play a major role in erosion and in complex interactions among Fundy physical, sedimentological, biological, and chemical processes. Recent observations on mud flat grain size alterations, over-deepening areas of the sea bed, and benthic community changes, indicate changing environmental conditions in the Bay, possibly caused by increased hydro-dynamic energy in the system.\t\t\t\t\tRésumé\t\t\t\t\t\tLes marées de la bordure marine orientale canadienne sont caractérisées par une combinaison de marées diurnes (une fois par jour) et semi-diurnes (deux fois par jour), les dernières dominant la plupart du temps. Étant donné les dimensions de la Baie de Fundy, les variations d'amplitude des marées sont déterminées par un phénomène de quasi-résonance avec les marées de l'Atlantique et, les marées exceptionnellement hautes de la Baie de Fundy sont une manifestation de ce phénomène; des amplitudes de marées dépassant les 15m ne sont courantes. Bien que le tracé des marées de Fundy soit sinusoïdal, on doit tenir compte de fluctuations diurnes marquées dans la prévision des marées. L'effet combiné des cycles de marées de vive-eaux et de périgée, à tous les 206 jours, explique la progression (le décalage) annuelle de 1,5 mois des périodes des très grandes marées. Selon l'année, de fortes marées peuvent se produire en toute saison. Des fluctuations significatives qui se produisent annuellement, on a reconnu six cycles distincts. Les marées jouent un rôle majeur dans l'érosion et les interactions complexes des processus physiques, sédimentologiques, biologiques et chimiques de la Baie de Fundy. Les changements observés récemment dans la granulométrie des particules des vasi…","author":[{"dropping-particle":"","family":"Desplanque","given":"Con","non-dropping-particle":"","parse-names":false,"suffix":""},{"dropping-particle":"","family":"Mossman","given":"David J","non-dropping-particle":"","parse-names":false,"suffix":""}],"container-title":"Geoscience Canada","id":"ITEM-1","issue":"1 SE  -","issued":{"date-parts":[["2001","3","3"]]},"title":"Bay of Fundy Tides","type":"article-journal","volume":"28"},"uris":["http://www.mendeley.com/documents/?uuid=3e548251-46ac-4df7-961c-de85b8083c77"]}],"mendeley":{"formattedCitation":"[9]","plainTextFormattedCitation":"[9]","previouslyFormattedCitation":"[9]"},"properties":{"noteIndex":0},"schema":"https://github.com/citation-style-language/schema/raw/master/csl-citation.json"}</w:instrText>
      </w:r>
      <w:r w:rsidR="002D1D74">
        <w:fldChar w:fldCharType="separate"/>
      </w:r>
      <w:r w:rsidR="002D1D74" w:rsidRPr="002D1D74">
        <w:rPr>
          <w:noProof/>
        </w:rPr>
        <w:t>[9]</w:t>
      </w:r>
      <w:ins w:id="96" w:author="ara952 reza" w:date="2020-09-10T13:29:00Z">
        <w:r w:rsidR="002D1D74">
          <w:fldChar w:fldCharType="end"/>
        </w:r>
      </w:ins>
      <w:del w:id="97" w:author="ara952 reza" w:date="2020-09-10T13:29:00Z">
        <w:r w:rsidDel="002D1D74">
          <w:delText>(Mossman, 2001)</w:delText>
        </w:r>
      </w:del>
      <w:r>
        <w:t>.</w:t>
      </w:r>
    </w:p>
    <w:p w14:paraId="34585F9C" w14:textId="7FD2EAB8" w:rsidR="00623CBD" w:rsidRDefault="00623CBD" w:rsidP="00623CBD">
      <w:pPr>
        <w:jc w:val="both"/>
      </w:pPr>
      <w:r>
        <w:t xml:space="preserve">The main contribution of water to the Bay is from Scotian Shelf water </w:t>
      </w:r>
      <w:ins w:id="98" w:author="ara952 reza" w:date="2020-09-10T13:31:00Z">
        <w:r w:rsidR="002D1D74">
          <w:fldChar w:fldCharType="begin" w:fldLock="1"/>
        </w:r>
      </w:ins>
      <w:r w:rsidR="0056738C">
        <w:instrText>ADDIN CSL_CITATION {"citationItems":[{"id":"ITEM-1","itemData":{"DOI":"10.1175/1520-0485(2000)030&lt;1111:AMSOTS&gt;2.0.CO;2","author":[{"dropping-particle":"","family":"Xue","given":"H","non-dropping-particle":"","parse-names":false,"suffix":""},{"dropping-particle":"","family":"Chai","given":"F","non-dropping-particle":"","parse-names":false,"suffix":""},{"dropping-particle":"","family":"Pettigrew","given":"N R","non-dropping-particle":"","parse-names":false,"suffix":""}],"container-title":"Journal of Physical Oceanography","id":"ITEM-1","issue":"5","issued":{"date-parts":[["2000"]]},"note":"Cited By :78\n\nExport Date: 10 September 2020","page":"1111-1135","title":"A model study of the seasonal circulation in the Gulf of Maine","type":"article-journal","volume":"30"},"uris":["http://www.mendeley.com/documents/?uuid=6f096c09-5de6-48fb-a541-4f4ffa7320a0"]}],"mendeley":{"formattedCitation":"[13]","plainTextFormattedCitation":"[13]","previouslyFormattedCitation":"[13]"},"properties":{"noteIndex":0},"schema":"https://github.com/citation-style-language/schema/raw/master/csl-citation.json"}</w:instrText>
      </w:r>
      <w:r w:rsidR="002D1D74">
        <w:fldChar w:fldCharType="separate"/>
      </w:r>
      <w:r w:rsidR="002D1D74" w:rsidRPr="002D1D74">
        <w:rPr>
          <w:noProof/>
        </w:rPr>
        <w:t>[13]</w:t>
      </w:r>
      <w:ins w:id="99" w:author="ara952 reza" w:date="2020-09-10T13:31:00Z">
        <w:r w:rsidR="002D1D74">
          <w:fldChar w:fldCharType="end"/>
        </w:r>
      </w:ins>
      <w:del w:id="100" w:author="ara952 reza" w:date="2020-09-10T13:41:00Z">
        <w:r w:rsidDel="0056738C">
          <w:delText>(</w:delText>
        </w:r>
        <w:r w:rsidRPr="0099773A" w:rsidDel="0056738C">
          <w:rPr>
            <w:rFonts w:ascii="AdvTTf90d833a.I" w:hAnsi="AdvTTf90d833a.I"/>
            <w:color w:val="242021"/>
            <w:sz w:val="20"/>
            <w:szCs w:val="20"/>
          </w:rPr>
          <w:delText>Xue et al.</w:delText>
        </w:r>
        <w:r w:rsidRPr="0099773A" w:rsidDel="0056738C">
          <w:rPr>
            <w:rFonts w:ascii="AdvTT5843c571" w:hAnsi="AdvTT5843c571"/>
            <w:color w:val="242021"/>
            <w:sz w:val="20"/>
            <w:szCs w:val="20"/>
          </w:rPr>
          <w:delText>, 2000</w:delText>
        </w:r>
        <w:r w:rsidRPr="0099773A" w:rsidDel="0056738C">
          <w:delText xml:space="preserve"> </w:delText>
        </w:r>
        <w:r w:rsidDel="0056738C">
          <w:delText>)</w:delText>
        </w:r>
      </w:del>
      <w:r>
        <w:t xml:space="preserve"> which enters the Bay along the Nova Scotia coast undertaking mixing up to the head of the Bay </w:t>
      </w:r>
      <w:ins w:id="101" w:author="ara952 reza" w:date="2020-09-10T13:41:00Z">
        <w:r w:rsidR="0056738C">
          <w:fldChar w:fldCharType="begin" w:fldLock="1"/>
        </w:r>
      </w:ins>
      <w:r w:rsidR="0056738C">
        <w:instrText>ADDIN CSL_CITATION {"citationItems":[{"id":"ITEM-1","itemData":{"DOI":"10.1139/f54-005","ISSN":"0015-296X","author":[{"dropping-particle":"","family":"Bailey","given":"W. B.","non-dropping-particle":"","parse-names":false,"suffix":""},{"dropping-particle":"","family":"MacGregor","given":"D. G.","non-dropping-particle":"","parse-names":false,"suffix":""},{"dropping-particle":"","family":"Hachey","given":"H. B.","non-dropping-particle":"","parse-names":false,"suffix":""}],"container-title":"Journal of the Fisheries Research Board of Canada","id":"ITEM-1","issue":"1","issued":{"date-parts":[["1954"]]},"page":"32-47","title":"Annual Variations of Temperature and Salinity in the Bay of Fundy","type":"article-journal","volume":"11"},"uris":["http://www.mendeley.com/documents/?uuid=31a2aa7a-b12b-4625-a9f4-1dcb0a875dec"]}],"mendeley":{"formattedCitation":"[14]","plainTextFormattedCitation":"[14]","previouslyFormattedCitation":"[14]"},"properties":{"noteIndex":0},"schema":"https://github.com/citation-style-language/schema/raw/master/csl-citation.json"}</w:instrText>
      </w:r>
      <w:r w:rsidR="0056738C">
        <w:fldChar w:fldCharType="separate"/>
      </w:r>
      <w:r w:rsidR="0056738C" w:rsidRPr="0056738C">
        <w:rPr>
          <w:noProof/>
        </w:rPr>
        <w:t>[14]</w:t>
      </w:r>
      <w:ins w:id="102" w:author="ara952 reza" w:date="2020-09-10T13:41:00Z">
        <w:r w:rsidR="0056738C">
          <w:fldChar w:fldCharType="end"/>
        </w:r>
      </w:ins>
      <w:del w:id="103" w:author="ara952 reza" w:date="2020-09-10T13:42:00Z">
        <w:r w:rsidDel="0056738C">
          <w:delText>(Bailey et al., 1953)</w:delText>
        </w:r>
      </w:del>
      <w:r>
        <w:t xml:space="preserve"> and flows out along the New Brunswick side and eastern part of Grand Manan Island </w:t>
      </w:r>
      <w:ins w:id="104" w:author="ara952 reza" w:date="2020-09-10T13:48:00Z">
        <w:r w:rsidR="0056738C">
          <w:fldChar w:fldCharType="begin" w:fldLock="1"/>
        </w:r>
      </w:ins>
      <w:r w:rsidR="0056738C">
        <w:instrText>ADDIN CSL_CITATION {"citationItems":[{"id":"ITEM-1","itemData":{"DOI":"10.1029/TR008i001p00206","author":[{"dropping-particle":"","family":"Bigelow","given":"H B","non-dropping-particle":"","parse-names":false,"suffix":""}],"container-title":"Eos, Transactions American Geophysical Union","id":"ITEM-1","issue":"1","issued":{"date-parts":[["1927"]]},"note":"Cited By :2\n\nExport Date: 10 September 2020","page":"206-211","title":"Dynamic oceanography of the Gulf of Maine","type":"article-journal","volume":"8"},"uris":["http://www.mendeley.com/documents/?uuid=db4c58c3-01d1-4bf9-b6d2-a3f0e06e892b"]},{"id":"ITEM-2","itemData":{"author":[{"dropping-particle":"","family":"Godin","given":"G","non-dropping-particle":"","parse-names":false,"suffix":""}],"container-title":"A new analysis of the data and an interpretation of the results","id":"ITEM-2","issued":{"date-parts":[["1968"]]},"note":"Cited By :10\n\nExport Date: 10 September 2020","title":"The 1965 current survey of the Bay of Fundy","type":"article-journal"},"uris":["http://www.mendeley.com/documents/?uuid=8850218a-8cc2-4089-8141-9b34c6f7c227"]},{"id":"ITEM-3","itemData":{"DOI":"10.1175/1520-0485(1983)013&lt;0886:mtmbci&gt;2.0.co;2","ISSN":"0022-3670","abstract":"Two two-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effect on the pattern. The counterclockwise gyre, observed in the body of the Bay of Fundy, is not reproduced in the model. The second model covers the lower Bay of Fundy and the Gulf of Maine with a single fine grid and is used to look at details in the Gulf of Maine.","author":[{"dropping-particle":"","family":"Greenberg","given":"David A.","non-dropping-particle":"","parse-names":false,"suffix":""}],"container-title":"Journal of Physical Oceanography","id":"ITEM-3","issue":"5","issued":{"date-parts":[["1983"]]},"page":"886-904","title":"Modelling the Mean Barotropic Circulation in the Bay of Fundy and Gulf of Maine","type":"article","volume":"13"},"uris":["http://www.mendeley.com/documents/?uuid=4fba771a-e999-42f0-8c9e-8c2ef03f0ac4"]},{"id":"ITEM-4","itemData":{"author":[{"dropping-particle":"","family":"Brooks","given":"D A","non-dropping-particle":"","parse-names":false,"suffix":""}],"container-title":"Proceedings of the Gulf of Maine Scientific Workshop","id":"ITEM-4","issued":{"date-parts":[["1992"]]},"note":"Cited By :8\n\nExport Date: 10 September 2020","page":"51-74","title":"A brief overview of the physical oceanography of the Gulf of Maine","type":"article-journal"},"uris":["http://www.mendeley.com/documents/?uuid=72f3b010-db27-441c-aebb-df339d155b82"]}],"mendeley":{"formattedCitation":"[8,15–17]","plainTextFormattedCitation":"[8,15–17]","previouslyFormattedCitation":"[8,15–17]"},"properties":{"noteIndex":0},"schema":"https://github.com/citation-style-language/schema/raw/master/csl-citation.json"}</w:instrText>
      </w:r>
      <w:r w:rsidR="0056738C">
        <w:fldChar w:fldCharType="separate"/>
      </w:r>
      <w:r w:rsidR="0056738C" w:rsidRPr="0056738C">
        <w:rPr>
          <w:noProof/>
        </w:rPr>
        <w:t>[8,15–17]</w:t>
      </w:r>
      <w:ins w:id="105" w:author="ara952 reza" w:date="2020-09-10T13:48:00Z">
        <w:r w:rsidR="0056738C">
          <w:fldChar w:fldCharType="end"/>
        </w:r>
      </w:ins>
      <w:del w:id="106" w:author="ara952 reza" w:date="2020-09-10T13:48:00Z">
        <w:r w:rsidDel="0056738C">
          <w:delText>(Bigelow,1927; Godin, 1968; Greenberg, 1982; Brooks, 1993)</w:delText>
        </w:r>
      </w:del>
      <w:r>
        <w:t xml:space="preserve"> and combines with the Gulf of Maine circulation </w:t>
      </w:r>
      <w:ins w:id="107" w:author="ara952 reza" w:date="2020-09-10T13:54:00Z">
        <w:r w:rsidR="0056738C">
          <w:fldChar w:fldCharType="begin" w:fldLock="1"/>
        </w:r>
      </w:ins>
      <w:r w:rsidR="00B93DB5">
        <w:instrText>ADDIN CSL_CITATION {"citationItems":[{"id":"ITEM-1","itemData":{"author":[{"dropping-particle":"","family":"Hachey","given":"H B","non-dropping-particle":"","parse-names":false,"suffix":""},{"dropping-particle":"","family":"Bailey","given":"W B","non-dropping-particle":"","parse-names":false,"suffix":""}],"container-title":"Gen. Ser. Circ. Fish. Res. Board Can., Biol. Sin.","id":"ITEM-1","issued":{"date-parts":[["1952"]]},"note":"Cited By :1\n\nExport Date: 10 September 2020","page":"10","title":"The general circulation of the waters of Bay of Fundy","type":"article-journal"},"uris":["http://www.mendeley.com/documents/?uuid=6121007f-7233-4a88-8071-97e0bac372bc"]},{"id":"ITEM-2","itemData":{"author":[{"dropping-particle":"","family":"Dickie","given":"L M","non-dropping-particle":"","parse-names":false,"suffix":""}],"container-title":"Journal of the Fisheries Research Board of Canada","id":"ITEM-2","issue":"6","issued":{"date-parts":[["1955"]]},"note":"Cited By :86\n\nExport Date: 10 September 2020","page":"797-857","title":"Fluctuations in abundance of the giant scallop, Placopecten magellanicus (Gmelin), in the Digby area of the Bay of Fundy","type":"article-journal","volume":"12"},"uris":["http://www.mendeley.com/documents/?uuid=12ac01d9-4ec4-4e88-b399-c3ebbe5c9f50"]},{"id":"ITEM-3","itemData":{"author":[{"dropping-particle":"","family":"Godin","given":"G","non-dropping-particle":"","parse-names":false,"suffix":""}],"container-title":"A new analysis of the data and an interpretation of the results","id":"ITEM-3","issued":{"date-parts":[["1968"]]},"note":"Cited By :10\n\nExport Date: 10 September 2020","title":"The 1965 current survey of the Bay of Fundy","type":"article-journal"},"uris":["http://www.mendeley.com/documents/?uuid=8850218a-8cc2-4089-8141-9b34c6f7c227"]}],"mendeley":{"formattedCitation":"[16,18,19]","plainTextFormattedCitation":"[16,18,19]","previouslyFormattedCitation":"[16,18,19]"},"properties":{"noteIndex":0},"schema":"https://github.com/citation-style-language/schema/raw/master/csl-citation.json"}</w:instrText>
      </w:r>
      <w:r w:rsidR="0056738C">
        <w:fldChar w:fldCharType="separate"/>
      </w:r>
      <w:r w:rsidR="0056738C" w:rsidRPr="0056738C">
        <w:rPr>
          <w:noProof/>
        </w:rPr>
        <w:t>[16,18,19]</w:t>
      </w:r>
      <w:ins w:id="108" w:author="ara952 reza" w:date="2020-09-10T13:54:00Z">
        <w:r w:rsidR="0056738C">
          <w:fldChar w:fldCharType="end"/>
        </w:r>
      </w:ins>
      <w:del w:id="109" w:author="ara952 reza" w:date="2020-09-10T13:55:00Z">
        <w:r w:rsidDel="0056738C">
          <w:delText>(Hachey an</w:delText>
        </w:r>
      </w:del>
      <w:del w:id="110" w:author="ara952 reza" w:date="2020-09-10T13:54:00Z">
        <w:r w:rsidDel="0056738C">
          <w:delText>d Bailey,1952; Dickie,1955; Godin,1968)</w:delText>
        </w:r>
      </w:del>
      <w:r>
        <w:t>.</w:t>
      </w:r>
      <w:r w:rsidRPr="009D20E4">
        <w:t xml:space="preserve"> </w:t>
      </w:r>
      <w:r>
        <w:t>The main source of freshwater in the Bay is the Saint John River discharge having complex bathymetry, large tides, dynamic River input, and strong currents in narrow passage. The river has a 55,000 km</w:t>
      </w:r>
      <w:r>
        <w:rPr>
          <w:vertAlign w:val="superscript"/>
        </w:rPr>
        <w:t>2</w:t>
      </w:r>
      <w:r w:rsidRPr="00C048EC">
        <w:t xml:space="preserve"> </w:t>
      </w:r>
      <w:r>
        <w:t>watershed</w:t>
      </w:r>
      <w:r w:rsidR="00CF3884">
        <w:t xml:space="preserve"> (Fig. 1b)</w:t>
      </w:r>
      <w:r>
        <w:t xml:space="preserve"> with an annual average discharge of about 1100 m</w:t>
      </w:r>
      <w:r>
        <w:rPr>
          <w:vertAlign w:val="superscript"/>
        </w:rPr>
        <w:t>3</w:t>
      </w:r>
      <w:r>
        <w:t>s</w:t>
      </w:r>
      <w:r>
        <w:rPr>
          <w:vertAlign w:val="superscript"/>
        </w:rPr>
        <w:t xml:space="preserve">-1 </w:t>
      </w:r>
      <w:ins w:id="111" w:author="ara952 reza" w:date="2020-09-10T13:56:00Z">
        <w:r w:rsidR="00B93DB5">
          <w:t xml:space="preserve"> </w:t>
        </w:r>
        <w:r w:rsidR="00B93DB5">
          <w:fldChar w:fldCharType="begin" w:fldLock="1"/>
        </w:r>
      </w:ins>
      <w:r w:rsidR="00B93DB5">
        <w:instrText>ADDIN CSL_CITATION {"citationItems":[{"id":"ITEM-1","itemData":{"author":[{"dropping-particle":"","family":"Cunjak","given":"R A","non-dropping-particle":"","parse-names":false,"suffix":""},{"dropping-particle":"","family":"Newbury","given":"R W","non-dropping-particle":"","parse-names":false,"suffix":""}],"container-title":"Rivers of North America","id":"ITEM-1","issued":{"date-parts":[["2005"]]},"note":"Cited By :1\n\nExport Date: 10 September 2020","page":"1144","title":"Atlantic coast rivers of Canada, Chapter 21, pp. 939-980","type":"article-journal"},"uris":["http://www.mendeley.com/documents/?uuid=3db94bb2-d022-4a72-9014-2646d9438d8e"]}],"mendeley":{"formattedCitation":"[20]","plainTextFormattedCitation":"[20]","previouslyFormattedCitation":"[20]"},"properties":{"noteIndex":0},"schema":"https://github.com/citation-style-language/schema/raw/master/csl-citation.json"}</w:instrText>
      </w:r>
      <w:r w:rsidR="00B93DB5">
        <w:fldChar w:fldCharType="separate"/>
      </w:r>
      <w:r w:rsidR="00B93DB5" w:rsidRPr="00B93DB5">
        <w:rPr>
          <w:noProof/>
        </w:rPr>
        <w:t>[20]</w:t>
      </w:r>
      <w:ins w:id="112" w:author="ara952 reza" w:date="2020-09-10T13:56:00Z">
        <w:r w:rsidR="00B93DB5">
          <w:fldChar w:fldCharType="end"/>
        </w:r>
      </w:ins>
      <w:r>
        <w:t>(</w:t>
      </w:r>
      <w:del w:id="113" w:author="ara952 reza" w:date="2020-09-10T13:57:00Z">
        <w:r w:rsidDel="00B93DB5">
          <w:delText>Cunjak and Newbury 2005,</w:delText>
        </w:r>
      </w:del>
      <w:r>
        <w:t xml:space="preserve"> </w:t>
      </w:r>
      <w:r w:rsidRPr="00FB6936">
        <w:t>Fig. 1b</w:t>
      </w:r>
      <w:r>
        <w:t>)</w:t>
      </w:r>
      <w:r w:rsidRPr="00C048EC">
        <w:t xml:space="preserve"> </w:t>
      </w:r>
      <w:r>
        <w:t>with a maximum discharge of 5000 m</w:t>
      </w:r>
      <w:r>
        <w:rPr>
          <w:vertAlign w:val="superscript"/>
        </w:rPr>
        <w:t>3</w:t>
      </w:r>
      <w:r>
        <w:t>s</w:t>
      </w:r>
      <w:r>
        <w:rPr>
          <w:vertAlign w:val="superscript"/>
        </w:rPr>
        <w:t>-1</w:t>
      </w:r>
      <w:r>
        <w:t xml:space="preserve"> at the freshet time </w:t>
      </w:r>
      <w:ins w:id="114" w:author="ara952 reza" w:date="2020-09-10T13:58:00Z">
        <w:r w:rsidR="00B93DB5">
          <w:fldChar w:fldCharType="begin" w:fldLock="1"/>
        </w:r>
      </w:ins>
      <w:r w:rsidR="00B93DB5">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rsidR="00B93DB5">
        <w:fldChar w:fldCharType="separate"/>
      </w:r>
      <w:r w:rsidR="00B93DB5" w:rsidRPr="00B93DB5">
        <w:rPr>
          <w:noProof/>
        </w:rPr>
        <w:t>[21]</w:t>
      </w:r>
      <w:ins w:id="115" w:author="ara952 reza" w:date="2020-09-10T13:58:00Z">
        <w:r w:rsidR="00B93DB5">
          <w:fldChar w:fldCharType="end"/>
        </w:r>
      </w:ins>
      <w:del w:id="116" w:author="ara952 reza" w:date="2020-09-10T13:58:00Z">
        <w:r w:rsidDel="00B93DB5">
          <w:delText>(Paquin et al., 2019)</w:delText>
        </w:r>
      </w:del>
      <w:r>
        <w:t>.</w:t>
      </w:r>
      <w:r w:rsidRPr="009D20E4">
        <w:t xml:space="preserve"> </w:t>
      </w:r>
      <w:r>
        <w:t xml:space="preserve">The near-surface circulation in the Bay is affected by the river runoff, especially in the Spring season </w:t>
      </w:r>
      <w:ins w:id="117" w:author="ara952 reza" w:date="2020-09-10T13:59:00Z">
        <w:r w:rsidR="00B93DB5">
          <w:fldChar w:fldCharType="begin" w:fldLock="1"/>
        </w:r>
      </w:ins>
      <w:r w:rsidR="00B93DB5">
        <w:instrText>ADDIN CSL_CITATION {"citationItems":[{"id":"ITEM-1","itemData":{"DOI":"10.1029/2007JC004480","ISSN":"21699291","abstract":"The characteristics of a persistent gyre in the mouth of the Bay of Fundy are studied using model simulations. A set of climatological runs are conducted to evaluate the relative importance of the different forcing mechanisms affecting the gyre. The main mechanisms are tidal rectification and density-driven circulation. Stronger circulation of the gyre occurs during the later part of the stratified season (July-August and September-October). The density-driven flow around the gyre is set up by weak tidal mixing in the deep basin in the central Bay of Fundy and strong tidal mixing on the shallow flanks around Grand Manan Island and western Nova Scotia. Spring river discharge has an important influence on near-surface circulation but only a small effect when averaged over the entire water column. Retention of particles in the gyre is controlled by the residual tidal circulation, increased frontal retention during stratified periods, wind stress, and interactions with the adjacent circulation of the Gulf of Maine. Residence times longer than 30 days are predicted for particles released in the proximity of the gyre. Copyright 2008 by the American Geophysical Union.","author":[{"dropping-particle":"","family":"Aretxabaleta","given":"Alfredo L.","non-dropping-particle":"","parse-names":false,"suffix":""},{"dropping-particle":"","family":"McGillicuddy","given":"Dennis J.","non-dropping-particle":"","parse-names":false,"suffix":""},{"dropping-particle":"","family":"Smith","given":"Keston W.","non-dropping-particle":"","parse-names":false,"suffix":""},{"dropping-particle":"","family":"Lynch","given":"Daniel R.","non-dropping-particle":"","parse-names":false,"suffix":""}],"container-title":"Journal of Geophysical Research: Oceans","id":"ITEM-1","issue":"10","issued":{"date-parts":[["2008"]]},"page":"1-16","title":"Model simulations of the Bay of Fundy Gyre: 1. Climatological results","type":"article-journal","volume":"113"},"uris":["http://www.mendeley.com/documents/?uuid=a86c2bf1-f459-4b79-acb3-ed2d15410a9e"]}],"mendeley":{"formattedCitation":"[22]","plainTextFormattedCitation":"[22]","previouslyFormattedCitation":"[22]"},"properties":{"noteIndex":0},"schema":"https://github.com/citation-style-language/schema/raw/master/csl-citation.json"}</w:instrText>
      </w:r>
      <w:r w:rsidR="00B93DB5">
        <w:fldChar w:fldCharType="separate"/>
      </w:r>
      <w:r w:rsidR="00B93DB5" w:rsidRPr="00B93DB5">
        <w:rPr>
          <w:noProof/>
        </w:rPr>
        <w:t>[22]</w:t>
      </w:r>
      <w:ins w:id="118" w:author="ara952 reza" w:date="2020-09-10T13:59:00Z">
        <w:r w:rsidR="00B93DB5">
          <w:fldChar w:fldCharType="end"/>
        </w:r>
      </w:ins>
      <w:del w:id="119" w:author="ara952 reza" w:date="2020-09-10T14:00:00Z">
        <w:r w:rsidRPr="0046175B" w:rsidDel="00B93DB5">
          <w:delText>(Aretxabaleta, et al., 2008</w:delText>
        </w:r>
      </w:del>
      <w:del w:id="120" w:author="ara952 reza" w:date="2020-09-10T13:59:00Z">
        <w:r w:rsidRPr="0046175B" w:rsidDel="00B93DB5">
          <w:delText>)</w:delText>
        </w:r>
      </w:del>
      <w:r>
        <w:t xml:space="preserve">, and has less impact on the deeper part of water column </w:t>
      </w:r>
      <w:ins w:id="121" w:author="ara952 reza" w:date="2020-09-10T14:04:00Z">
        <w:r w:rsidR="00B93DB5">
          <w:fldChar w:fldCharType="begin" w:fldLock="1"/>
        </w:r>
      </w:ins>
      <w:r w:rsidR="00600C4A">
        <w:instrText>ADDIN CSL_CITATION {"citationItems":[{"id":"ITEM-1","itemData":{"DOI":"10.1175/1520-0485(1986)016&lt;2137:ooep&gt;2.0.co;2","author":[{"dropping-particle":"","family":"Chao","given":"S Y","non-dropping-particle":"","parse-names":false,"suffix":""},{"dropping-particle":"","family":"Boicourt","given":"W C","non-dropping-particle":"","parse-names":false,"suffix":""}],"container-title":"J. PHYS. OCEANOGR.","id":"ITEM-1","issue":"12 , Dec. 1986","issued":{"date-parts":[["1986"]]},"note":"Cited By :180\n\nExport Date: 10 September 2020","page":"2137-2149","title":"Onset of estuarine plumes.","type":"article-journal","volume":"16"},"uris":["http://www.mendeley.com/documents/?uuid=95c12d6b-372c-4b19-a1b7-1d16179bd441"]},{"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mendeley":{"formattedCitation":"[23,24]","plainTextFormattedCitation":"[23,24]","previouslyFormattedCitation":"[23,24]"},"properties":{"noteIndex":0},"schema":"https://github.com/citation-style-language/schema/raw/master/csl-citation.json"}</w:instrText>
      </w:r>
      <w:r w:rsidR="00B93DB5">
        <w:fldChar w:fldCharType="separate"/>
      </w:r>
      <w:r w:rsidR="00B93DB5" w:rsidRPr="00B93DB5">
        <w:rPr>
          <w:noProof/>
        </w:rPr>
        <w:t>[23,24]</w:t>
      </w:r>
      <w:ins w:id="122" w:author="ara952 reza" w:date="2020-09-10T14:04:00Z">
        <w:r w:rsidR="00B93DB5">
          <w:fldChar w:fldCharType="end"/>
        </w:r>
      </w:ins>
      <w:del w:id="123" w:author="ara952 reza" w:date="2020-09-10T14:04:00Z">
        <w:r w:rsidDel="00B93DB5">
          <w:delText>(</w:delText>
        </w:r>
        <w:r w:rsidRPr="00C048EC" w:rsidDel="00B93DB5">
          <w:delText>Chao and Boicourt, 1986; Brooks, 1994</w:delText>
        </w:r>
        <w:r w:rsidDel="00B93DB5">
          <w:delText>)</w:delText>
        </w:r>
      </w:del>
      <w:r>
        <w:t xml:space="preserve">. Finally, the flow joins the East Maine Coastal current </w:t>
      </w:r>
      <w:ins w:id="124" w:author="ara952 reza" w:date="2020-09-10T14:06:00Z">
        <w:r w:rsidR="00600C4A">
          <w:fldChar w:fldCharType="begin" w:fldLock="1"/>
        </w:r>
      </w:ins>
      <w:r w:rsidR="00600C4A">
        <w:instrText>ADDIN CSL_CITATION {"citationItems":[{"id":"ITEM-1","itemData":{"DOI":"10.1357/002224089785076299","author":[{"dropping-particle":"","family":"Brooks","given":"D A","non-dropping-particle":"","parse-names":false,"suffix":""},{"dropping-particle":"","family":"Townsend","given":"D W","non-dropping-particle":"","parse-names":false,"suffix":""}],"container-title":"Journal of Marine Research","id":"ITEM-1","issue":"2","issued":{"date-parts":[["1989"]]},"note":"Cited By :68\n\nExport Date: 10 September 2020","page":"303-321","title":"Variability of the coastal current and nutrient pathways in the eastern Gulf of Maine","type":"article-journal","volume":"47"},"uris":["http://www.mendeley.com/documents/?uuid=88294d6b-89ca-46db-ad73-692d5fefee27"]},{"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id":"ITEM-3","itemData":{"DOI":"10.1016/S0278-4343(96)00055-6","ISSN":"02784343","abstract":"Computational results are presented for the climatological circulation in the Gulf of Maine, with special emphasis on its coastal current in the periods March-April and May-June. The simulations use a 3-D prognostic Finite Element model. The computational domain includes the entire Gulf plus adjacent waters, with a higher resolution coastal domain nested within. A series of six bimonthly Gulf-wide simulations establishes the spring conditions within the annual climatological cycle. The distinctive Gulf of Maine cyclonic circulation is persistent, with significant bimonthly modulation of key Maine coastal current features. In all cases there is a significant barotropic pressure variation of order 5 cm along the margin of the coastal current, accompanying detailed, variable interactions between it and the interior Gulf. In the spring periods of emphasis, a well-developed coastal current is present. Numerical drillers generally confirm the existence of branch points south of Penobscot Bay, east of Cape Ann, and at Great South Channel. Important differences between the March-April mid May-June circulation are apparent. In particular, both the offshore transport at the Penobscot branch point and the along-shore transport at Cape Ann are strong, dominant features in March-April; both are weak in May-June. The more highly resolved, nested calculations replicate the general structure of the Gulf-wide circulation provided the correct boundary conditions are applied, confirming the pervasive dynamical influence of the Gulf-scale circulation on the coastal current. The nested calculations also expose finer structure due to river sources, heat flux, and topographic refinement. The separate influences of local (tidal rectification, local wind, local baroclinicity, river discharges) and remote (Gulf-scale) forcing are examined. Tidal rectification in the Eastern Gulf and wind-driven return flow near-shore are both important contributors to the details of the coastal current. Local baroclinicity is critical trod must be in balance with the offshore pressure conditions; otherwise unrealistic exchanges with the Gulf occur. An approximate division of local and remote dynamical regimes lies near the 100-m isobath. Implications are drawn for future modeling studies.","author":[{"dropping-particle":"","family":"Lynch","given":"Daniel R.","non-dropping-particle":"","parse-names":false,"suffix":""},{"dropping-particle":"","family":"Holboke","given":"Monica J.","non-dropping-particle":"","parse-names":false,"suffix":""},{"dropping-particle":"","family":"Naimie","given":"Christopher E.","non-dropping-particle":"","parse-names":false,"suffix":""}],"container-title":"Continental Shelf Research","id":"ITEM-3","issue":"6","issued":{"date-parts":[["1997"]]},"page":"605-634","title":"The Maine coastal current: Spring climatological circulation","type":"article-journal","volume":"17"},"uris":["http://www.mendeley.com/documents/?uuid=86767373-67f9-4f73-907d-9780a17bd798"]}],"mendeley":{"formattedCitation":"[24–26]","plainTextFormattedCitation":"[24–26]","previouslyFormattedCitation":"[24–26]"},"properties":{"noteIndex":0},"schema":"https://github.com/citation-style-language/schema/raw/master/csl-citation.json"}</w:instrText>
      </w:r>
      <w:r w:rsidR="00600C4A">
        <w:fldChar w:fldCharType="separate"/>
      </w:r>
      <w:r w:rsidR="00600C4A" w:rsidRPr="00600C4A">
        <w:rPr>
          <w:noProof/>
        </w:rPr>
        <w:t>[24–26]</w:t>
      </w:r>
      <w:ins w:id="125" w:author="ara952 reza" w:date="2020-09-10T14:06:00Z">
        <w:r w:rsidR="00600C4A">
          <w:fldChar w:fldCharType="end"/>
        </w:r>
      </w:ins>
      <w:del w:id="126" w:author="ara952 reza" w:date="2020-09-10T14:06:00Z">
        <w:r w:rsidDel="00600C4A">
          <w:delText>(</w:delText>
        </w:r>
        <w:r w:rsidRPr="00C048EC" w:rsidDel="00600C4A">
          <w:delText>Brooks and Townsend, 1989; Brooks, 1994; Lynch et al.,1997)</w:delText>
        </w:r>
      </w:del>
      <w:r w:rsidRPr="00C048EC">
        <w:t xml:space="preserve"> </w:t>
      </w:r>
      <w:r>
        <w:t>with</w:t>
      </w:r>
      <w:r w:rsidRPr="00C048EC">
        <w:t xml:space="preserve"> most flow</w:t>
      </w:r>
      <w:r>
        <w:t xml:space="preserve"> coming</w:t>
      </w:r>
      <w:r w:rsidRPr="00C048EC">
        <w:t xml:space="preserve"> from the west of Grand Manan Island</w:t>
      </w:r>
      <w:r>
        <w:t xml:space="preserve"> </w:t>
      </w:r>
      <w:ins w:id="127" w:author="ara952 reza" w:date="2020-09-10T14:09:00Z">
        <w:r w:rsidR="00600C4A">
          <w:fldChar w:fldCharType="begin" w:fldLock="1"/>
        </w:r>
      </w:ins>
      <w:r w:rsidR="00600C4A">
        <w:instrText>ADDIN CSL_CITATION {"citationItems":[{"id":"ITEM-1","itemData":{"author":[{"dropping-particle":"","family":"Watson","given":"E E","non-dropping-particle":"","parse-names":false,"suffix":""}],"container-title":"J. Biol. Board Can","id":"ITEM-1","issued":{"date-parts":[["1936"]]},"note":"Cited By :7\n\nExport Date: 10 September 2020","page":"141-208","title":"Mixing and residual currents in the tidal waters as illustrated in the Bay of Fundy","type":"article-journal","volume":"2"},"uris":["http://www.mendeley.com/documents/?uuid=de97de1d-c43a-4628-9e82-b348ffd1a199"]},{"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id":"ITEM-3","itemData":{"DOI":"10.1016/S0278-4343(96)00055-6","ISSN":"02784343","abstract":"Computational results are presented for the climatological circulation in the Gulf of Maine, with special emphasis on its coastal current in the periods March-April and May-June. The simulations use a 3-D prognostic Finite Element model. The computational domain includes the entire Gulf plus adjacent waters, with a higher resolution coastal domain nested within. A series of six bimonthly Gulf-wide simulations establishes the spring conditions within the annual climatological cycle. The distinctive Gulf of Maine cyclonic circulation is persistent, with significant bimonthly modulation of key Maine coastal current features. In all cases there is a significant barotropic pressure variation of order 5 cm along the margin of the coastal current, accompanying detailed, variable interactions between it and the interior Gulf. In the spring periods of emphasis, a well-developed coastal current is present. Numerical drillers generally confirm the existence of branch points south of Penobscot Bay, east of Cape Ann, and at Great South Channel. Important differences between the March-April mid May-June circulation are apparent. In particular, both the offshore transport at the Penobscot branch point and the along-shore transport at Cape Ann are strong, dominant features in March-April; both are weak in May-June. The more highly resolved, nested calculations replicate the general structure of the Gulf-wide circulation provided the correct boundary conditions are applied, confirming the pervasive dynamical influence of the Gulf-scale circulation on the coastal current. The nested calculations also expose finer structure due to river sources, heat flux, and topographic refinement. The separate influences of local (tidal rectification, local wind, local baroclinicity, river discharges) and remote (Gulf-scale) forcing are examined. Tidal rectification in the Eastern Gulf and wind-driven return flow near-shore are both important contributors to the details of the coastal current. Local baroclinicity is critical trod must be in balance with the offshore pressure conditions; otherwise unrealistic exchanges with the Gulf occur. An approximate division of local and remote dynamical regimes lies near the 100-m isobath. Implications are drawn for future modeling studies.","author":[{"dropping-particle":"","family":"Lynch","given":"Daniel R.","non-dropping-particle":"","parse-names":false,"suffix":""},{"dropping-particle":"","family":"Holboke","given":"Monica J.","non-dropping-particle":"","parse-names":false,"suffix":""},{"dropping-particle":"","family":"Naimie","given":"Christopher E.","non-dropping-particle":"","parse-names":false,"suffix":""}],"container-title":"Continental Shelf Research","id":"ITEM-3","issue":"6","issued":{"date-parts":[["1997"]]},"page":"605-634","title":"The Maine coastal current: Spring climatological circulation","type":"article-journal","volume":"17"},"uris":["http://www.mendeley.com/documents/?uuid=86767373-67f9-4f73-907d-9780a17bd798"]}],"mendeley":{"formattedCitation":"[24,26,27]","plainTextFormattedCitation":"[24,26,27]","previouslyFormattedCitation":"[24,26,27]"},"properties":{"noteIndex":0},"schema":"https://github.com/citation-style-language/schema/raw/master/csl-citation.json"}</w:instrText>
      </w:r>
      <w:r w:rsidR="00600C4A">
        <w:fldChar w:fldCharType="separate"/>
      </w:r>
      <w:r w:rsidR="00600C4A" w:rsidRPr="00600C4A">
        <w:rPr>
          <w:noProof/>
        </w:rPr>
        <w:t>[24,26,27]</w:t>
      </w:r>
      <w:ins w:id="128" w:author="ara952 reza" w:date="2020-09-10T14:09:00Z">
        <w:r w:rsidR="00600C4A">
          <w:fldChar w:fldCharType="end"/>
        </w:r>
      </w:ins>
      <w:del w:id="129" w:author="ara952 reza" w:date="2020-09-10T14:09:00Z">
        <w:r w:rsidRPr="00C048EC" w:rsidDel="00600C4A">
          <w:delText>(</w:delText>
        </w:r>
        <w:r w:rsidDel="00600C4A">
          <w:delText xml:space="preserve">Watson, 1936; </w:delText>
        </w:r>
        <w:r w:rsidRPr="00C048EC" w:rsidDel="00600C4A">
          <w:delText>Brooks, 1994;</w:delText>
        </w:r>
        <w:r w:rsidDel="00600C4A">
          <w:delText xml:space="preserve"> </w:delText>
        </w:r>
        <w:r w:rsidRPr="00C048EC" w:rsidDel="00600C4A">
          <w:delText>Lynch et al., 1997</w:delText>
        </w:r>
        <w:r w:rsidDel="00600C4A">
          <w:delText>)</w:delText>
        </w:r>
      </w:del>
      <w:r w:rsidRPr="00C048EC">
        <w:t xml:space="preserve"> and part of it from east of the Island</w:t>
      </w:r>
      <w:r>
        <w:t xml:space="preserve"> </w:t>
      </w:r>
      <w:ins w:id="130" w:author="ara952 reza" w:date="2020-09-10T14:10:00Z">
        <w:r w:rsidR="00600C4A">
          <w:fldChar w:fldCharType="begin" w:fldLock="1"/>
        </w:r>
      </w:ins>
      <w:r w:rsidR="00E93F24">
        <w:instrText>ADDIN CSL_CITATION {"citationItems":[{"id":"ITEM-1","itemData":{"DOI":"10.1029/2008JC004948","ISSN":"21699291","abstract":"A persistent gyre at the mouth of the Bay of Fundy results from a combination of tidal rectification and buoyancy forcing. Here we assess recent interannual variability in the strength of the gyre using data assimilative model simulations. Realistic hindcast representations of the gyre are considered during cruises in 2005, 2006, and 2007. Assimilation of shipboard and moored acoustic Doppler current profiler velocities is used to improve the skill of the simulations, as quantified by comparison with nonassimilated drifter trajectories. Our hindcasts suggest a weakening of the gyre system during May 2005. Retention of simulated passive particles in the gyre during that period was highly reduced. A recovery of the dense water pool in the deep part of the basin by June 2006 resulted in a return to particle retention characteristics similar to climatology. Retention estimates reached a maximum during May 2007 (subsurface) and June-July 2007 (near surface). Interannual variability in the strength of the gyre was primarily modulated by the stratification of the dense water pool inside the Grand Manan Basin. These changes in stratification were associated with mixing conditions the preceding fall-winter and/or advectively driven modification of water mass properties.","author":[{"dropping-particle":"","family":"Aretxabaleta","given":"Alfredo L.","non-dropping-particle":"","parse-names":false,"suffix":""},{"dropping-particle":"","family":"McGillicuddy","given":"Dennis J.","non-dropping-particle":"","parse-names":false,"suffix":""},{"dropping-particle":"","family":"Smith","given":"Keston W.","non-dropping-particle":"","parse-names":false,"suffix":""},{"dropping-particle":"","family":"Manning","given":"James P.","non-dropping-particle":"","parse-names":false,"suffix":""},{"dropping-particle":"","family":"Lynch","given":"Daniel R.","non-dropping-particle":"","parse-names":false,"suffix":""}],"container-title":"Journal of Geophysical Research: Oceans","id":"ITEM-1","issue":"9","issued":{"date-parts":[["2009"]]},"title":"Model simulations of the bay of fundy gyre: 2. Hindcasts for 2005-2007 reveal interannual variability in retentiveness","type":"article-journal","volume":"114"},"uris":["http://www.mendeley.com/documents/?uuid=fbc7a4e8-d2b3-474d-8dfd-65ff02269f00"]}],"mendeley":{"formattedCitation":"[28]","plainTextFormattedCitation":"[28]","previouslyFormattedCitation":"[28]"},"properties":{"noteIndex":0},"schema":"https://github.com/citation-style-language/schema/raw/master/csl-citation.json"}</w:instrText>
      </w:r>
      <w:r w:rsidR="00600C4A">
        <w:fldChar w:fldCharType="separate"/>
      </w:r>
      <w:r w:rsidR="00600C4A" w:rsidRPr="00600C4A">
        <w:rPr>
          <w:noProof/>
        </w:rPr>
        <w:t>[28]</w:t>
      </w:r>
      <w:ins w:id="131" w:author="ara952 reza" w:date="2020-09-10T14:10:00Z">
        <w:r w:rsidR="00600C4A">
          <w:fldChar w:fldCharType="end"/>
        </w:r>
      </w:ins>
      <w:del w:id="132" w:author="ara952 reza" w:date="2020-09-10T14:10:00Z">
        <w:r w:rsidRPr="00C048EC" w:rsidDel="00600C4A">
          <w:delText>(</w:delText>
        </w:r>
        <w:r w:rsidDel="00600C4A">
          <w:delText>Aretxabaleta et al., 2009)</w:delText>
        </w:r>
      </w:del>
      <w:r>
        <w:t>.</w:t>
      </w:r>
      <w:r w:rsidRPr="009D20E4">
        <w:t xml:space="preserve"> </w:t>
      </w:r>
      <w:r>
        <w:t xml:space="preserve">Also, the river provides 30 percent of freshwater contribution to the Gulf of Maine system </w:t>
      </w:r>
      <w:ins w:id="133" w:author="ara952 reza" w:date="2020-09-10T15:09:00Z">
        <w:r w:rsidR="00E93F24">
          <w:fldChar w:fldCharType="begin" w:fldLock="1"/>
        </w:r>
      </w:ins>
      <w:r w:rsidR="0092213A">
        <w:instrText>ADDIN CSL_CITATION {"citationItems":[{"id":"ITEM-1","itemData":{"author":[{"dropping-particle":"","family":"Apollonio","given":"S","non-dropping-particle":"","parse-names":false,"suffix":""}],"container-title":"The Gulf of Maine","id":"ITEM-1","issued":{"date-parts":[["1979"]]},"note":"Cited By :17\n\nExport Date: 10 September 2020","title":"The Gulf of Maine","type":"article-journal"},"uris":["http://www.mendeley.com/documents/?uuid=a9724efe-729d-41a2-aefe-e49997bcc1fe"]},{"id":"ITEM-2","itemData":{"DOI":"10.1175/1520-0485(1994)024&lt;2387:AMSOTB&gt;2.0.CO;2","author":[{"dropping-particle":"","family":"Brooks","given":"D A","non-dropping-particle":"","parse-names":false,"suffix":""}],"container-title":"Journal of Physical Oceanography","id":"ITEM-2","issue":"11","issued":{"date-parts":[["1994"]]},"note":"Cited By :33\n\nExport Date: 10 September 2020","page":"2387-2412","title":"A model study of the buoyancy-driven circulation in the Gulf of Maine","type":"article-journal","volume":"24"},"uris":["http://www.mendeley.com/documents/?uuid=1c8b49b7-b86e-4f7a-9375-a1f260c38a84"]},{"id":"ITEM-3","itemData":{"DOI":"10.1029/98jc01625","author":[{"dropping-particle":"","family":"Pettigrew","given":"N R","non-dropping-particle":"","parse-names":false,"suffix":""},{"dropping-particle":"","family":"Townsend","given":"D W","non-dropping-particle":"","parse-names":false,"suffix":""},{"dropping-particle":"","family":"Xue","given":"H","non-dropping-particle":"","parse-names":false,"suffix":""},{"dropping-particle":"","family":"Wallinga","given":"J P","non-dropping-particle":"","parse-names":false,"suffix":""},{"dropping-particle":"","family":"Brickley","given":"P J","non-dropping-particle":"","parse-names":false,"suffix":""},{"dropping-particle":"","family":"Hetland","given":"R D","non-dropping-particle":"","parse-names":false,"suffix":""}],"container-title":"Journal of Geophysical Research: Oceans","id":"ITEM-3","issue":"C13","issued":{"date-parts":[["1998"]]},"note":"Cited By :74\n\nExport Date: 10 September 2020","page":"30623-30639","title":"Observations of the Eastern Maine Coastal Current and its offshore extensions in 1994","type":"article-journal","volume":"103"},"uris":["http://www.mendeley.com/documents/?uuid=79250b15-fd5c-4c3a-b4a1-654272113b26"]}],"mendeley":{"formattedCitation":"[24,29,30]","plainTextFormattedCitation":"[24,29,30]","previouslyFormattedCitation":"[24,29,30]"},"properties":{"noteIndex":0},"schema":"https://github.com/citation-style-language/schema/raw/master/csl-citation.json"}</w:instrText>
      </w:r>
      <w:r w:rsidR="00E93F24">
        <w:fldChar w:fldCharType="separate"/>
      </w:r>
      <w:r w:rsidR="00E93F24" w:rsidRPr="00E93F24">
        <w:rPr>
          <w:noProof/>
        </w:rPr>
        <w:t>[24,29,30]</w:t>
      </w:r>
      <w:ins w:id="134" w:author="ara952 reza" w:date="2020-09-10T15:09:00Z">
        <w:r w:rsidR="00E93F24">
          <w:fldChar w:fldCharType="end"/>
        </w:r>
      </w:ins>
      <w:del w:id="135" w:author="ara952 reza" w:date="2020-09-10T15:10:00Z">
        <w:r w:rsidDel="00E93F24">
          <w:delText>(Apollonio 1979; Brooks, 1994;</w:delText>
        </w:r>
        <w:r w:rsidRPr="009D20E4" w:rsidDel="00E93F24">
          <w:delText xml:space="preserve"> </w:delText>
        </w:r>
        <w:r w:rsidRPr="00C048EC" w:rsidDel="00E93F24">
          <w:delText>Pettigrew et al., 1998</w:delText>
        </w:r>
        <w:r w:rsidDel="00E93F24">
          <w:delText>).</w:delText>
        </w:r>
      </w:del>
      <w:r w:rsidRPr="009D20E4">
        <w:t xml:space="preserve"> </w:t>
      </w:r>
      <w:r>
        <w:t>All these unique features potentially can impact the barotropic and baroclinic conditions of the Bay of Fundy.</w:t>
      </w:r>
    </w:p>
    <w:p w14:paraId="74120FF2" w14:textId="33A50FC9" w:rsidR="00623CBD" w:rsidRDefault="00623CBD"/>
    <w:p w14:paraId="5E5B5A8C" w14:textId="71ADA677" w:rsidR="00623CBD" w:rsidRDefault="00623CBD"/>
    <w:p w14:paraId="2DD81BDE" w14:textId="56B1D835" w:rsidR="00623CBD" w:rsidRDefault="00623CBD"/>
    <w:p w14:paraId="1C42C613" w14:textId="77777777" w:rsidR="002A3D92" w:rsidRDefault="002A3D92">
      <w:pPr>
        <w:rPr>
          <w:noProof/>
        </w:rPr>
      </w:pPr>
    </w:p>
    <w:p w14:paraId="5616ADBF" w14:textId="4C5ABF03" w:rsidR="00623CBD" w:rsidRDefault="00E93F24">
      <w:ins w:id="136" w:author="ara952 reza" w:date="2020-09-09T14:34:00Z">
        <w:r>
          <w:rPr>
            <w:noProof/>
          </w:rPr>
          <mc:AlternateContent>
            <mc:Choice Requires="wps">
              <w:drawing>
                <wp:anchor distT="0" distB="0" distL="114300" distR="114300" simplePos="0" relativeHeight="251808768" behindDoc="0" locked="0" layoutInCell="1" allowOverlap="1" wp14:anchorId="4415EDE7" wp14:editId="464A215C">
                  <wp:simplePos x="0" y="0"/>
                  <wp:positionH relativeFrom="margin">
                    <wp:posOffset>257175</wp:posOffset>
                  </wp:positionH>
                  <wp:positionV relativeFrom="paragraph">
                    <wp:posOffset>3462020</wp:posOffset>
                  </wp:positionV>
                  <wp:extent cx="5495925" cy="635"/>
                  <wp:effectExtent l="0" t="0" r="9525" b="0"/>
                  <wp:wrapTopAndBottom/>
                  <wp:docPr id="96" name="Text Box 96"/>
                  <wp:cNvGraphicFramePr/>
                  <a:graphic xmlns:a="http://schemas.openxmlformats.org/drawingml/2006/main">
                    <a:graphicData uri="http://schemas.microsoft.com/office/word/2010/wordprocessingShape">
                      <wps:wsp>
                        <wps:cNvSpPr txBox="1"/>
                        <wps:spPr>
                          <a:xfrm>
                            <a:off x="0" y="0"/>
                            <a:ext cx="5495925" cy="635"/>
                          </a:xfrm>
                          <a:prstGeom prst="rect">
                            <a:avLst/>
                          </a:prstGeom>
                          <a:solidFill>
                            <a:prstClr val="white"/>
                          </a:solidFill>
                          <a:ln>
                            <a:noFill/>
                          </a:ln>
                        </wps:spPr>
                        <wps:txbx>
                          <w:txbxContent>
                            <w:p w14:paraId="33732234" w14:textId="7D43BD3C" w:rsidR="009D6B96" w:rsidRPr="00FE61E1" w:rsidRDefault="009D6B96">
                              <w:pPr>
                                <w:pStyle w:val="Caption"/>
                                <w:rPr>
                                  <w:noProof/>
                                </w:rPr>
                                <w:pPrChange w:id="137" w:author="ara952 reza" w:date="2020-09-09T14:34:00Z">
                                  <w:pPr/>
                                </w:pPrChange>
                              </w:pPr>
                              <w:ins w:id="138" w:author="ara952 reza" w:date="2020-09-09T14:34:00Z">
                                <w:r>
                                  <w:t xml:space="preserve">Figure </w:t>
                                </w:r>
                                <w:r>
                                  <w:fldChar w:fldCharType="begin"/>
                                </w:r>
                                <w:r>
                                  <w:instrText xml:space="preserve"> SEQ Figure \* ARABIC </w:instrText>
                                </w:r>
                              </w:ins>
                              <w:r>
                                <w:fldChar w:fldCharType="separate"/>
                              </w:r>
                              <w:ins w:id="139" w:author="ara952 reza" w:date="2020-09-09T14:36:00Z">
                                <w:r>
                                  <w:rPr>
                                    <w:noProof/>
                                  </w:rPr>
                                  <w:t>1</w:t>
                                </w:r>
                              </w:ins>
                              <w:ins w:id="140" w:author="ara952 reza" w:date="2020-09-09T14:34:00Z">
                                <w:r>
                                  <w:fldChar w:fldCharType="end"/>
                                </w:r>
                                <w:r>
                                  <w:rPr>
                                    <w:lang w:val="en-US"/>
                                  </w:rPr>
                                  <w:t>.</w:t>
                                </w:r>
                                <w:r w:rsidRPr="00A4260B">
                                  <w:rPr>
                                    <w:lang w:val="en-US"/>
                                  </w:rPr>
                                  <w:t xml:space="preserve">(a)Bay of Fundy and the location of Oak point station (in red star) and Saint John River tide gauge (in black circle), and red circles are the location for tidal analysis; ( b)The Saint John watershed(from </w:t>
                                </w:r>
                                <w:proofErr w:type="spellStart"/>
                                <w:r w:rsidRPr="00A4260B">
                                  <w:rPr>
                                    <w:lang w:val="en-US"/>
                                  </w:rPr>
                                  <w:t>Cunjak</w:t>
                                </w:r>
                                <w:proofErr w:type="spellEnd"/>
                                <w:r w:rsidRPr="00A4260B">
                                  <w:rPr>
                                    <w:lang w:val="en-US"/>
                                  </w:rPr>
                                  <w:t xml:space="preserve"> and Newbury 2005)</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415EDE7" id="_x0000_t202" coordsize="21600,21600" o:spt="202" path="m,l,21600r21600,l21600,xe">
                  <v:stroke joinstyle="miter"/>
                  <v:path gradientshapeok="t" o:connecttype="rect"/>
                </v:shapetype>
                <v:shape id="Text Box 96" o:spid="_x0000_s1026" type="#_x0000_t202" style="position:absolute;margin-left:20.25pt;margin-top:272.6pt;width:432.75pt;height:.05pt;z-index:251808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" stroked="f">
                  <v:textbox style="mso-fit-shape-to-text:t" inset="0,0,0,0">
                    <w:txbxContent>
                      <w:p w14:paraId="33732234" w14:textId="7D43BD3C" w:rsidR="009D6B96" w:rsidRPr="00FE61E1" w:rsidRDefault="009D6B96">
                        <w:pPr>
                          <w:pStyle w:val="Caption"/>
                          <w:rPr>
                            <w:noProof/>
                          </w:rPr>
                          <w:pPrChange w:id="141" w:author="ara952 reza" w:date="2020-09-09T14:34:00Z">
                            <w:pPr/>
                          </w:pPrChange>
                        </w:pPr>
                        <w:ins w:id="142" w:author="ara952 reza" w:date="2020-09-09T14:34:00Z">
                          <w:r>
                            <w:t xml:space="preserve">Figure </w:t>
                          </w:r>
                          <w:r>
                            <w:fldChar w:fldCharType="begin"/>
                          </w:r>
                          <w:r>
                            <w:instrText xml:space="preserve"> SEQ Figure \* ARABIC </w:instrText>
                          </w:r>
                        </w:ins>
                        <w:r>
                          <w:fldChar w:fldCharType="separate"/>
                        </w:r>
                        <w:ins w:id="143" w:author="ara952 reza" w:date="2020-09-09T14:36:00Z">
                          <w:r>
                            <w:rPr>
                              <w:noProof/>
                            </w:rPr>
                            <w:t>1</w:t>
                          </w:r>
                        </w:ins>
                        <w:ins w:id="144" w:author="ara952 reza" w:date="2020-09-09T14:34:00Z">
                          <w:r>
                            <w:fldChar w:fldCharType="end"/>
                          </w:r>
                          <w:r>
                            <w:rPr>
                              <w:lang w:val="en-US"/>
                            </w:rPr>
                            <w:t>.</w:t>
                          </w:r>
                          <w:r w:rsidRPr="00A4260B">
                            <w:rPr>
                              <w:lang w:val="en-US"/>
                            </w:rPr>
                            <w:t xml:space="preserve">(a)Bay of Fundy and the location of Oak point station (in red star) and Saint John River tide gauge (in black circle), and red circles are the location for tidal analysis; ( b)The Saint John watershed(from </w:t>
                          </w:r>
                          <w:proofErr w:type="spellStart"/>
                          <w:r w:rsidRPr="00A4260B">
                            <w:rPr>
                              <w:lang w:val="en-US"/>
                            </w:rPr>
                            <w:t>Cunjak</w:t>
                          </w:r>
                          <w:proofErr w:type="spellEnd"/>
                          <w:r w:rsidRPr="00A4260B">
                            <w:rPr>
                              <w:lang w:val="en-US"/>
                            </w:rPr>
                            <w:t xml:space="preserve"> and Newbury 2005)</w:t>
                          </w:r>
                        </w:ins>
                      </w:p>
                    </w:txbxContent>
                  </v:textbox>
                  <w10:wrap type="topAndBottom" anchorx="margin"/>
                </v:shape>
              </w:pict>
            </mc:Fallback>
          </mc:AlternateContent>
        </w:r>
      </w:ins>
      <w:ins w:id="145" w:author="ara952 reza" w:date="2020-09-09T14:36:00Z">
        <w:r w:rsidR="00DF733C">
          <w:rPr>
            <w:noProof/>
          </w:rPr>
          <mc:AlternateContent>
            <mc:Choice Requires="wps">
              <w:drawing>
                <wp:anchor distT="0" distB="0" distL="114300" distR="114300" simplePos="0" relativeHeight="251824128" behindDoc="0" locked="0" layoutInCell="1" allowOverlap="1" wp14:anchorId="44F3FAFD" wp14:editId="24EE9087">
                  <wp:simplePos x="0" y="0"/>
                  <wp:positionH relativeFrom="column">
                    <wp:posOffset>880110</wp:posOffset>
                  </wp:positionH>
                  <wp:positionV relativeFrom="paragraph">
                    <wp:posOffset>6719570</wp:posOffset>
                  </wp:positionV>
                  <wp:extent cx="4747260" cy="635"/>
                  <wp:effectExtent l="0" t="0" r="0" b="0"/>
                  <wp:wrapTopAndBottom/>
                  <wp:docPr id="97" name="Text Box 97"/>
                  <wp:cNvGraphicFramePr/>
                  <a:graphic xmlns:a="http://schemas.openxmlformats.org/drawingml/2006/main">
                    <a:graphicData uri="http://schemas.microsoft.com/office/word/2010/wordprocessingShape">
                      <wps:wsp>
                        <wps:cNvSpPr txBox="1"/>
                        <wps:spPr>
                          <a:xfrm>
                            <a:off x="0" y="0"/>
                            <a:ext cx="4747260" cy="635"/>
                          </a:xfrm>
                          <a:prstGeom prst="rect">
                            <a:avLst/>
                          </a:prstGeom>
                          <a:solidFill>
                            <a:prstClr val="white"/>
                          </a:solidFill>
                          <a:ln>
                            <a:noFill/>
                          </a:ln>
                        </wps:spPr>
                        <wps:txbx>
                          <w:txbxContent>
                            <w:p w14:paraId="08B3477C" w14:textId="79E87384" w:rsidR="009D6B96" w:rsidRPr="00422A0A" w:rsidRDefault="009D6B96">
                              <w:pPr>
                                <w:pStyle w:val="Caption"/>
                                <w:rPr>
                                  <w:noProof/>
                                </w:rPr>
                                <w:pPrChange w:id="146" w:author="ara952 reza" w:date="2020-09-09T14:36:00Z">
                                  <w:pPr/>
                                </w:pPrChange>
                              </w:pPr>
                              <w:ins w:id="147" w:author="ara952 reza" w:date="2020-09-09T14:36:00Z">
                                <w:r>
                                  <w:t xml:space="preserve">Figure </w:t>
                                </w:r>
                                <w:r>
                                  <w:fldChar w:fldCharType="begin"/>
                                </w:r>
                                <w:r>
                                  <w:instrText xml:space="preserve"> SEQ Figure \* ARABIC </w:instrText>
                                </w:r>
                              </w:ins>
                              <w:r>
                                <w:fldChar w:fldCharType="separate"/>
                              </w:r>
                              <w:ins w:id="148" w:author="ara952 reza" w:date="2020-09-09T14:36:00Z">
                                <w:r>
                                  <w:rPr>
                                    <w:noProof/>
                                  </w:rPr>
                                  <w:t>2</w:t>
                                </w:r>
                                <w:r>
                                  <w:fldChar w:fldCharType="end"/>
                                </w:r>
                                <w:r>
                                  <w:rPr>
                                    <w:lang w:val="en-US"/>
                                  </w:rPr>
                                  <w:t>.Location of CTD casts from field work and World Ocean Database for the model simulation period</w:t>
                                </w:r>
                                <w:r>
                                  <w:rPr>
                                    <w:noProof/>
                                    <w:lang w:val="en-US"/>
                                  </w:rPr>
                                  <w:t xml:space="preserve"> .The green spots are used as an example for the comparison with the model outpu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3FAFD" id="Text Box 97" o:spid="_x0000_s1027" type="#_x0000_t202" style="position:absolute;margin-left:69.3pt;margin-top:529.1pt;width:373.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" stroked="f">
                  <v:textbox style="mso-fit-shape-to-text:t" inset="0,0,0,0">
                    <w:txbxContent>
                      <w:p w14:paraId="08B3477C" w14:textId="79E87384" w:rsidR="009D6B96" w:rsidRPr="00422A0A" w:rsidRDefault="009D6B96">
                        <w:pPr>
                          <w:pStyle w:val="Caption"/>
                          <w:rPr>
                            <w:noProof/>
                          </w:rPr>
                          <w:pPrChange w:id="149" w:author="ara952 reza" w:date="2020-09-09T14:36:00Z">
                            <w:pPr/>
                          </w:pPrChange>
                        </w:pPr>
                        <w:ins w:id="150" w:author="ara952 reza" w:date="2020-09-09T14:36:00Z">
                          <w:r>
                            <w:t xml:space="preserve">Figure </w:t>
                          </w:r>
                          <w:r>
                            <w:fldChar w:fldCharType="begin"/>
                          </w:r>
                          <w:r>
                            <w:instrText xml:space="preserve"> SEQ Figure \* ARABIC </w:instrText>
                          </w:r>
                        </w:ins>
                        <w:r>
                          <w:fldChar w:fldCharType="separate"/>
                        </w:r>
                        <w:ins w:id="151" w:author="ara952 reza" w:date="2020-09-09T14:36:00Z">
                          <w:r>
                            <w:rPr>
                              <w:noProof/>
                            </w:rPr>
                            <w:t>2</w:t>
                          </w:r>
                          <w:r>
                            <w:fldChar w:fldCharType="end"/>
                          </w:r>
                          <w:r>
                            <w:rPr>
                              <w:lang w:val="en-US"/>
                            </w:rPr>
                            <w:t>.Location of CTD casts from field work and World Ocean Database for the model simulation period</w:t>
                          </w:r>
                          <w:r>
                            <w:rPr>
                              <w:noProof/>
                              <w:lang w:val="en-US"/>
                            </w:rPr>
                            <w:t xml:space="preserve"> .The green spots are used as an example for the comparison with the model output</w:t>
                          </w:r>
                        </w:ins>
                      </w:p>
                    </w:txbxContent>
                  </v:textbox>
                  <w10:wrap type="topAndBottom"/>
                </v:shape>
              </w:pict>
            </mc:Fallback>
          </mc:AlternateContent>
        </w:r>
      </w:ins>
      <w:r w:rsidR="00DF733C">
        <w:rPr>
          <w:noProof/>
        </w:rPr>
        <mc:AlternateContent>
          <mc:Choice Requires="wpg">
            <w:drawing>
              <wp:anchor distT="0" distB="0" distL="114300" distR="114300" simplePos="0" relativeHeight="251823104" behindDoc="0" locked="0" layoutInCell="1" allowOverlap="1" wp14:anchorId="485EE105" wp14:editId="6F2B572B">
                <wp:simplePos x="0" y="0"/>
                <wp:positionH relativeFrom="column">
                  <wp:posOffset>855133</wp:posOffset>
                </wp:positionH>
                <wp:positionV relativeFrom="paragraph">
                  <wp:posOffset>3831167</wp:posOffset>
                </wp:positionV>
                <wp:extent cx="4526280" cy="3031490"/>
                <wp:effectExtent l="0" t="0" r="7620" b="0"/>
                <wp:wrapTopAndBottom/>
                <wp:docPr id="117" name="Group 117"/>
                <wp:cNvGraphicFramePr/>
                <a:graphic xmlns:a="http://schemas.openxmlformats.org/drawingml/2006/main">
                  <a:graphicData uri="http://schemas.microsoft.com/office/word/2010/wordprocessingGroup">
                    <wpg:wgp>
                      <wpg:cNvGrpSpPr/>
                      <wpg:grpSpPr>
                        <a:xfrm>
                          <a:off x="0" y="0"/>
                          <a:ext cx="4526280" cy="3031490"/>
                          <a:chOff x="0" y="0"/>
                          <a:chExt cx="4526280" cy="3031490"/>
                        </a:xfrm>
                      </wpg:grpSpPr>
                      <pic:pic xmlns:pic="http://schemas.openxmlformats.org/drawingml/2006/picture">
                        <pic:nvPicPr>
                          <pic:cNvPr id="91" name="Picture 91"/>
                          <pic:cNvPicPr>
                            <a:picLocks noChangeAspect="1"/>
                          </pic:cNvPicPr>
                        </pic:nvPicPr>
                        <pic:blipFill rotWithShape="1">
                          <a:blip r:embed="rId11" cstate="print">
                            <a:extLst>
                              <a:ext uri="{28A0092B-C50C-407E-A947-70E740481C1C}">
                                <a14:useLocalDpi xmlns:a14="http://schemas.microsoft.com/office/drawing/2010/main" val="0"/>
                              </a:ext>
                            </a:extLst>
                          </a:blip>
                          <a:srcRect t="14044" r="835"/>
                          <a:stretch/>
                        </pic:blipFill>
                        <pic:spPr bwMode="auto">
                          <a:xfrm>
                            <a:off x="0" y="0"/>
                            <a:ext cx="4526280" cy="3031490"/>
                          </a:xfrm>
                          <a:prstGeom prst="rect">
                            <a:avLst/>
                          </a:prstGeom>
                          <a:noFill/>
                          <a:ln>
                            <a:noFill/>
                          </a:ln>
                          <a:extLst>
                            <a:ext uri="{53640926-AAD7-44D8-BBD7-CCE9431645EC}">
                              <a14:shadowObscured xmlns:a14="http://schemas.microsoft.com/office/drawing/2010/main"/>
                            </a:ext>
                          </a:extLst>
                        </pic:spPr>
                      </pic:pic>
                      <wpg:grpSp>
                        <wpg:cNvPr id="104" name="Group 104"/>
                        <wpg:cNvGrpSpPr/>
                        <wpg:grpSpPr>
                          <a:xfrm>
                            <a:off x="3365500" y="1291166"/>
                            <a:ext cx="473465" cy="251995"/>
                            <a:chOff x="0" y="0"/>
                            <a:chExt cx="473465" cy="251995"/>
                          </a:xfrm>
                        </wpg:grpSpPr>
                        <wps:wsp>
                          <wps:cNvPr id="4" name="Text Box 4"/>
                          <wps:cNvSpPr txBox="1"/>
                          <wps:spPr>
                            <a:xfrm>
                              <a:off x="80434" y="63500"/>
                              <a:ext cx="393031" cy="188495"/>
                            </a:xfrm>
                            <a:prstGeom prst="rect">
                              <a:avLst/>
                            </a:prstGeom>
                            <a:noFill/>
                            <a:ln w="6350">
                              <a:noFill/>
                            </a:ln>
                          </wps:spPr>
                          <wps:txbx>
                            <w:txbxContent>
                              <w:p w14:paraId="7AD4E111" w14:textId="1EE2050F" w:rsidR="009D6B96" w:rsidRPr="00DF733C" w:rsidRDefault="009D6B96" w:rsidP="00DF733C">
                                <w:pPr>
                                  <w:rPr>
                                    <w:color w:val="00B050"/>
                                    <w:sz w:val="12"/>
                                    <w:szCs w:val="12"/>
                                    <w:lang w:val="en-US"/>
                                    <w:rPrChange w:id="152" w:author="ara952 reza" w:date="2020-09-09T21:11:00Z">
                                      <w:rPr/>
                                    </w:rPrChange>
                                  </w:rPr>
                                </w:pPr>
                                <w:ins w:id="153" w:author="ara952 reza" w:date="2020-09-09T21:08:00Z">
                                  <w:r w:rsidRPr="00DF733C">
                                    <w:rPr>
                                      <w:color w:val="00B050"/>
                                      <w:sz w:val="12"/>
                                      <w:szCs w:val="12"/>
                                      <w:lang w:val="en-US"/>
                                      <w:rPrChange w:id="154" w:author="ara952 reza" w:date="2020-09-09T21:11:00Z">
                                        <w:rPr>
                                          <w:lang w:val="en-US"/>
                                        </w:rPr>
                                      </w:rPrChange>
                                    </w:rPr>
                                    <w:t xml:space="preserve">Cast </w:t>
                                  </w:r>
                                </w:ins>
                                <w:ins w:id="155" w:author="ara952 reza" w:date="2020-09-09T21:10:00Z">
                                  <w:r w:rsidRPr="00DF733C">
                                    <w:rPr>
                                      <w:color w:val="00B050"/>
                                      <w:sz w:val="12"/>
                                      <w:szCs w:val="12"/>
                                      <w:lang w:val="en-US"/>
                                      <w:rPrChange w:id="156" w:author="ara952 reza" w:date="2020-09-09T21:11:00Z">
                                        <w:rPr>
                                          <w:sz w:val="12"/>
                                          <w:szCs w:val="12"/>
                                          <w:lang w:val="en-US"/>
                                        </w:rPr>
                                      </w:rPrChange>
                                    </w:rPr>
                                    <w:t>2</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Straight Arrow Connector 101"/>
                          <wps:cNvCnPr/>
                          <wps:spPr>
                            <a:xfrm flipH="1" flipV="1">
                              <a:off x="0" y="0"/>
                              <a:ext cx="160421" cy="1243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05" name="Group 105"/>
                        <wpg:cNvGrpSpPr/>
                        <wpg:grpSpPr>
                          <a:xfrm>
                            <a:off x="2874434" y="1418166"/>
                            <a:ext cx="456531" cy="340895"/>
                            <a:chOff x="0" y="0"/>
                            <a:chExt cx="456531" cy="340895"/>
                          </a:xfrm>
                        </wpg:grpSpPr>
                        <wps:wsp>
                          <wps:cNvPr id="3" name="Text Box 3"/>
                          <wps:cNvSpPr txBox="1"/>
                          <wps:spPr>
                            <a:xfrm>
                              <a:off x="63500" y="152400"/>
                              <a:ext cx="393031" cy="188495"/>
                            </a:xfrm>
                            <a:prstGeom prst="rect">
                              <a:avLst/>
                            </a:prstGeom>
                            <a:noFill/>
                            <a:ln w="6350">
                              <a:noFill/>
                            </a:ln>
                          </wps:spPr>
                          <wps:txbx>
                            <w:txbxContent>
                              <w:p w14:paraId="7B3C675F" w14:textId="17EF5215" w:rsidR="009D6B96" w:rsidRPr="00DF733C" w:rsidRDefault="009D6B96">
                                <w:pPr>
                                  <w:rPr>
                                    <w:color w:val="00B050"/>
                                    <w:sz w:val="12"/>
                                    <w:szCs w:val="12"/>
                                    <w:lang w:val="en-US"/>
                                    <w:rPrChange w:id="157" w:author="ara952 reza" w:date="2020-09-09T21:11:00Z">
                                      <w:rPr/>
                                    </w:rPrChange>
                                  </w:rPr>
                                </w:pPr>
                                <w:ins w:id="158" w:author="ara952 reza" w:date="2020-09-09T21:08:00Z">
                                  <w:r w:rsidRPr="00DF733C">
                                    <w:rPr>
                                      <w:color w:val="00B050"/>
                                      <w:sz w:val="12"/>
                                      <w:szCs w:val="12"/>
                                      <w:lang w:val="en-US"/>
                                      <w:rPrChange w:id="159" w:author="ara952 reza" w:date="2020-09-09T21:11:00Z">
                                        <w:rPr>
                                          <w:lang w:val="en-US"/>
                                        </w:rPr>
                                      </w:rPrChange>
                                    </w:rPr>
                                    <w:t>Cast 1</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Straight Arrow Connector 102"/>
                          <wps:cNvCnPr/>
                          <wps:spPr>
                            <a:xfrm flipH="1" flipV="1">
                              <a:off x="0" y="0"/>
                              <a:ext cx="168443" cy="1644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16" name="Group 116"/>
                        <wpg:cNvGrpSpPr/>
                        <wpg:grpSpPr>
                          <a:xfrm>
                            <a:off x="1422400" y="2023533"/>
                            <a:ext cx="393031" cy="332428"/>
                            <a:chOff x="0" y="0"/>
                            <a:chExt cx="393031" cy="332428"/>
                          </a:xfrm>
                        </wpg:grpSpPr>
                        <wps:wsp>
                          <wps:cNvPr id="5" name="Text Box 5"/>
                          <wps:cNvSpPr txBox="1"/>
                          <wps:spPr>
                            <a:xfrm>
                              <a:off x="0" y="143933"/>
                              <a:ext cx="393031" cy="188495"/>
                            </a:xfrm>
                            <a:prstGeom prst="rect">
                              <a:avLst/>
                            </a:prstGeom>
                            <a:noFill/>
                            <a:ln w="6350">
                              <a:noFill/>
                            </a:ln>
                          </wps:spPr>
                          <wps:txbx>
                            <w:txbxContent>
                              <w:p w14:paraId="4DF9C2AE" w14:textId="62F0A2B7" w:rsidR="009D6B96" w:rsidRPr="00DF733C" w:rsidRDefault="009D6B96" w:rsidP="00DF733C">
                                <w:pPr>
                                  <w:rPr>
                                    <w:color w:val="00B050"/>
                                    <w:sz w:val="12"/>
                                    <w:szCs w:val="12"/>
                                    <w:lang w:val="en-US"/>
                                    <w:rPrChange w:id="160" w:author="ara952 reza" w:date="2020-09-09T21:11:00Z">
                                      <w:rPr/>
                                    </w:rPrChange>
                                  </w:rPr>
                                </w:pPr>
                                <w:ins w:id="161" w:author="ara952 reza" w:date="2020-09-09T21:08:00Z">
                                  <w:r w:rsidRPr="00DF733C">
                                    <w:rPr>
                                      <w:color w:val="00B050"/>
                                      <w:sz w:val="12"/>
                                      <w:szCs w:val="12"/>
                                      <w:lang w:val="en-US"/>
                                      <w:rPrChange w:id="162" w:author="ara952 reza" w:date="2020-09-09T21:11:00Z">
                                        <w:rPr>
                                          <w:lang w:val="en-US"/>
                                        </w:rPr>
                                      </w:rPrChange>
                                    </w:rPr>
                                    <w:t xml:space="preserve">Cast </w:t>
                                  </w:r>
                                </w:ins>
                                <w:ins w:id="163" w:author="ara952 reza" w:date="2020-09-09T21:10:00Z">
                                  <w:r w:rsidRPr="00DF733C">
                                    <w:rPr>
                                      <w:color w:val="00B050"/>
                                      <w:sz w:val="12"/>
                                      <w:szCs w:val="12"/>
                                      <w:lang w:val="en-US"/>
                                      <w:rPrChange w:id="164" w:author="ara952 reza" w:date="2020-09-09T21:11:00Z">
                                        <w:rPr>
                                          <w:sz w:val="12"/>
                                          <w:szCs w:val="12"/>
                                          <w:lang w:val="en-US"/>
                                        </w:rPr>
                                      </w:rPrChange>
                                    </w:rPr>
                                    <w:t>3</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Straight Arrow Connector 103"/>
                          <wps:cNvCnPr/>
                          <wps:spPr>
                            <a:xfrm flipV="1">
                              <a:off x="211667" y="0"/>
                              <a:ext cx="36095" cy="188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485EE105" id="Group 117" o:spid="_x0000_s1028" style="position:absolute;margin-left:67.35pt;margin-top:301.65pt;width:356.4pt;height:238.7pt;z-index:251823104" coordsize="45262,303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1" o:spid="_x0000_s1029" type="#_x0000_t75" style="position:absolute;width:45262;height:30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">
                  <v:imagedata r:id="rId12" o:title="" croptop="9204f" cropright="547f"/>
                </v:shape>
                <v:group id="Group 104" o:spid="_x0000_s1030" style="position:absolute;left:33655;top:12911;width:4734;height:2520" coordsize="473465,251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Text Box 4" o:spid="_x0000_s1031" type="#_x0000_t202" style="position:absolute;left:80434;top:63500;width:393031;height:18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7AD4E111" w14:textId="1EE2050F" w:rsidR="009D6B96" w:rsidRPr="00DF733C" w:rsidRDefault="009D6B96" w:rsidP="00DF733C">
                          <w:pPr>
                            <w:rPr>
                              <w:color w:val="00B050"/>
                              <w:sz w:val="12"/>
                              <w:szCs w:val="12"/>
                              <w:lang w:val="en-US"/>
                              <w:rPrChange w:id="165" w:author="ara952 reza" w:date="2020-09-09T21:11:00Z">
                                <w:rPr/>
                              </w:rPrChange>
                            </w:rPr>
                          </w:pPr>
                          <w:ins w:id="166" w:author="ara952 reza" w:date="2020-09-09T21:08:00Z">
                            <w:r w:rsidRPr="00DF733C">
                              <w:rPr>
                                <w:color w:val="00B050"/>
                                <w:sz w:val="12"/>
                                <w:szCs w:val="12"/>
                                <w:lang w:val="en-US"/>
                                <w:rPrChange w:id="167" w:author="ara952 reza" w:date="2020-09-09T21:11:00Z">
                                  <w:rPr>
                                    <w:lang w:val="en-US"/>
                                  </w:rPr>
                                </w:rPrChange>
                              </w:rPr>
                              <w:t xml:space="preserve">Cast </w:t>
                            </w:r>
                          </w:ins>
                          <w:ins w:id="168" w:author="ara952 reza" w:date="2020-09-09T21:10:00Z">
                            <w:r w:rsidRPr="00DF733C">
                              <w:rPr>
                                <w:color w:val="00B050"/>
                                <w:sz w:val="12"/>
                                <w:szCs w:val="12"/>
                                <w:lang w:val="en-US"/>
                                <w:rPrChange w:id="169" w:author="ara952 reza" w:date="2020-09-09T21:11:00Z">
                                  <w:rPr>
                                    <w:sz w:val="12"/>
                                    <w:szCs w:val="12"/>
                                    <w:lang w:val="en-US"/>
                                  </w:rPr>
                                </w:rPrChange>
                              </w:rPr>
                              <w:t>2</w:t>
                            </w:r>
                          </w:ins>
                        </w:p>
                      </w:txbxContent>
                    </v:textbox>
                  </v:shape>
                  <v:shapetype id="_x0000_t32" coordsize="21600,21600" o:spt="32" o:oned="t" path="m,l21600,21600e" filled="f">
                    <v:path arrowok="t" fillok="f" o:connecttype="none"/>
                    <o:lock v:ext="edit" shapetype="t"/>
                  </v:shapetype>
                  <v:shape id="Straight Arrow Connector 101" o:spid="_x0000_s1032" type="#_x0000_t32" style="position:absolute;width:160421;height:12432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" strokecolor="#4472c4 [3204]" strokeweight=".5pt">
                    <v:stroke endarrow="block" joinstyle="miter"/>
                  </v:shape>
                </v:group>
                <v:group id="Group 105" o:spid="_x0000_s1033" style="position:absolute;left:28744;top:14181;width:4565;height:3409" coordsize="456531,340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Text Box 3" o:spid="_x0000_s1034" type="#_x0000_t202" style="position:absolute;left:63500;top:152400;width:393031;height:18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B3C675F" w14:textId="17EF5215" w:rsidR="009D6B96" w:rsidRPr="00DF733C" w:rsidRDefault="009D6B96">
                          <w:pPr>
                            <w:rPr>
                              <w:color w:val="00B050"/>
                              <w:sz w:val="12"/>
                              <w:szCs w:val="12"/>
                              <w:lang w:val="en-US"/>
                              <w:rPrChange w:id="170" w:author="ara952 reza" w:date="2020-09-09T21:11:00Z">
                                <w:rPr/>
                              </w:rPrChange>
                            </w:rPr>
                          </w:pPr>
                          <w:ins w:id="171" w:author="ara952 reza" w:date="2020-09-09T21:08:00Z">
                            <w:r w:rsidRPr="00DF733C">
                              <w:rPr>
                                <w:color w:val="00B050"/>
                                <w:sz w:val="12"/>
                                <w:szCs w:val="12"/>
                                <w:lang w:val="en-US"/>
                                <w:rPrChange w:id="172" w:author="ara952 reza" w:date="2020-09-09T21:11:00Z">
                                  <w:rPr>
                                    <w:lang w:val="en-US"/>
                                  </w:rPr>
                                </w:rPrChange>
                              </w:rPr>
                              <w:t>Cast 1</w:t>
                            </w:r>
                          </w:ins>
                        </w:p>
                      </w:txbxContent>
                    </v:textbox>
                  </v:shape>
                  <v:shape id="Straight Arrow Connector 102" o:spid="_x0000_s1035" type="#_x0000_t32" style="position:absolute;width:168443;height:1644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" strokecolor="#4472c4 [3204]" strokeweight=".5pt">
                    <v:stroke endarrow="block" joinstyle="miter"/>
                  </v:shape>
                </v:group>
                <v:group id="Group 116" o:spid="_x0000_s1036" style="position:absolute;left:14224;top:20235;width:3930;height:3324" coordsize="393031,332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shape id="Text Box 5" o:spid="_x0000_s1037" type="#_x0000_t202" style="position:absolute;top:143933;width:393031;height:18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4DF9C2AE" w14:textId="62F0A2B7" w:rsidR="009D6B96" w:rsidRPr="00DF733C" w:rsidRDefault="009D6B96" w:rsidP="00DF733C">
                          <w:pPr>
                            <w:rPr>
                              <w:color w:val="00B050"/>
                              <w:sz w:val="12"/>
                              <w:szCs w:val="12"/>
                              <w:lang w:val="en-US"/>
                              <w:rPrChange w:id="173" w:author="ara952 reza" w:date="2020-09-09T21:11:00Z">
                                <w:rPr/>
                              </w:rPrChange>
                            </w:rPr>
                          </w:pPr>
                          <w:ins w:id="174" w:author="ara952 reza" w:date="2020-09-09T21:08:00Z">
                            <w:r w:rsidRPr="00DF733C">
                              <w:rPr>
                                <w:color w:val="00B050"/>
                                <w:sz w:val="12"/>
                                <w:szCs w:val="12"/>
                                <w:lang w:val="en-US"/>
                                <w:rPrChange w:id="175" w:author="ara952 reza" w:date="2020-09-09T21:11:00Z">
                                  <w:rPr>
                                    <w:lang w:val="en-US"/>
                                  </w:rPr>
                                </w:rPrChange>
                              </w:rPr>
                              <w:t xml:space="preserve">Cast </w:t>
                            </w:r>
                          </w:ins>
                          <w:ins w:id="176" w:author="ara952 reza" w:date="2020-09-09T21:10:00Z">
                            <w:r w:rsidRPr="00DF733C">
                              <w:rPr>
                                <w:color w:val="00B050"/>
                                <w:sz w:val="12"/>
                                <w:szCs w:val="12"/>
                                <w:lang w:val="en-US"/>
                                <w:rPrChange w:id="177" w:author="ara952 reza" w:date="2020-09-09T21:11:00Z">
                                  <w:rPr>
                                    <w:sz w:val="12"/>
                                    <w:szCs w:val="12"/>
                                    <w:lang w:val="en-US"/>
                                  </w:rPr>
                                </w:rPrChange>
                              </w:rPr>
                              <w:t>3</w:t>
                            </w:r>
                          </w:ins>
                        </w:p>
                      </w:txbxContent>
                    </v:textbox>
                  </v:shape>
                  <v:shape id="Straight Arrow Connector 103" o:spid="_x0000_s1038" type="#_x0000_t32" style="position:absolute;left:211667;width:36095;height:1884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" strokecolor="#4472c4 [3204]" strokeweight=".5pt">
                    <v:stroke endarrow="block" joinstyle="miter"/>
                  </v:shape>
                </v:group>
                <w10:wrap type="topAndBottom"/>
              </v:group>
            </w:pict>
          </mc:Fallback>
        </mc:AlternateContent>
      </w:r>
      <w:r w:rsidR="002A3D92">
        <w:rPr>
          <w:noProof/>
        </w:rPr>
        <mc:AlternateContent>
          <mc:Choice Requires="wpg">
            <w:drawing>
              <wp:anchor distT="0" distB="0" distL="114300" distR="114300" simplePos="0" relativeHeight="251631616" behindDoc="0" locked="0" layoutInCell="1" allowOverlap="1" wp14:anchorId="62CCEF73" wp14:editId="6CBBFB70">
                <wp:simplePos x="0" y="0"/>
                <wp:positionH relativeFrom="column">
                  <wp:posOffset>0</wp:posOffset>
                </wp:positionH>
                <wp:positionV relativeFrom="paragraph">
                  <wp:posOffset>289560</wp:posOffset>
                </wp:positionV>
                <wp:extent cx="5928360" cy="3238500"/>
                <wp:effectExtent l="0" t="0" r="15240" b="0"/>
                <wp:wrapTopAndBottom/>
                <wp:docPr id="92" name="Group 92"/>
                <wp:cNvGraphicFramePr/>
                <a:graphic xmlns:a="http://schemas.openxmlformats.org/drawingml/2006/main">
                  <a:graphicData uri="http://schemas.microsoft.com/office/word/2010/wordprocessingGroup">
                    <wpg:wgp>
                      <wpg:cNvGrpSpPr/>
                      <wpg:grpSpPr>
                        <a:xfrm>
                          <a:off x="0" y="0"/>
                          <a:ext cx="5928360" cy="3238500"/>
                          <a:chOff x="0" y="0"/>
                          <a:chExt cx="5928360" cy="3238500"/>
                        </a:xfrm>
                      </wpg:grpSpPr>
                      <pic:pic xmlns:pic="http://schemas.openxmlformats.org/drawingml/2006/picture">
                        <pic:nvPicPr>
                          <pic:cNvPr id="1" name="Picture 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pic:spPr>
                      </pic:pic>
                      <wpg:grpSp>
                        <wpg:cNvPr id="26" name="Group 26"/>
                        <wpg:cNvGrpSpPr/>
                        <wpg:grpSpPr>
                          <a:xfrm>
                            <a:off x="3181350" y="731520"/>
                            <a:ext cx="2747010" cy="1981200"/>
                            <a:chOff x="0" y="0"/>
                            <a:chExt cx="2482850" cy="1681480"/>
                          </a:xfrm>
                        </wpg:grpSpPr>
                        <pic:pic xmlns:pic="http://schemas.openxmlformats.org/drawingml/2006/picture">
                          <pic:nvPicPr>
                            <pic:cNvPr id="23" name="Picture 2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25400"/>
                              <a:ext cx="2482850" cy="1656080"/>
                            </a:xfrm>
                            <a:prstGeom prst="rect">
                              <a:avLst/>
                            </a:prstGeom>
                            <a:noFill/>
                            <a:ln>
                              <a:solidFill>
                                <a:schemeClr val="tx1"/>
                              </a:solidFill>
                            </a:ln>
                          </pic:spPr>
                        </pic:pic>
                        <wps:wsp>
                          <wps:cNvPr id="25" name="Text Box 25"/>
                          <wps:cNvSpPr txBox="1"/>
                          <wps:spPr>
                            <a:xfrm>
                              <a:off x="25400" y="0"/>
                              <a:ext cx="279400" cy="285750"/>
                            </a:xfrm>
                            <a:prstGeom prst="rect">
                              <a:avLst/>
                            </a:prstGeom>
                            <a:noFill/>
                            <a:ln w="6350">
                              <a:noFill/>
                            </a:ln>
                          </wps:spPr>
                          <wps:txbx>
                            <w:txbxContent>
                              <w:p w14:paraId="055DB6F5" w14:textId="77777777" w:rsidR="009D6B96" w:rsidRDefault="009D6B96" w:rsidP="00623CB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2CCEF73" id="Group 92" o:spid="_x0000_s1039" style="position:absolute;margin-left:0;margin-top:22.8pt;width:466.8pt;height:255pt;z-index:251631616" coordsize="59283,3238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WQ&#10;AwACAAAAFAAAEJiQBAACAAAAFAAAEKySkQACAAAAAzI0AACSkgACAAAAAzI0AADqHAAHAAAIDAAA&#10;CIwAAAAAHOoA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yMDIwOjAzOjE4IDE5OjU1OjQ2ADIwMjA6MDM6MTggMTk6NTU6NDYAAABB&#10;AFIAQQAAAP/hCxZ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8P3hwYWNrZXQgZW5kPSd3Jz8+/9sA&#10;QwAHBQUGBQQHBgUGCAcHCAoRCwoJCQoVDxAMERgVGhkYFRgXGx4nIRsdJR0XGCIuIiUoKSssKxog&#10;LzMvKjInKisq/9sAQwEHCAgKCQoUCwsUKhwYHCoqKioqKioqKioqKioqKioqKioqKioqKioqKioq&#10;KioqKioqKioqKioqKioqKioqKioq/8AAEQgBewI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">
                <v:shape id="Picture 1" o:spid="_x0000_s1040" type="#_x0000_t75" style="position:absolute;width:32385;height:3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">
                  <v:imagedata r:id="rId15" o:title=""/>
                </v:shape>
                <v:group id="Group 26" o:spid="_x0000_s1041" style="position:absolute;left:31813;top:7315;width:27470;height:19812" coordsize="24828,16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23" o:spid="_x0000_s1042" type="#_x0000_t75" style="position:absolute;top:254;width:24828;height:16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" stroked="t" strokecolor="black [3213]">
                    <v:imagedata r:id="rId16" o:title=""/>
                    <v:path arrowok="t"/>
                  </v:shape>
                  <v:shape id="Text Box 25" o:spid="_x0000_s1043" type="#_x0000_t202" style="position:absolute;left:254;width:279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55DB6F5" w14:textId="77777777" w:rsidR="009D6B96" w:rsidRDefault="009D6B96" w:rsidP="00623CBD">
                          <w:r>
                            <w:t>b</w:t>
                          </w:r>
                        </w:p>
                      </w:txbxContent>
                    </v:textbox>
                  </v:shape>
                </v:group>
                <w10:wrap type="topAndBottom"/>
              </v:group>
            </w:pict>
          </mc:Fallback>
        </mc:AlternateContent>
      </w:r>
    </w:p>
    <w:p w14:paraId="7FC04ACF" w14:textId="6285CBBB" w:rsidR="00623CBD" w:rsidRDefault="00623CBD"/>
    <w:p w14:paraId="3E9ADBA1" w14:textId="74163050" w:rsidR="00E05141" w:rsidRDefault="00E05141"/>
    <w:p w14:paraId="52AD26EC" w14:textId="7F441051" w:rsidR="00E05141" w:rsidRDefault="00E05141"/>
    <w:p w14:paraId="3EEB31E4" w14:textId="5FE5CDD8" w:rsidR="00E05141" w:rsidRDefault="00E05141"/>
    <w:p w14:paraId="147F358D" w14:textId="0BB0A2D9" w:rsidR="00E05141" w:rsidRPr="00F76C0C" w:rsidRDefault="00E05141" w:rsidP="00E05141">
      <w:pPr>
        <w:jc w:val="both"/>
      </w:pPr>
      <w:bookmarkStart w:id="178" w:name="_Hlk42372072"/>
      <w:r>
        <w:t>T</w:t>
      </w:r>
      <w:r w:rsidRPr="00E873F2">
        <w:t xml:space="preserve">here has been a significant </w:t>
      </w:r>
      <w:r>
        <w:t xml:space="preserve">amount of </w:t>
      </w:r>
      <w:r w:rsidRPr="00E873F2">
        <w:t>research on the barotropic condition of Bay of Fundy using different</w:t>
      </w:r>
      <w:r>
        <w:t xml:space="preserve"> model configuration such as the </w:t>
      </w:r>
      <w:r w:rsidRPr="00E873F2">
        <w:t>structure</w:t>
      </w:r>
      <w:r>
        <w:t xml:space="preserve">d models </w:t>
      </w:r>
      <w:ins w:id="179" w:author="ara952 reza" w:date="2020-09-10T19:54:00Z">
        <w:r w:rsidR="0092213A">
          <w:fldChar w:fldCharType="begin" w:fldLock="1"/>
        </w:r>
      </w:ins>
      <w:r w:rsidR="0092213A">
        <w:instrText>ADDIN CSL_CITATION {"citationItems":[{"id":"ITEM-1","itemData":{"DOI":"10.1080/15210607909379345","ISSN":"1521060X","abstract":"A numerical model is developed to examine tidal properties of the Bay of Fundy and Gulf of Maine. The model is run with a pure M2 tidal input on the open boundary, and calibrated by adjusting the friction coefficient to achieve good agreement with inshore observations. An examination of aspects of the tidal regime is made, with particular attention paid to the upper reaches of the bay. Mean energy and work values are computed. The fundamental period of the system is estimated. The effects of tidal power plants on the tidal regime are examined. © 1979 by Crane, Russak and Company, Inc.","author":[{"dropping-particle":"","family":"Greenberg","given":"David A.","non-dropping-particle":"","parse-names":false,"suffix":""}],"container-title":"Marine Geodesy","id":"ITEM-1","issue":"2","issued":{"date-parts":[["1979"]]},"page":"161-187","title":"A numerical model investigation of tidal phenomena in the bay of fundy and gulf of maine","type":"article-journal","volume":"2"},"uris":["http://www.mendeley.com/documents/?uuid=1e143fa7-a5c6-42a5-ba77-e81e85a2bec2"]},{"id":"ITEM-2","itemData":{"DOI":"10.1061/(ASCE)0733-950X(2003)129:3(114)","ISSN":"0733950X","abstract":"A three-dimensional (3D) hydrodynamic model application to the Bay of Fundy was performed using a boundary-fitted coordinate hydrodynamic model. Because the Saint John River and Harbour area were of interest for this study, a very fine grid with a resolution range of 50-100 m was used in the Saint John Harbour region, while a grid resolution of about 2-3 km was used in the Bay of Fundy. The model forcing functions consist of tidal elevations along the open boundary and fresh water flows from the Saint John River. The model-predicted surface elevation compares well with the observed surface elevation at Saint John and the root mean square error in the model-predicted surface elevation for a 60-day period is found to be 4%. The amplitudes and phases of the major tidal constituents at 24 tidal stations, obtained from a harmonic analysis of a 60-day simulation, compares well with the observed data obtained from Canadian Hydrographic Survey. The predicted harmonic amplitudes and phases of the M2 tidal constituent are, respectively, within 20 cm and 7° of the observed data. The counterclockwise gyre observed in the body of Bay of Fundy is reproduced in the model.","author":[{"dropping-particle":"","family":"Sankaranarayanan","given":"S.","non-dropping-particle":"","parse-names":false,"suffix":""},{"dropping-particle":"","family":"McCay","given":"Deborah French","non-dropping-particle":"","parse-names":false,"suffix":""}],"container-title":"Journal of Waterway, Port, Coastal and Ocean Engineering","id":"ITEM-2","issue":"3","issued":{"date-parts":[["2003"]]},"page":"114-123","title":"Three-dimensional modeling of tidal circulation in Bay of Fundy","type":"article-journal","volume":"129"},"uris":["http://www.mendeley.com/documents/?uuid=2005c8ac-d038-4160-8c1c-8587ed2c4b4e"]}],"mendeley":{"formattedCitation":"[31,32]","plainTextFormattedCitation":"[31,32]","previouslyFormattedCitation":"[31,32]"},"properties":{"noteIndex":0},"schema":"https://github.com/citation-style-language/schema/raw/master/csl-citation.json"}</w:instrText>
      </w:r>
      <w:r w:rsidR="0092213A">
        <w:fldChar w:fldCharType="separate"/>
      </w:r>
      <w:r w:rsidR="0092213A" w:rsidRPr="0092213A">
        <w:rPr>
          <w:noProof/>
        </w:rPr>
        <w:t>[31,32]</w:t>
      </w:r>
      <w:ins w:id="180" w:author="ara952 reza" w:date="2020-09-10T19:54:00Z">
        <w:r w:rsidR="0092213A">
          <w:fldChar w:fldCharType="end"/>
        </w:r>
      </w:ins>
      <w:del w:id="181" w:author="ara952 reza" w:date="2020-09-10T19:54:00Z">
        <w:r w:rsidDel="0092213A">
          <w:delText>(</w:delText>
        </w:r>
        <w:r w:rsidRPr="00E873F2" w:rsidDel="0092213A">
          <w:delText xml:space="preserve"> Greenberg, 1979</w:delText>
        </w:r>
        <w:r w:rsidDel="0092213A">
          <w:delText xml:space="preserve">, </w:delText>
        </w:r>
        <w:r w:rsidRPr="00E873F2" w:rsidDel="0092213A">
          <w:delText>Sankaranarayanan et al., 2003</w:delText>
        </w:r>
        <w:r w:rsidDel="0092213A">
          <w:delText>),</w:delText>
        </w:r>
        <w:r w:rsidRPr="00E873F2" w:rsidDel="0092213A">
          <w:delText xml:space="preserve"> </w:delText>
        </w:r>
      </w:del>
      <w:r w:rsidRPr="00E873F2">
        <w:t xml:space="preserve">and unstructured </w:t>
      </w:r>
      <w:r>
        <w:t>ones</w:t>
      </w:r>
      <w:r w:rsidRPr="00E873F2">
        <w:t>,</w:t>
      </w:r>
      <w:r>
        <w:t xml:space="preserve"> </w:t>
      </w:r>
      <w:ins w:id="182" w:author="ara952 reza" w:date="2020-09-10T19:57:00Z">
        <w:r w:rsidR="0092213A">
          <w:fldChar w:fldCharType="begin" w:fldLock="1"/>
        </w:r>
      </w:ins>
      <w:r w:rsidR="0092213A">
        <w:instrText xml:space="preserve">ADDIN CSL_CITATION {"citationItems":[{"id":"ITEM-1","itemData":{"author":[{"dropping-particle":"","family":"Dupont","given":"Frédéric","non-dropping-particle":"","parse-names":false,"suffix":""},{"dropping-particle":"","family":"Hannah","given":"Charles G","non-dropping-particle":"","parse-names":false,"suffix":""},{"dropping-particle":"","family":"Greenberg","given":"David","non-dropping-particle":"","parse-names":false,"suffix":""}],"id":"ITEM-1","issue":"December 2003","issued":{"date-parts":[["2005"]]},"page":"33-47","title":"Modelling the Sea Level of the Upper Bay of Fundy","type":"article-journal","volume":"43"},"uris":["http://www.mendeley.com/documents/?uuid=62d75ee3-cc24-463a-928c-9de0c66279d6"]},{"id":"ITEM-2","itemData":{"DOI":"10.3137/ao.430103","ISSN":"14809214","abstract":"A high resolution model of the upper Bay of Fundy was developed to simulate the tides and sea level. The model includes the wetting and drying (inundation) of the extensive tidal flats in Minas Basin. The model reproduces the dominant M2 tidal harmonic with an error on the order of 0.30 m, and the total water level in Minas Basin with an r.m.s. error of 0.30–0.50 m. Overall the system is capable of a sea level simulation with a relative error of </w:instrText>
      </w:r>
      <w:r w:rsidR="0092213A">
        <w:rPr>
          <w:rFonts w:ascii="Cambria Math" w:hAnsi="Cambria Math" w:cs="Cambria Math"/>
        </w:rPr>
        <w:instrText>∼</w:instrText>
      </w:r>
      <w:r w:rsidR="0092213A">
        <w:instrText>10%. The motivation for the model development was the simulation of the land/water interface (instantaneous coastline) to aid in the validation of coastline retrieval algorithms from remotely sensed observations. Comparison of observed and simulated coastlines showed that a high quality representation of the local topography/bathymetry is as important as the sea level simulation in the calculation of the coastline. For example, long narrow features such as dykes are difficult to resolve in a dynamical model but are important for the inundation of low lying areas.","author":[{"dropping-particle":"","family":"Dupont","given":"Frédéric","non-dropping-particle":"","parse-names":false,"suffix":""},{"dropping-particle":"","family":"Hannah","given":"Charles G.","non-dropping-particle":"","parse-names":false,"suffix":""},{"dropping-particle":"","family":"Greenberg","given":"David","non-dropping-particle":"","parse-names":false,"suffix":""}],"container-title":"Atmosphere - Ocean","id":"ITEM-2","issue":"1","issued":{"date-parts":[["2005"]]},"page":"33-47","title":"Modelling the sea level of the upper Bay of Fundy","type":"article-journal","volume":"43"},"uris":["http://www.mendeley.com/documents/?uuid=de9aca5b-c5b7-4262-b4ef-0c7d5de0648f"]},{"id":"ITEM-3","itemData":{"DOI":"10.1016/j.csr.2011.10.009","ISSN":"02784343","abstract":"The Minas Basin, the eastern end of the Bay of Fundy, is well known for its high tide ranges and strong tidal currents, which can be exploited to extract electricity power. The properties of the tidally-induced sediment transport in the Minas Basin, where significant changes in tidal processes may occur due to a recently proposed tidal power project, have been studied with a three-dimensional hydrodynamic model, an empirical bed load sediment transport model and surface sediment concentrations derived from the remotely-sensed images. The hydrodynamic model was evaluated against independent observational data, which include tidal elevation, tidal current (in the full water column and bottom layer), residual current profile and tidal asymmetry indicators. The evaluation shows that the model is in good agreement with the observations.The sediment transport includes two components, bed load and suspended particulate load. The bed load is calculated using the modelled bottom shear stress and the observed grain size data. The estimated features of bed load transport roughly agree with the observed patterns of the erosion and deposition in the Minas Basin and Cobequid Bay. The transport of the suspended load is estimated using the modelled velocity fields and the surface sediment concentration derived from remote-sensing images. The comparisons between the modelled results and the limited observations illustrate that the observed directions of suspended sediment transport are basically reproduced by the model. The modelled net suspended sediment input into the Minas Basin through Minas Passage is 2.4×106m3yr-1, which is comparable to the observed value of 1.6×106m3yr-1.The variations of the bed load and the suspended load in space and time are also presented. The total net transport, defined as the mean value of the sum of bed and suspended load transports during the tidal cycle, shows strong spatial variability. The magnitude of the transport flux ranges from 0.1 to 0.2kgm-1s-1 in Minas Channel and Minas Passage, 0.1kgm-1s-1 in Cobequid Bay, to 0.01kgm-1s-1 in the central Minas Basin and Southern Bight. In Minas Channel, the sediment transport follows the structure of the tidal residual circulation, which features a large anticlockwise gyre. The sediment in Minas Passage moves eastward and deposits into the central Minas Basin. However, the sediment from the eastern part of the Basin moves westward and deposits in the central Minas Basin as well. In the Cobeq…","author":[{"dropping-particle":"","family":"Wu","given":"Yongsheng","non-dropping-particle":"","parse-names":false,"suffix":""},{"dropping-particle":"","family":"Chaffey","given":"Jason","non-dropping-particle":"","parse-names":false,"suffix":""},{"dropping-particle":"","family":"Greenberg","given":"David A.","non-dropping-particle":"","parse-names":false,"suffix":""},{"dropping-particle":"","family":"Colbo","given":"Keir","non-dropping-particle":"","parse-names":false,"suffix":""},{"dropping-particle":"","family":"Smith","given":"Peter C.","non-dropping-particle":"","parse-names":false,"suffix":""}],"container-title":"Continental Shelf Research","id":"ITEM-3","issue":"19-20","issued":{"date-parts":[["2011"]]},"page":"2041-2053","publisher":"Elsevier","title":"Tidally-induced sediment transport patterns in the upper Bay of Fundy: A numerical study","type":"article-journal","volume":"31"},"uris":["http://www.mendeley.com/documents/?uuid=fe9de298-ffd9-4f31-b371-da52479c87eb"]},{"id":"ITEM-4","itemData":{"DOI":"10.3354/aei00108","author":[{"dropping-particle":"","family":"Wu","given":"Yongsheng","non-dropping-particle":"","parse-names":false,"suffix":""},{"dropping-particle":"","family":"Chaffey","given":"Jason","non-dropping-particle":"","parse-names":false,"suffix":""},{"dropping-particle":"","family":"Law","given":"Brent","non-dropping-particle":"","parse-names":false,"suffix":""},{"dropping-particle":"","family":"Greenberg","given":"David A","non-dropping-particle":"","parse-names":false,"suffix":""},{"dropping-particle":"","family":"Drozdowski","given":"Adam","non-dropping-particle":"","parse-names":false,"suffix":""},{"dropping-particle":"","family":"Page","given":"Fred","non-dropping-particle":"","parse-names":false,"suffix":""},{"dropping-particle":"","family":"Haigh","given":"Susan","non-dropping-particle":"","parse-names":false,"suffix":""}],"id":"ITEM-4","issue":"June","issued":{"date-parts":[["2014"]]},"title":"A CCESS A three-dimensional hydrodynamic model for aquaculture : a case study in the Bay of Fundy","type":"article-journal"},"uris":["http://www.mendeley.com/documents/?uuid=fef72d32-90af-4669-8018-f1eb015d64f9"]}],"mendeley":{"formattedCitation":"[33–36]","plainTextFormattedCitation":"[33–36]","previouslyFormattedCitation":"[33–36]"},"properties":{"noteIndex":0},"schema":"https://github.com/citation-style-language/schema/raw/master/csl-citation.json"}</w:instrText>
      </w:r>
      <w:r w:rsidR="0092213A">
        <w:fldChar w:fldCharType="separate"/>
      </w:r>
      <w:r w:rsidR="0092213A" w:rsidRPr="0092213A">
        <w:rPr>
          <w:noProof/>
        </w:rPr>
        <w:t>[33–36]</w:t>
      </w:r>
      <w:ins w:id="183" w:author="ara952 reza" w:date="2020-09-10T19:57:00Z">
        <w:r w:rsidR="0092213A">
          <w:fldChar w:fldCharType="end"/>
        </w:r>
      </w:ins>
      <w:del w:id="184" w:author="ara952 reza" w:date="2020-09-10T19:57:00Z">
        <w:r w:rsidDel="0092213A">
          <w:delText>(</w:delText>
        </w:r>
        <w:r w:rsidRPr="00E873F2" w:rsidDel="0092213A">
          <w:delText>Dupont et al., 2003, 2</w:delText>
        </w:r>
        <w:r w:rsidDel="0092213A">
          <w:delText>005, Wu et al., 2011, 2014)</w:delText>
        </w:r>
      </w:del>
      <w:r>
        <w:t>. These models</w:t>
      </w:r>
      <w:r w:rsidRPr="00E873F2">
        <w:t xml:space="preserve"> usually simulate the tidal and wind-derived variation of sea level and current</w:t>
      </w:r>
      <w:r>
        <w:t>s</w:t>
      </w:r>
      <w:r w:rsidRPr="00E873F2">
        <w:t>.</w:t>
      </w:r>
      <w:r>
        <w:t xml:space="preserve"> Resolving the baroclinic condition of Bay improves the emergency response (oil spill) </w:t>
      </w:r>
      <w:ins w:id="185" w:author="ara952 reza" w:date="2020-09-10T19:58:00Z">
        <w:r w:rsidR="0092213A">
          <w:fldChar w:fldCharType="begin" w:fldLock="1"/>
        </w:r>
      </w:ins>
      <w:r w:rsidR="0092213A">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rsidR="0092213A">
        <w:fldChar w:fldCharType="separate"/>
      </w:r>
      <w:r w:rsidR="0092213A" w:rsidRPr="0092213A">
        <w:rPr>
          <w:noProof/>
        </w:rPr>
        <w:t>[21]</w:t>
      </w:r>
      <w:ins w:id="186" w:author="ara952 reza" w:date="2020-09-10T19:58:00Z">
        <w:r w:rsidR="0092213A">
          <w:fldChar w:fldCharType="end"/>
        </w:r>
      </w:ins>
      <w:del w:id="187" w:author="ara952 reza" w:date="2020-09-10T19:58:00Z">
        <w:r w:rsidDel="0092213A">
          <w:delText>(Paquin et al., 2019)</w:delText>
        </w:r>
      </w:del>
      <w:r>
        <w:t xml:space="preserve"> and the transition between well-mixed and stratified zones which are important from a biological perspective </w:t>
      </w:r>
      <w:ins w:id="188" w:author="ara952 reza" w:date="2020-09-10T20:03:00Z">
        <w:r w:rsidR="0092213A">
          <w:fldChar w:fldCharType="begin" w:fldLock="1"/>
        </w:r>
      </w:ins>
      <w:r w:rsidR="007D1458">
        <w:instrText>ADDIN CSL_CITATION {"citationItems":[{"id":"ITEM-1","itemData":{"DOI":"10.1017/S0025315400017859","author":[{"dropping-particle":"","family":"Pingree","given":"R D","non-dropping-particle":"","parse-names":false,"suffix":""}],"container-title":"Journal of the Marine Biological Association of the United Kingdom","id":"ITEM-1","issue":"4","issued":{"date-parts":[["1975"]]},"note":"Cited By :51\n\nExport Date: 10 September 2020","page":"965-974","title":"The advance and retreat of the thermocline on the continental shelf","type":"article-journal","volume":"55"},"uris":["http://www.mendeley.com/documents/?uuid=bca5a109-7538-4846-9be7-9b6c8e6824d2"]},{"id":"ITEM-2","itemData":{"author":[{"dropping-particle":"","family":"Denman","given":"K","non-dropping-particle":"","parse-names":false,"suffix":""},{"dropping-particle":"","family":"Herman","given":"A","non-dropping-particle":"","parse-names":false,"suffix":""}],"container-title":"Journal of Marine Research","id":"ITEM-2","issued":{"date-parts":[["1978"]]},"note":"Cited By :20\n\nExport Date: 10 September 2020","page":"693-714","title":"Space-time structure of a continental shelf ecosystem measured by a towed porpoising vehicle","type":"article-journal","volume":"36"},"uris":["http://www.mendeley.com/documents/?uuid=3e111c23-93d8-4f42-a3f7-93c6d07445a5"]}],"mendeley":{"formattedCitation":"[37,38]","plainTextFormattedCitation":"[37,38]","previouslyFormattedCitation":"[37,38]"},"properties":{"noteIndex":0},"schema":"https://github.com/citation-style-language/schema/raw/master/csl-citation.json"}</w:instrText>
      </w:r>
      <w:r w:rsidR="0092213A">
        <w:fldChar w:fldCharType="separate"/>
      </w:r>
      <w:r w:rsidR="0092213A" w:rsidRPr="0092213A">
        <w:rPr>
          <w:noProof/>
        </w:rPr>
        <w:t>[37,38]</w:t>
      </w:r>
      <w:ins w:id="189" w:author="ara952 reza" w:date="2020-09-10T20:03:00Z">
        <w:r w:rsidR="0092213A">
          <w:fldChar w:fldCharType="end"/>
        </w:r>
      </w:ins>
      <w:del w:id="190" w:author="ara952 reza" w:date="2020-09-10T20:04:00Z">
        <w:r w:rsidDel="0092213A">
          <w:delText>(</w:delText>
        </w:r>
        <w:r w:rsidRPr="00FA7D42" w:rsidDel="0092213A">
          <w:delText>Pi</w:delText>
        </w:r>
      </w:del>
      <w:del w:id="191" w:author="ara952 reza" w:date="2020-09-10T20:03:00Z">
        <w:r w:rsidRPr="00FA7D42" w:rsidDel="0092213A">
          <w:delText>ngree 1975</w:delText>
        </w:r>
        <w:r w:rsidDel="0092213A">
          <w:delText xml:space="preserve">; </w:delText>
        </w:r>
        <w:r w:rsidRPr="00FA7D42" w:rsidDel="0092213A">
          <w:delText>Denman and Herman</w:delText>
        </w:r>
        <w:r w:rsidDel="0092213A">
          <w:delText>,</w:delText>
        </w:r>
        <w:r w:rsidRPr="00FA7D42" w:rsidDel="0092213A">
          <w:delText>1978)</w:delText>
        </w:r>
      </w:del>
      <w:r>
        <w:t>. However, A few studies focused on the baroclinic condition of Bay, mostly lower parts of Bay and Gulf of Maine. Watson</w:t>
      </w:r>
      <w:ins w:id="192" w:author="ara952 reza" w:date="2020-09-10T22:25:00Z">
        <w:r w:rsidR="007D1458">
          <w:t xml:space="preserve"> </w:t>
        </w:r>
        <w:r w:rsidR="007D1458">
          <w:fldChar w:fldCharType="begin" w:fldLock="1"/>
        </w:r>
      </w:ins>
      <w:r w:rsidR="007D1458">
        <w:instrText>ADDIN CSL_CITATION {"citationItems":[{"id":"ITEM-1","itemData":{"author":[{"dropping-particle":"","family":"Watson","given":"E E","non-dropping-particle":"","parse-names":false,"suffix":""}],"container-title":"J. Biol. Board Can","id":"ITEM-1","issued":{"date-parts":[["1936"]]},"note":"Cited By :7\n\nExport Date: 10 September 2020","page":"141-208","title":"Mixing and residual currents in the tidal waters as illustrated in the Bay of Fundy","type":"article-journal","volume":"2"},"uris":["http://www.mendeley.com/documents/?uuid=de97de1d-c43a-4628-9e82-b348ffd1a199"]}],"mendeley":{"formattedCitation":"[27]","plainTextFormattedCitation":"[27]","previouslyFormattedCitation":"[27]"},"properties":{"noteIndex":0},"schema":"https://github.com/citation-style-language/schema/raw/master/csl-citation.json"}</w:instrText>
      </w:r>
      <w:r w:rsidR="007D1458">
        <w:fldChar w:fldCharType="separate"/>
      </w:r>
      <w:r w:rsidR="007D1458" w:rsidRPr="007D1458">
        <w:rPr>
          <w:noProof/>
        </w:rPr>
        <w:t>[27]</w:t>
      </w:r>
      <w:ins w:id="193" w:author="ara952 reza" w:date="2020-09-10T22:25:00Z">
        <w:r w:rsidR="007D1458">
          <w:fldChar w:fldCharType="end"/>
        </w:r>
      </w:ins>
      <w:del w:id="194" w:author="ara952 reza" w:date="2020-09-10T22:25:00Z">
        <w:r w:rsidDel="007D1458">
          <w:delText>, 1936</w:delText>
        </w:r>
      </w:del>
      <w:r>
        <w:t xml:space="preserve">, showed that the counter-clockwise gyre at the mouth of Bay is mostly driven by density effects while the tidal rectification and density-driven circulation </w:t>
      </w:r>
      <w:ins w:id="195" w:author="ara952 reza" w:date="2020-09-10T22:25:00Z">
        <w:r w:rsidR="007D1458">
          <w:fldChar w:fldCharType="begin" w:fldLock="1"/>
        </w:r>
      </w:ins>
      <w:r w:rsidR="007D1458">
        <w:instrText>ADDIN CSL_CITATION {"citationItems":[{"id":"ITEM-1","itemData":{"DOI":"10.1029/2007JC004480","ISSN":"21699291","abstract":"The characteristics of a persistent gyre in the mouth of the Bay of Fundy are studied using model simulations. A set of climatological runs are conducted to evaluate the relative importance of the different forcing mechanisms affecting the gyre. The main mechanisms are tidal rectification and density-driven circulation. Stronger circulation of the gyre occurs during the later part of the stratified season (July-August and September-October). The density-driven flow around the gyre is set up by weak tidal mixing in the deep basin in the central Bay of Fundy and strong tidal mixing on the shallow flanks around Grand Manan Island and western Nova Scotia. Spring river discharge has an important influence on near-surface circulation but only a small effect when averaged over the entire water column. Retention of particles in the gyre is controlled by the residual tidal circulation, increased frontal retention during stratified periods, wind stress, and interactions with the adjacent circulation of the Gulf of Maine. Residence times longer than 30 days are predicted for particles released in the proximity of the gyre. Copyright 2008 by the American Geophysical Union.","author":[{"dropping-particle":"","family":"Aretxabaleta","given":"Alfredo L.","non-dropping-particle":"","parse-names":false,"suffix":""},{"dropping-particle":"","family":"McGillicuddy","given":"Dennis J.","non-dropping-particle":"","parse-names":false,"suffix":""},{"dropping-particle":"","family":"Smith","given":"Keston W.","non-dropping-particle":"","parse-names":false,"suffix":""},{"dropping-particle":"","family":"Lynch","given":"Daniel R.","non-dropping-particle":"","parse-names":false,"suffix":""}],"container-title":"Journal of Geophysical Research: Oceans","id":"ITEM-1","issue":"10","issued":{"date-parts":[["2008"]]},"page":"1-16","title":"Model simulations of the Bay of Fundy Gyre: 1. Climatological results","type":"article-journal","volume":"113"},"uris":["http://www.mendeley.com/documents/?uuid=a86c2bf1-f459-4b79-acb3-ed2d15410a9e"]}],"mendeley":{"formattedCitation":"[22]","plainTextFormattedCitation":"[22]","previouslyFormattedCitation":"[22]"},"properties":{"noteIndex":0},"schema":"https://github.com/citation-style-language/schema/raw/master/csl-citation.json"}</w:instrText>
      </w:r>
      <w:r w:rsidR="007D1458">
        <w:fldChar w:fldCharType="separate"/>
      </w:r>
      <w:r w:rsidR="007D1458" w:rsidRPr="007D1458">
        <w:rPr>
          <w:noProof/>
        </w:rPr>
        <w:t>[22]</w:t>
      </w:r>
      <w:ins w:id="196" w:author="ara952 reza" w:date="2020-09-10T22:25:00Z">
        <w:r w:rsidR="007D1458">
          <w:fldChar w:fldCharType="end"/>
        </w:r>
      </w:ins>
      <w:del w:id="197" w:author="ara952 reza" w:date="2020-09-10T22:25:00Z">
        <w:r w:rsidDel="007D1458">
          <w:delText>(Aretxabaleta et al., 2008)</w:delText>
        </w:r>
      </w:del>
      <w:r>
        <w:t xml:space="preserve"> resulting from surface heating</w:t>
      </w:r>
      <w:r w:rsidRPr="00F77E87">
        <w:t xml:space="preserve"> </w:t>
      </w:r>
      <w:ins w:id="198" w:author="ara952 reza" w:date="2020-09-10T22:27:00Z">
        <w:r w:rsidR="007D1458">
          <w:fldChar w:fldCharType="begin" w:fldLock="1"/>
        </w:r>
      </w:ins>
      <w:r w:rsidR="007D1458">
        <w:instrText>ADDIN CSL_CITATION {"citationItems":[{"id":"ITEM-1","itemData":{"DOI":"10.1080/07055900.1978.9649046","author":[{"dropping-particle":"","family":"Garrett","given":"C J R","non-dropping-particle":"","parse-names":false,"suffix":""},{"dropping-particle":"","family":"Keeley","given":"J R","non-dropping-particle":"","parse-names":false,"suffix":""},{"dropping-particle":"","family":"Greenberg","given":"D A","non-dropping-particle":"","parse-names":false,"suffix":""}],"container-title":"Atmosphere - Ocean","id":"ITEM-1","issue":"4","issued":{"date-parts":[["1978"]]},"note":"Cited By :133\n\nExport Date: 11 September 2020","page":"403-423","title":"Tidal mixing versus thermal stratification in the bay of fundy and gulf of maine","type":"article-journal","volume":"16"},"uris":["http://www.mendeley.com/documents/?uuid=89e4a123-efd3-4cbc-8307-1f75a08470c6"]}],"mendeley":{"formattedCitation":"[39]","plainTextFormattedCitation":"[39]","previouslyFormattedCitation":"[39]"},"properties":{"noteIndex":0},"schema":"https://github.com/citation-style-language/schema/raw/master/csl-citation.json"}</w:instrText>
      </w:r>
      <w:r w:rsidR="007D1458">
        <w:fldChar w:fldCharType="separate"/>
      </w:r>
      <w:r w:rsidR="007D1458" w:rsidRPr="007D1458">
        <w:rPr>
          <w:noProof/>
        </w:rPr>
        <w:t>[39]</w:t>
      </w:r>
      <w:ins w:id="199" w:author="ara952 reza" w:date="2020-09-10T22:27:00Z">
        <w:r w:rsidR="007D1458">
          <w:fldChar w:fldCharType="end"/>
        </w:r>
      </w:ins>
      <w:del w:id="200" w:author="ara952 reza" w:date="2020-09-10T22:27:00Z">
        <w:r w:rsidDel="007D1458">
          <w:delText>(Garret et al., 1978)</w:delText>
        </w:r>
      </w:del>
      <w:r>
        <w:t xml:space="preserve"> and freshwater inflow</w:t>
      </w:r>
      <w:r w:rsidRPr="00F77E87">
        <w:t xml:space="preserve"> </w:t>
      </w:r>
      <w:ins w:id="201" w:author="ara952 reza" w:date="2020-09-10T22:27:00Z">
        <w:r w:rsidR="007D1458">
          <w:fldChar w:fldCharType="begin" w:fldLock="1"/>
        </w:r>
      </w:ins>
      <w:r w:rsidR="007D1458">
        <w:instrText>ADDIN CSL_CITATION {"citationItems":[{"id":"ITEM-1","itemData":{"DOI":"10.1175/1520-0485(1994)024&lt;2387:AMSOTB&gt;2.0.CO;2","author":[{"dropping-particle":"","family":"Brooks","given":"D A","non-dropping-particle":"","parse-names":false,"suffix":""}],"container-title":"Journal of Physical Oceanography","id":"ITEM-1","issue":"11","issued":{"date-parts":[["1994"]]},"note":"Cited By :33\n\nExport Date: 10 September 2020","page":"2387-2412","title":"A model study of the buoyancy-driven circulation in the Gulf of Maine","type":"article-journal","volume":"24"},"uris":["http://www.mendeley.com/documents/?uuid=1c8b49b7-b86e-4f7a-9375-a1f260c38a84"]}],"mendeley":{"formattedCitation":"[24]","plainTextFormattedCitation":"[24]","previouslyFormattedCitation":"[24]"},"properties":{"noteIndex":0},"schema":"https://github.com/citation-style-language/schema/raw/master/csl-citation.json"}</w:instrText>
      </w:r>
      <w:r w:rsidR="007D1458">
        <w:fldChar w:fldCharType="separate"/>
      </w:r>
      <w:r w:rsidR="007D1458" w:rsidRPr="007D1458">
        <w:rPr>
          <w:noProof/>
        </w:rPr>
        <w:t>[24]</w:t>
      </w:r>
      <w:ins w:id="202" w:author="ara952 reza" w:date="2020-09-10T22:27:00Z">
        <w:r w:rsidR="007D1458">
          <w:fldChar w:fldCharType="end"/>
        </w:r>
      </w:ins>
      <w:del w:id="203" w:author="ara952 reza" w:date="2020-09-10T22:27:00Z">
        <w:r w:rsidDel="007D1458">
          <w:delText>(Brooks, 1994)</w:delText>
        </w:r>
      </w:del>
      <w:r>
        <w:t xml:space="preserve"> could be the driving factor together. Also, tidal current and coastal processes may be affected by variations of temperature and salinity resulting from the surface and open boundary heat and freshwater fluxes </w:t>
      </w:r>
      <w:ins w:id="204" w:author="ara952 reza" w:date="2020-09-10T22:28:00Z">
        <w:r w:rsidR="007D1458">
          <w:fldChar w:fldCharType="begin" w:fldLock="1"/>
        </w:r>
      </w:ins>
      <w:r w:rsidR="007D1458">
        <w:instrText>ADDIN CSL_CITATION {"citationItems":[{"id":"ITEM-1","itemData":{"DOI":"10.1016/j.ocemod.2016.05.007","author":[{"dropping-particle":"","family":"Katavouta","given":"Anna","non-dropping-particle":"","parse-names":false,"suffix":""},{"dropping-particle":"","family":"Thompson","given":"Keith R","non-dropping-particle":"","parse-names":false,"suffix":""}],"id":"ITEM-1","issued":{"date-parts":[["2016"]]},"page":"54-72","publisher":"Elsevier Ltd","title":"Downscaling ocean conditions with application to the Gulf of Maine , Scotian Shelf and adjacent deep ocean","type":"article-journal","volume":"104"},"uris":["http://www.mendeley.com/documents/?uuid=4ec3da88-2eab-4a1c-8f66-4179c77af62a"]}],"mendeley":{"formattedCitation":"[40]","plainTextFormattedCitation":"[40]","previouslyFormattedCitation":"[40]"},"properties":{"noteIndex":0},"schema":"https://github.com/citation-style-language/schema/raw/master/csl-citation.json"}</w:instrText>
      </w:r>
      <w:r w:rsidR="007D1458">
        <w:fldChar w:fldCharType="separate"/>
      </w:r>
      <w:r w:rsidR="007D1458" w:rsidRPr="007D1458">
        <w:rPr>
          <w:noProof/>
        </w:rPr>
        <w:t>[40]</w:t>
      </w:r>
      <w:ins w:id="205" w:author="ara952 reza" w:date="2020-09-10T22:28:00Z">
        <w:r w:rsidR="007D1458">
          <w:fldChar w:fldCharType="end"/>
        </w:r>
      </w:ins>
      <w:del w:id="206" w:author="ara952 reza" w:date="2020-09-10T22:28:00Z">
        <w:r w:rsidDel="007D1458">
          <w:delText>(</w:delText>
        </w:r>
        <w:r w:rsidRPr="00FA7D42" w:rsidDel="007D1458">
          <w:delText>Katavouta et al., 2016)</w:delText>
        </w:r>
      </w:del>
      <w:r w:rsidRPr="00FA7D42">
        <w:t>.</w:t>
      </w:r>
      <w:r>
        <w:t xml:space="preserve"> One contributing factor which increases the model skill is how good the model can resolve the dynamic processes on the ocean domain, and this comes from the mesh resolution on which the model is running.</w:t>
      </w:r>
      <w:r w:rsidRPr="00FA7D42">
        <w:t xml:space="preserve"> </w:t>
      </w:r>
      <w:r w:rsidRPr="00F76C0C">
        <w:t>The oceanic process properties vary on many scales which are dependent on factors such as coastline</w:t>
      </w:r>
      <w:r>
        <w:t xml:space="preserve">, </w:t>
      </w:r>
      <w:r w:rsidRPr="00F76C0C">
        <w:t>bottom topography variation, the forcing meteorology, changing Coriolis force with latitude and the Rossby radius of deformation</w:t>
      </w:r>
      <w:r>
        <w:t xml:space="preserve"> </w:t>
      </w:r>
      <w:ins w:id="207" w:author="ara952 reza" w:date="2020-09-10T22:28:00Z">
        <w:r w:rsidR="007D1458">
          <w:fldChar w:fldCharType="begin" w:fldLock="1"/>
        </w:r>
      </w:ins>
      <w:r w:rsidR="007D1458">
        <w:instrText>ADDIN CSL_CITATION {"citationItems":[{"id":"ITEM-1","itemData":{"DOI":"10.1016/j.csr.2007.01.023","ISSN":"02784343","abstract":"The baroclinic and barotropic properties of ocean processes vary on many scales. These scales are determined by various factors such as the variations in coastline and bottom topography, the forcing meteorology, the latitudinal dependence of the Coriolis force, and the Rossby radius of deformation among others. In this paper we attempt to qualify and quantify scales of these processes, with particular attention to the horizontal resolution necessary to accurately reproduce physical processes in numerical ocean models. We also discuss approaches taken in nesting or down-scaling from global/basin-scale models to regional-scale or shelf-scale models. Finally we offer comments on how vertical resolution affects the representation of stratification in these numerical models. © 2007 Elsevier Ltd. All rights reserved.","author":[{"dropping-particle":"","family":"Greenberg","given":"David A.","non-dropping-particle":"","parse-names":false,"suffix":""},{"dropping-particle":"","family":"Dupont","given":"Frédéric","non-dropping-particle":"","parse-names":false,"suffix":""},{"dropping-particle":"","family":"Lyard","given":"Florent H.","non-dropping-particle":"","parse-names":false,"suffix":""},{"dropping-particle":"","family":"Lynch","given":"Daniel R.","non-dropping-particle":"","parse-names":false,"suffix":""},{"dropping-particle":"","family":"Werner","given":"Francisco E.","non-dropping-particle":"","parse-names":false,"suffix":""}],"container-title":"Continental Shelf Research","id":"ITEM-1","issue":"9","issued":{"date-parts":[["2007"]]},"page":"1317-1343","title":"Resolution issues in numerical models of oceanic and coastal circulation","type":"article-journal","volume":"27"},"uris":["http://www.mendeley.com/documents/?uuid=cc95e1de-1848-4a93-95ae-5aa24bd6c291"]}],"mendeley":{"formattedCitation":"[41]","plainTextFormattedCitation":"[41]","previouslyFormattedCitation":"[41]"},"properties":{"noteIndex":0},"schema":"https://github.com/citation-style-language/schema/raw/master/csl-citation.json"}</w:instrText>
      </w:r>
      <w:r w:rsidR="007D1458">
        <w:fldChar w:fldCharType="separate"/>
      </w:r>
      <w:r w:rsidR="007D1458" w:rsidRPr="007D1458">
        <w:rPr>
          <w:noProof/>
        </w:rPr>
        <w:t>[41]</w:t>
      </w:r>
      <w:ins w:id="208" w:author="ara952 reza" w:date="2020-09-10T22:28:00Z">
        <w:r w:rsidR="007D1458">
          <w:fldChar w:fldCharType="end"/>
        </w:r>
      </w:ins>
      <w:del w:id="209" w:author="ara952 reza" w:date="2020-09-10T22:28:00Z">
        <w:r w:rsidDel="007D1458">
          <w:delText>(Greenberg et al., 2007)</w:delText>
        </w:r>
      </w:del>
      <w:r w:rsidRPr="00F76C0C">
        <w:t>.</w:t>
      </w:r>
      <w:r w:rsidRPr="00FA7D42">
        <w:t xml:space="preserve"> </w:t>
      </w:r>
      <w:r w:rsidRPr="00643997">
        <w:t>Coastal models usually require increased spatial and temporal resolution</w:t>
      </w:r>
      <w:r w:rsidRPr="00F76C0C">
        <w:t xml:space="preserve"> </w:t>
      </w:r>
      <w:r>
        <w:t xml:space="preserve">to provide </w:t>
      </w:r>
      <w:r w:rsidRPr="00643997">
        <w:t>accurate forecasts</w:t>
      </w:r>
      <w:r>
        <w:t xml:space="preserve"> </w:t>
      </w:r>
      <w:ins w:id="210" w:author="ara952 reza" w:date="2020-09-10T22:31:00Z">
        <w:r w:rsidR="007D1458">
          <w:fldChar w:fldCharType="begin" w:fldLock="1"/>
        </w:r>
      </w:ins>
      <w:r w:rsidR="007D1458">
        <w:instrText>ADDIN CSL_CITATION {"citationItems":[{"id":"ITEM-1","itemData":{"DOI":"10.1016/0278-4343(94)00065-U","author":[{"dropping-particle":"","family":"Garvine","given":"R W","non-dropping-particle":"","parse-names":false,"suffix":""}],"container-title":"Continental Shelf Research","id":"ITEM-1","issue":"13","issued":{"date-parts":[["1995"]]},"note":"Cited By :193\n\nExport Date: 11 September 2020","page":"1585-1596","title":"A dynamical system for classifying buoyant coastal discharges","type":"article-journal","volume":"15"},"uris":["http://www.mendeley.com/documents/?uuid=d25d9a7b-9962-46a9-bf40-d7bf4e97bfb4"]},{"id":"ITEM-2","itemData":{"author":[{"dropping-particle":"","family":"Chant","given":"R J","non-dropping-particle":"","parse-names":false,"suffix":""}],"container-title":"Treatise on Estuarine and Coastal Science","id":"ITEM-2","issued":{"date-parts":[["2011"]]},"note":"Cited By :2\n\nExport Date: 11 September 2020","title":"Interactions between estuaries and coasts: river plumes - their formation, transport, and dispersal","type":"article-journal","volume":"2"},"uris":["http://www.mendeley.com/documents/?uuid=224f74a5-f9c1-4da2-a8fa-6b2734f691e4"]}],"mendeley":{"formattedCitation":"[42,43]","plainTextFormattedCitation":"[42,43]","previouslyFormattedCitation":"[42,43]"},"properties":{"noteIndex":0},"schema":"https://github.com/citation-style-language/schema/raw/master/csl-citation.json"}</w:instrText>
      </w:r>
      <w:r w:rsidR="007D1458">
        <w:fldChar w:fldCharType="separate"/>
      </w:r>
      <w:r w:rsidR="007D1458" w:rsidRPr="007D1458">
        <w:rPr>
          <w:noProof/>
        </w:rPr>
        <w:t>[42,43]</w:t>
      </w:r>
      <w:ins w:id="211" w:author="ara952 reza" w:date="2020-09-10T22:31:00Z">
        <w:r w:rsidR="007D1458">
          <w:fldChar w:fldCharType="end"/>
        </w:r>
      </w:ins>
      <w:del w:id="212" w:author="ara952 reza" w:date="2020-09-10T22:31:00Z">
        <w:r w:rsidDel="007D1458">
          <w:delText>(</w:delText>
        </w:r>
        <w:r w:rsidRPr="00643997" w:rsidDel="007D1458">
          <w:delText>Garvine,1995;</w:delText>
        </w:r>
        <w:r w:rsidDel="007D1458">
          <w:delText xml:space="preserve"> </w:delText>
        </w:r>
        <w:r w:rsidRPr="00643997" w:rsidDel="007D1458">
          <w:delText>Chant,2011)</w:delText>
        </w:r>
        <w:r w:rsidDel="007D1458">
          <w:delText xml:space="preserve"> </w:delText>
        </w:r>
      </w:del>
      <w:ins w:id="213" w:author="ara952 reza" w:date="2020-09-10T22:31:00Z">
        <w:r w:rsidR="007D1458">
          <w:t xml:space="preserve"> </w:t>
        </w:r>
      </w:ins>
      <w:r>
        <w:t xml:space="preserve">by capturing a wider energy spectrum in the model and improving our understanding of oceanic sub-mesoscale dynamics </w:t>
      </w:r>
      <w:ins w:id="214" w:author="ara952 reza" w:date="2020-09-10T22:32:00Z">
        <w:r w:rsidR="007D1458">
          <w:fldChar w:fldCharType="begin" w:fldLock="1"/>
        </w:r>
      </w:ins>
      <w:r w:rsidR="007D1458">
        <w:instrText>ADDIN CSL_CITATION {"citationItems":[{"id":"ITEM-1","itemData":{"author":[{"dropping-particle":"","family":"Soufflet","given":"Y","non-dropping-particle":"","parse-names":false,"suffix":""},{"dropping-particle":"","family":"Marchesiello","given":"P","non-dropping-particle":"","parse-names":false,"suffix":""},{"dropping-particle":"","family":"Lemarié","given":"F","non-dropping-particle":"","parse-names":false,"suffix":""},{"dropping-particle":"","family":"Jouanno","given":"J","non-dropping-particle":"","parse-names":false,"suffix":""},{"dropping-particle":"","family":"Capet","given":"X","non-dropping-particle":"","parse-names":false,"suffix":""},{"dropping-particle":"","family":"Debreu","given":"L","non-dropping-particle":"","parse-names":false,"suffix":""},{"dropping-particle":"","family":"Benshila","given":"R","non-dropping-particle":"","parse-names":false,"suffix":""}],"container-title":"Ocean Modell.","id":"ITEM-1","issued":{"date-parts":[["2015"]]},"note":"Cited By :2\n\nExport Date: 11 September 2020","title":"On effective resolution in ocean models","type":"article-journal"},"uris":["http://www.mendeley.com/documents/?uuid=fd9ce50a-2fe8-497c-9549-eb6b3c7e8308"]}],"mendeley":{"formattedCitation":"[44]","plainTextFormattedCitation":"[44]","previouslyFormattedCitation":"[44]"},"properties":{"noteIndex":0},"schema":"https://github.com/citation-style-language/schema/raw/master/csl-citation.json"}</w:instrText>
      </w:r>
      <w:r w:rsidR="007D1458">
        <w:fldChar w:fldCharType="separate"/>
      </w:r>
      <w:r w:rsidR="007D1458" w:rsidRPr="007D1458">
        <w:rPr>
          <w:noProof/>
        </w:rPr>
        <w:t>[44]</w:t>
      </w:r>
      <w:ins w:id="215" w:author="ara952 reza" w:date="2020-09-10T22:32:00Z">
        <w:r w:rsidR="007D1458">
          <w:fldChar w:fldCharType="end"/>
        </w:r>
      </w:ins>
      <w:del w:id="216" w:author="ara952 reza" w:date="2020-09-10T22:32:00Z">
        <w:r w:rsidDel="007D1458">
          <w:delText xml:space="preserve">(Soufflet et al., 2015), </w:delText>
        </w:r>
      </w:del>
      <w:ins w:id="217" w:author="ara952 reza" w:date="2020-09-10T22:33:00Z">
        <w:r w:rsidR="007D1458">
          <w:t xml:space="preserve"> </w:t>
        </w:r>
      </w:ins>
      <w:r>
        <w:t xml:space="preserve">such as capturing the freshwater front from river discharge </w:t>
      </w:r>
      <w:ins w:id="218" w:author="ara952 reza" w:date="2020-09-10T22:33:00Z">
        <w:r w:rsidR="007D1458">
          <w:fldChar w:fldCharType="begin" w:fldLock="1"/>
        </w:r>
      </w:ins>
      <w:r w:rsidR="007D1458">
        <w:instrText>ADDIN CSL_CITATION {"citationItems":[{"id":"ITEM-1","itemData":{"DOI":"10.1016/j.csr.2013.11.007","ISSN":"02784343","abstract":"The issue of appropriate resolution of coastal models is addressed in this paper. The quality of coastal predictions from three different spatial resolutions of a coastal ocean model is assessed in the context of simulation of the freshwater front in Liverpool Bay. Model performance is examined during the study period February 2008 using a 3-D baroclinic hydrodynamic model. Some characteristic lengthscales and non-dimensional numbers are introduced to describe the coastal plume and freshwater front. Metrics based on these lengthscales and the governing physical processes are used to assess model performance and these metrics have been calculated for the suite of downscaled models and compared with observations.Increased model resolution was found to better capture the position and strength of the freshwater front. However, instabilities along the front such as the tidal excursion led to large temporal and spatial variability in its position in the highest resolution model. By examining the spatial structure of the baroclinic Rossby radius in each model we identify which lengthscales are being resolved at different resolutions. In this dynamic environment it is more valuable to represent the governing time and space scales, rather than relying on strict point by point tests when evaluating model skill.","author":[{"dropping-particle":"","family":"Bricheno","given":"Lucy M.","non-dropping-particle":"","parse-names":false,"suffix":""},{"dropping-particle":"","family":"Wolf","given":"Judith M.","non-dropping-particle":"","parse-names":false,"suffix":""},{"dropping-particle":"","family":"Brown","given":"Jennifer M.","non-dropping-particle":"","parse-names":false,"suffix":""}],"container-title":"Continental Shelf Research","id":"ITEM-1","issued":{"date-parts":[["2014"]]},"page":"7-16","publisher":"Elsevier","title":"Impacts of high resolution model downscaling in coastal regions","type":"article-journal","volume":"87"},"uris":["http://www.mendeley.com/documents/?uuid=50cd7067-d849-40f7-9403-d7cc61ae2352"]}],"mendeley":{"formattedCitation":"[45]","plainTextFormattedCitation":"[45]","previouslyFormattedCitation":"[45]"},"properties":{"noteIndex":0},"schema":"https://github.com/citation-style-language/schema/raw/master/csl-citation.json"}</w:instrText>
      </w:r>
      <w:r w:rsidR="007D1458">
        <w:fldChar w:fldCharType="separate"/>
      </w:r>
      <w:r w:rsidR="007D1458" w:rsidRPr="007D1458">
        <w:rPr>
          <w:noProof/>
        </w:rPr>
        <w:t>[45]</w:t>
      </w:r>
      <w:ins w:id="219" w:author="ara952 reza" w:date="2020-09-10T22:33:00Z">
        <w:r w:rsidR="007D1458">
          <w:fldChar w:fldCharType="end"/>
        </w:r>
      </w:ins>
      <w:del w:id="220" w:author="ara952 reza" w:date="2020-09-10T22:33:00Z">
        <w:r w:rsidDel="007D1458">
          <w:delText>(Bricheno et al.,2013)</w:delText>
        </w:r>
      </w:del>
      <w:r>
        <w:t xml:space="preserve"> or an accurate representation of sea surface temperature </w:t>
      </w:r>
      <w:ins w:id="221" w:author="ara952 reza" w:date="2020-09-10T22:33:00Z">
        <w:r w:rsidR="007D1458">
          <w:fldChar w:fldCharType="begin" w:fldLock="1"/>
        </w:r>
      </w:ins>
      <w:r w:rsidR="007D1458">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rsidR="007D1458">
        <w:fldChar w:fldCharType="separate"/>
      </w:r>
      <w:r w:rsidR="007D1458" w:rsidRPr="007D1458">
        <w:rPr>
          <w:noProof/>
        </w:rPr>
        <w:t>[21]</w:t>
      </w:r>
      <w:ins w:id="222" w:author="ara952 reza" w:date="2020-09-10T22:33:00Z">
        <w:r w:rsidR="007D1458">
          <w:fldChar w:fldCharType="end"/>
        </w:r>
      </w:ins>
      <w:del w:id="223" w:author="ara952 reza" w:date="2020-09-10T22:33:00Z">
        <w:r w:rsidDel="007D1458">
          <w:delText>(Paquin et al., 2019)</w:delText>
        </w:r>
      </w:del>
      <w:r>
        <w:t>.</w:t>
      </w:r>
      <w:r w:rsidRPr="00FA7D42">
        <w:t xml:space="preserve"> </w:t>
      </w:r>
      <w:r>
        <w:t xml:space="preserve">However, this leads to an </w:t>
      </w:r>
      <w:r w:rsidRPr="00643997">
        <w:t>increase in computation time</w:t>
      </w:r>
      <w:r>
        <w:t xml:space="preserve">, the </w:t>
      </w:r>
      <w:r w:rsidRPr="00643997">
        <w:t>requirement for extra computer storage space</w:t>
      </w:r>
      <w:r>
        <w:t xml:space="preserve">, and decreasing the model time steps to satisfy the </w:t>
      </w:r>
      <w:r w:rsidRPr="00643997">
        <w:t>computational fluid d</w:t>
      </w:r>
      <w:r>
        <w:t xml:space="preserve">ynamic stability condition (Courant-Friedrichs-Lewy, </w:t>
      </w:r>
      <w:r w:rsidRPr="00643997">
        <w:t xml:space="preserve">CFL) </w:t>
      </w:r>
      <w:ins w:id="224" w:author="ara952 reza" w:date="2020-09-10T22:34:00Z">
        <w:r w:rsidR="007D1458">
          <w:fldChar w:fldCharType="begin" w:fldLock="1"/>
        </w:r>
      </w:ins>
      <w:r w:rsidR="00F91A76">
        <w:instrText>ADDIN CSL_CITATION {"citationItems":[{"id":"ITEM-1","itemData":{"DOI":"10.1016/j.csr.2007.01.023","ISSN":"02784343","abstract":"The baroclinic and barotropic properties of ocean processes vary on many scales. These scales are determined by various factors such as the variations in coastline and bottom topography, the forcing meteorology, the latitudinal dependence of the Coriolis force, and the Rossby radius of deformation among others. In this paper we attempt to qualify and quantify scales of these processes, with particular attention to the horizontal resolution necessary to accurately reproduce physical processes in numerical ocean models. We also discuss approaches taken in nesting or down-scaling from global/basin-scale models to regional-scale or shelf-scale models. Finally we offer comments on how vertical resolution affects the representation of stratification in these numerical models. © 2007 Elsevier Ltd. All rights reserved.","author":[{"dropping-particle":"","family":"Greenberg","given":"David A.","non-dropping-particle":"","parse-names":false,"suffix":""},{"dropping-particle":"","family":"Dupont","given":"Frédéric","non-dropping-particle":"","parse-names":false,"suffix":""},{"dropping-particle":"","family":"Lyard","given":"Florent H.","non-dropping-particle":"","parse-names":false,"suffix":""},{"dropping-particle":"","family":"Lynch","given":"Daniel R.","non-dropping-particle":"","parse-names":false,"suffix":""},{"dropping-particle":"","family":"Werner","given":"Francisco E.","non-dropping-particle":"","parse-names":false,"suffix":""}],"container-title":"Continental Shelf Research","id":"ITEM-1","issue":"9","issued":{"date-parts":[["2007"]]},"page":"1317-1343","title":"Resolution issues in numerical models of oceanic and coastal circulation","type":"article-journal","volume":"27"},"uris":["http://www.mendeley.com/documents/?uuid=cc95e1de-1848-4a93-95ae-5aa24bd6c291"]},{"id":"ITEM-2","itemData":{"DOI":"10.1016/j.csr.2013.11.007","ISSN":"02784343","abstract":"The issue of appropriate resolution of coastal models is addressed in this paper. The quality of coastal predictions from three different spatial resolutions of a coastal ocean model is assessed in the context of simulation of the freshwater front in Liverpool Bay. Model performance is examined during the study period February 2008 using a 3-D baroclinic hydrodynamic model. Some characteristic lengthscales and non-dimensional numbers are introduced to describe the coastal plume and freshwater front. Metrics based on these lengthscales and the governing physical processes are used to assess model performance and these metrics have been calculated for the suite of downscaled models and compared with observations.Increased model resolution was found to better capture the position and strength of the freshwater front. However, instabilities along the front such as the tidal excursion led to large temporal and spatial variability in its position in the highest resolution model. By examining the spatial structure of the baroclinic Rossby radius in each model we identify which lengthscales are being resolved at different resolutions. In this dynamic environment it is more valuable to represent the governing time and space scales, rather than relying on strict point by point tests when evaluating model skill.","author":[{"dropping-particle":"","family":"Bricheno","given":"Lucy M.","non-dropping-particle":"","parse-names":false,"suffix":""},{"dropping-particle":"","family":"Wolf","given":"Judith M.","non-dropping-particle":"","parse-names":false,"suffix":""},{"dropping-particle":"","family":"Brown","given":"Jennifer M.","non-dropping-particle":"","parse-names":false,"suffix":""}],"container-title":"Continental Shelf Research","id":"ITEM-2","issued":{"date-parts":[["2014"]]},"page":"7-16","publisher":"Elsevier","title":"Impacts of high resolution model downscaling in coastal regions","type":"article-journal","volume":"87"},"uris":["http://www.mendeley.com/documents/?uuid=50cd7067-d849-40f7-9403-d7cc61ae2352"]}],"mendeley":{"formattedCitation":"[41,45]","plainTextFormattedCitation":"[41,45]","previouslyFormattedCitation":"[41,45]"},"properties":{"noteIndex":0},"schema":"https://github.com/citation-style-language/schema/raw/master/csl-citation.json"}</w:instrText>
      </w:r>
      <w:r w:rsidR="007D1458">
        <w:fldChar w:fldCharType="separate"/>
      </w:r>
      <w:r w:rsidR="007D1458" w:rsidRPr="007D1458">
        <w:rPr>
          <w:noProof/>
        </w:rPr>
        <w:t>[41,45]</w:t>
      </w:r>
      <w:ins w:id="225" w:author="ara952 reza" w:date="2020-09-10T22:34:00Z">
        <w:r w:rsidR="007D1458">
          <w:fldChar w:fldCharType="end"/>
        </w:r>
      </w:ins>
      <w:del w:id="226" w:author="ara952 reza" w:date="2020-09-10T22:34:00Z">
        <w:r w:rsidDel="007D1458">
          <w:delText>(Greenberg et al., 2007; Bricheno et al., 2013)</w:delText>
        </w:r>
      </w:del>
      <w:r>
        <w:t>.</w:t>
      </w:r>
    </w:p>
    <w:p w14:paraId="6F36291A" w14:textId="1DF08670" w:rsidR="00E05141" w:rsidRDefault="00E05141" w:rsidP="00E05141">
      <w:pPr>
        <w:jc w:val="both"/>
      </w:pPr>
      <w:r>
        <w:t xml:space="preserve">Knowledge of the baroclinic condition of the Bay can enhance acoustic hydrographic surveys by defining the areas of high sound speed variability for better time, </w:t>
      </w:r>
      <w:proofErr w:type="gramStart"/>
      <w:r>
        <w:t>cost</w:t>
      </w:r>
      <w:proofErr w:type="gramEnd"/>
      <w:r>
        <w:t xml:space="preserve"> and effort efficiency of the survey. Besides, by relying on the baroclinic condition of the domain, biological studies, for instance, habitat mapping, and retention of organisms such as </w:t>
      </w:r>
      <w:r w:rsidRPr="005723C9">
        <w:t xml:space="preserve">phytoplankton </w:t>
      </w:r>
      <w:ins w:id="227" w:author="ara952 reza" w:date="2020-09-10T22:35:00Z">
        <w:r w:rsidR="00F91A76">
          <w:fldChar w:fldCharType="begin" w:fldLock="1"/>
        </w:r>
      </w:ins>
      <w:r w:rsidR="00F91A76">
        <w:instrText>ADDIN CSL_CITATION {"citationItems":[{"id":"ITEM-1","itemData":{"author":[{"dropping-particle":"","family":"Gran","given":"H H","non-dropping-particle":"","parse-names":false,"suffix":""},{"dropping-particle":"","family":"Braarud","given":"T","non-dropping-particle":"","parse-names":false,"suffix":""}],"container-title":"Journal of the Biological Board of Canada","id":"ITEM-1","issue":"5","issued":{"date-parts":[["1935"]]},"note":"Cited By :225\n\nExport Date: 11 September 2020","page":"279-467","title":"A quantitative study of the phytoplankton in the Bay of Fundy and the Gulf of Maine (including observations on hydrography, chemistry and turbidity)","type":"article-journal","volume":"1"},"uris":["http://www.mendeley.com/documents/?uuid=8efdba73-4d5f-40be-8350-f7257f9c24ee"]}],"mendeley":{"formattedCitation":"[46]","plainTextFormattedCitation":"[46]","previouslyFormattedCitation":"[46]"},"properties":{"noteIndex":0},"schema":"https://github.com/citation-style-language/schema/raw/master/csl-citation.json"}</w:instrText>
      </w:r>
      <w:r w:rsidR="00F91A76">
        <w:fldChar w:fldCharType="separate"/>
      </w:r>
      <w:r w:rsidR="00F91A76" w:rsidRPr="00F91A76">
        <w:rPr>
          <w:noProof/>
        </w:rPr>
        <w:t>[46]</w:t>
      </w:r>
      <w:ins w:id="228" w:author="ara952 reza" w:date="2020-09-10T22:35:00Z">
        <w:r w:rsidR="00F91A76">
          <w:fldChar w:fldCharType="end"/>
        </w:r>
      </w:ins>
      <w:del w:id="229" w:author="ara952 reza" w:date="2020-09-10T22:35:00Z">
        <w:r w:rsidDel="00F91A76">
          <w:delText>(</w:delText>
        </w:r>
        <w:r w:rsidRPr="005723C9" w:rsidDel="00F91A76">
          <w:delText>Gran and Braarud, 1935</w:delText>
        </w:r>
        <w:r w:rsidDel="00F91A76">
          <w:delText>)</w:delText>
        </w:r>
      </w:del>
      <w:r w:rsidRPr="005723C9">
        <w:t xml:space="preserve">, zooplankton </w:t>
      </w:r>
      <w:ins w:id="230" w:author="ara952 reza" w:date="2020-09-10T22:37:00Z">
        <w:r w:rsidR="00F91A76">
          <w:fldChar w:fldCharType="begin" w:fldLock="1"/>
        </w:r>
      </w:ins>
      <w:r w:rsidR="00F91A76">
        <w:instrText>ADDIN CSL_CITATION {"citationItems":[{"id":"ITEM-1","itemData":{"author":[{"dropping-particle":"","family":"Fish","given":"C J","non-dropping-particle":"","parse-names":false,"suffix":""},{"dropping-particle":"","family":"Johnson","given":"M W","non-dropping-particle":"","parse-names":false,"suffix":""}],"container-title":"J. Biol. Board Can.","id":"ITEM-1","issue":"3","issued":{"date-parts":[["1937"]]},"note":"Cited By :40\n\nExport Date: 11 September 2020","page":"189-322","title":"The biology of the zooplankton population in the Bay of Fundy and Gulf of Maine with special reference to production and distribution","type":"article-journal","volume":"3"},"uris":["http://www.mendeley.com/documents/?uuid=a889b3c5-119b-4a68-91f0-2ca984f1b172"]}],"mendeley":{"formattedCitation":"[47]","plainTextFormattedCitation":"[47]","previouslyFormattedCitation":"[47]"},"properties":{"noteIndex":0},"schema":"https://github.com/citation-style-language/schema/raw/master/csl-citation.json"}</w:instrText>
      </w:r>
      <w:r w:rsidR="00F91A76">
        <w:fldChar w:fldCharType="separate"/>
      </w:r>
      <w:r w:rsidR="00F91A76" w:rsidRPr="00F91A76">
        <w:rPr>
          <w:noProof/>
        </w:rPr>
        <w:t>[47]</w:t>
      </w:r>
      <w:ins w:id="231" w:author="ara952 reza" w:date="2020-09-10T22:37:00Z">
        <w:r w:rsidR="00F91A76">
          <w:fldChar w:fldCharType="end"/>
        </w:r>
      </w:ins>
      <w:del w:id="232" w:author="ara952 reza" w:date="2020-09-10T22:37:00Z">
        <w:r w:rsidDel="00F91A76">
          <w:delText>(</w:delText>
        </w:r>
        <w:r w:rsidRPr="005723C9" w:rsidDel="00F91A76">
          <w:delText>Fish and Johnson,1937</w:delText>
        </w:r>
        <w:r w:rsidDel="00F91A76">
          <w:delText>)</w:delText>
        </w:r>
      </w:del>
      <w:r w:rsidRPr="005723C9">
        <w:t xml:space="preserve">, scallop larvae </w:t>
      </w:r>
      <w:ins w:id="233" w:author="ara952 reza" w:date="2020-09-10T22:37:00Z">
        <w:r w:rsidR="00F91A76">
          <w:fldChar w:fldCharType="begin" w:fldLock="1"/>
        </w:r>
      </w:ins>
      <w:r w:rsidR="00F91A76">
        <w:instrText>ADDIN CSL_CITATION {"citationItems":[{"id":"ITEM-1","itemData":{"author":[{"dropping-particle":"","family":"Dickie","given":"L M","non-dropping-particle":"","parse-names":false,"suffix":""}],"container-title":"Journal of the Fisheries Research Board of Canada","id":"ITEM-1","issue":"6","issued":{"date-parts":[["1955"]]},"note":"Cited By :86\n\nExport Date: 10 September 2020","page":"797-857","title":"Fluctuations in abundance of the giant scallop, Placopecten magellanicus (Gmelin), in the Digby area of the Bay of Fundy","type":"article-journal","volume":"12"},"uris":["http://www.mendeley.com/documents/?uuid=12ac01d9-4ec4-4e88-b399-c3ebbe5c9f50"]}],"mendeley":{"formattedCitation":"[19]","plainTextFormattedCitation":"[19]","previouslyFormattedCitation":"[19]"},"properties":{"noteIndex":0},"schema":"https://github.com/citation-style-language/schema/raw/master/csl-citation.json"}</w:instrText>
      </w:r>
      <w:r w:rsidR="00F91A76">
        <w:fldChar w:fldCharType="separate"/>
      </w:r>
      <w:r w:rsidR="00F91A76" w:rsidRPr="00F91A76">
        <w:rPr>
          <w:noProof/>
        </w:rPr>
        <w:t>[19]</w:t>
      </w:r>
      <w:ins w:id="234" w:author="ara952 reza" w:date="2020-09-10T22:37:00Z">
        <w:r w:rsidR="00F91A76">
          <w:fldChar w:fldCharType="end"/>
        </w:r>
      </w:ins>
      <w:del w:id="235" w:author="ara952 reza" w:date="2020-09-10T22:37:00Z">
        <w:r w:rsidDel="00F91A76">
          <w:delText>(</w:delText>
        </w:r>
        <w:r w:rsidRPr="005723C9" w:rsidDel="00F91A76">
          <w:delText>Dickie, 1955</w:delText>
        </w:r>
        <w:r w:rsidDel="00F91A76">
          <w:delText xml:space="preserve">) </w:delText>
        </w:r>
      </w:del>
      <w:r>
        <w:t>which finally provide better insight for decision-makers to provide a sustainable plan for the marine environment.</w:t>
      </w:r>
      <w:r w:rsidRPr="000546B3">
        <w:t xml:space="preserve"> </w:t>
      </w:r>
    </w:p>
    <w:p w14:paraId="0BD3C435" w14:textId="0C89DF2D" w:rsidR="00E05141" w:rsidRDefault="00E05141" w:rsidP="00E05141">
      <w:pPr>
        <w:jc w:val="both"/>
      </w:pPr>
      <w:r>
        <w:t xml:space="preserve">In this model for the Bay of Fundy, we use a high-resolution mesh up to 10 meters to resolve the oceanographic condition of the </w:t>
      </w:r>
      <w:del w:id="236" w:author="ara952 reza" w:date="2020-09-10T22:38:00Z">
        <w:r w:rsidDel="00F91A76">
          <w:delText>Bay</w:delText>
        </w:r>
      </w:del>
      <w:ins w:id="237" w:author="ara952 reza" w:date="2020-09-10T22:38:00Z">
        <w:r w:rsidR="00F91A76">
          <w:t>Bay, specifically temperature and salinity,</w:t>
        </w:r>
      </w:ins>
      <w:r>
        <w:t xml:space="preserve"> for two months in July and August 2018. </w:t>
      </w:r>
    </w:p>
    <w:p w14:paraId="561ADF2C" w14:textId="77777777" w:rsidR="00E05141" w:rsidRPr="00F76C0C" w:rsidRDefault="00E05141" w:rsidP="00E05141">
      <w:pPr>
        <w:jc w:val="both"/>
      </w:pPr>
      <w:r>
        <w:t xml:space="preserve">The paper is composed as follows. In section 2, we describe the model configuration, open boundary forcing, and initialization. Section 3 presents the model evaluation against Saint John River tide gauge data, Canadian Hydrographic Service (CHS) published constituents for the Bay of Fundy and CTD casts from fieldwork and the World Ocean Atlas Database. Section 4 presents the summary and conclusion. </w:t>
      </w:r>
    </w:p>
    <w:bookmarkEnd w:id="178"/>
    <w:p w14:paraId="5FF0847B" w14:textId="71CE1E50" w:rsidR="00E05141" w:rsidDel="00F91A76" w:rsidRDefault="00E05141" w:rsidP="00E05141">
      <w:pPr>
        <w:jc w:val="both"/>
        <w:rPr>
          <w:del w:id="238" w:author="Ian Church" w:date="2020-04-27T15:40:00Z"/>
        </w:rPr>
      </w:pPr>
    </w:p>
    <w:p w14:paraId="0B6DD602" w14:textId="776773FA" w:rsidR="00F91A76" w:rsidRDefault="00F91A76" w:rsidP="00E05141">
      <w:pPr>
        <w:jc w:val="both"/>
        <w:rPr>
          <w:ins w:id="239" w:author="ara952 reza" w:date="2020-09-10T22:38:00Z"/>
        </w:rPr>
      </w:pPr>
    </w:p>
    <w:p w14:paraId="56D93182" w14:textId="77777777" w:rsidR="00F91A76" w:rsidRDefault="00F91A76" w:rsidP="00E05141">
      <w:pPr>
        <w:jc w:val="both"/>
        <w:rPr>
          <w:ins w:id="240" w:author="ara952 reza" w:date="2020-09-10T22:38:00Z"/>
        </w:rPr>
      </w:pPr>
    </w:p>
    <w:p w14:paraId="2917594C" w14:textId="77777777" w:rsidR="00E05141" w:rsidRDefault="00E05141" w:rsidP="00E05141">
      <w:pPr>
        <w:jc w:val="both"/>
        <w:rPr>
          <w:b/>
          <w:bCs/>
        </w:rPr>
      </w:pPr>
      <w:r w:rsidRPr="00FB6936">
        <w:rPr>
          <w:b/>
          <w:bCs/>
        </w:rPr>
        <w:t>2 Method</w:t>
      </w:r>
      <w:r>
        <w:rPr>
          <w:b/>
          <w:bCs/>
        </w:rPr>
        <w:t xml:space="preserve">ology </w:t>
      </w:r>
    </w:p>
    <w:p w14:paraId="3EF60871" w14:textId="3BF1B508" w:rsidR="00E05141" w:rsidRDefault="00F91A76" w:rsidP="00E05141">
      <w:pPr>
        <w:autoSpaceDE w:val="0"/>
        <w:autoSpaceDN w:val="0"/>
        <w:adjustRightInd w:val="0"/>
        <w:spacing w:after="0" w:line="240" w:lineRule="auto"/>
        <w:jc w:val="both"/>
      </w:pPr>
      <w:ins w:id="241" w:author="ara952 reza" w:date="2020-09-10T22:40:00Z">
        <w:r>
          <w:t xml:space="preserve">A high-resolution model </w:t>
        </w:r>
      </w:ins>
      <w:del w:id="242" w:author="ara952 reza" w:date="2020-09-10T22:41:00Z">
        <w:r w:rsidR="00E05141" w:rsidDel="00F91A76">
          <w:delText xml:space="preserve">Two model configurations have </w:delText>
        </w:r>
      </w:del>
      <w:ins w:id="243" w:author="ara952 reza" w:date="2020-09-10T22:41:00Z">
        <w:r>
          <w:t xml:space="preserve">has </w:t>
        </w:r>
      </w:ins>
      <w:r w:rsidR="00E05141">
        <w:t>been developed for this study</w:t>
      </w:r>
      <w:ins w:id="244" w:author="ara952 reza" w:date="2020-09-10T22:41:00Z">
        <w:r>
          <w:t xml:space="preserve"> with the </w:t>
        </w:r>
      </w:ins>
      <w:del w:id="245" w:author="ara952 reza" w:date="2020-09-10T22:41:00Z">
        <w:r w:rsidR="00E05141" w:rsidDel="00F91A76">
          <w:delText xml:space="preserve">. The first ranges in </w:delText>
        </w:r>
      </w:del>
      <w:r w:rsidR="00E05141">
        <w:t>horizontal resolution from 20m to 6km</w:t>
      </w:r>
      <w:del w:id="246" w:author="ara952 reza" w:date="2020-09-10T22:41:00Z">
        <w:r w:rsidR="00E05141" w:rsidDel="00F91A76">
          <w:delText xml:space="preserve"> and the second from 10m to 6km</w:delText>
        </w:r>
      </w:del>
      <w:r w:rsidR="00E05141">
        <w:t xml:space="preserve">. The domain covers the whole Bay of Fundy including Chignecto Bay and Minas Basin and upper part of Saint John River up to Evandale, New Brunswick. The following subsections explain the model configuration, parameters, and open boundary </w:t>
      </w:r>
      <w:proofErr w:type="spellStart"/>
      <w:r w:rsidR="00E05141">
        <w:t>forcing</w:t>
      </w:r>
      <w:ins w:id="247" w:author="ara952 reza" w:date="2020-09-10T22:42:00Z">
        <w:r>
          <w:t>,</w:t>
        </w:r>
      </w:ins>
      <w:del w:id="248" w:author="ara952 reza" w:date="2020-09-10T22:42:00Z">
        <w:r w:rsidR="00E05141" w:rsidDel="00F91A76">
          <w:delText xml:space="preserve"> and </w:delText>
        </w:r>
      </w:del>
      <w:r w:rsidR="00E05141">
        <w:t>initialization</w:t>
      </w:r>
      <w:proofErr w:type="spellEnd"/>
      <w:ins w:id="249" w:author="ara952 reza" w:date="2020-09-10T22:42:00Z">
        <w:r>
          <w:t>, and surface forcing</w:t>
        </w:r>
      </w:ins>
      <w:r w:rsidR="00E05141">
        <w:t>.</w:t>
      </w:r>
    </w:p>
    <w:p w14:paraId="7F1C9282" w14:textId="7F044782" w:rsidR="00E05141" w:rsidRPr="00860784" w:rsidDel="00FE5BEE" w:rsidRDefault="00E05141" w:rsidP="00E05141">
      <w:pPr>
        <w:autoSpaceDE w:val="0"/>
        <w:autoSpaceDN w:val="0"/>
        <w:adjustRightInd w:val="0"/>
        <w:spacing w:after="0" w:line="240" w:lineRule="auto"/>
        <w:jc w:val="both"/>
        <w:rPr>
          <w:del w:id="250" w:author="Ian Church" w:date="2020-04-27T16:37:00Z"/>
        </w:rPr>
      </w:pPr>
    </w:p>
    <w:p w14:paraId="062D7180" w14:textId="7B6CA5BE" w:rsidR="00E05141" w:rsidRPr="00FB6936" w:rsidDel="00FE5BEE" w:rsidRDefault="00E05141" w:rsidP="00E05141">
      <w:pPr>
        <w:jc w:val="both"/>
        <w:rPr>
          <w:del w:id="251" w:author="Ian Church" w:date="2020-04-27T16:37:00Z"/>
        </w:rPr>
      </w:pPr>
    </w:p>
    <w:p w14:paraId="1868011C" w14:textId="77777777" w:rsidR="00E05141" w:rsidRPr="00FB6936" w:rsidRDefault="00E05141" w:rsidP="00E05141">
      <w:pPr>
        <w:jc w:val="both"/>
        <w:rPr>
          <w:b/>
          <w:bCs/>
        </w:rPr>
      </w:pPr>
      <w:r w:rsidRPr="00FB6936">
        <w:rPr>
          <w:b/>
          <w:bCs/>
        </w:rPr>
        <w:t>2.1 Model configuration and parameters</w:t>
      </w:r>
    </w:p>
    <w:p w14:paraId="68FF5F31" w14:textId="77091B5B" w:rsidR="00E05141" w:rsidRDefault="00E05141" w:rsidP="00E05141">
      <w:pPr>
        <w:jc w:val="both"/>
      </w:pPr>
      <w:r w:rsidRPr="00FB6936">
        <w:t>In this paper</w:t>
      </w:r>
      <w:r>
        <w:t>,</w:t>
      </w:r>
      <w:r w:rsidRPr="00FB6936">
        <w:t xml:space="preserve"> we use Finite-Volume Community Ocean Model, FVCOM, which is originally developed by </w:t>
      </w:r>
      <w:ins w:id="252" w:author="ara952 reza" w:date="2020-09-10T22:44:00Z">
        <w:r w:rsidR="00F91A76">
          <w:fldChar w:fldCharType="begin" w:fldLock="1"/>
        </w:r>
      </w:ins>
      <w:r w:rsidR="002F3DF4">
        <w:instrText>ADDIN CSL_CITATION {"citationItems":[{"id":"ITEM-1","itemData":{"DOI":"10.1175/1520-0426(2003)020&lt;0159:AUGFVT&gt;2.0.CO;2","author":[{"dropping-particle":"","family":"Chen","given":"C","non-dropping-particle":"","parse-names":false,"suffix":""},{"dropping-particle":"","family":"Liu","given":"H","non-dropping-particle":"","parse-names":false,"suffix":""},{"dropping-particle":"","family":"Beardsley","given":"R C","non-dropping-particle":"","parse-names":false,"suffix":""}],"container-title":"Journal of Atmospheric and Oceanic Technology","id":"ITEM-1","issue":"1","issued":{"date-parts":[["2003"]]},"note":"Cited By :930\n\nExport Date: 11 September 2020","page":"159-186","title":"An unstructured grid, finite-volume, three-dimensional, primitive equations ocean model: Application to coastal ocean and estuaries","type":"article-journal","volume":"20"},"uris":["http://www.mendeley.com/documents/?uuid=c20fee6e-c323-4e9b-a3bf-1f43550c9aef"]}],"mendeley":{"formattedCitation":"[48]","plainTextFormattedCitation":"[48]","previouslyFormattedCitation":"[48]"},"properties":{"noteIndex":0},"schema":"https://github.com/citation-style-language/schema/raw/master/csl-citation.json"}</w:instrText>
      </w:r>
      <w:r w:rsidR="00F91A76">
        <w:fldChar w:fldCharType="separate"/>
      </w:r>
      <w:r w:rsidR="00F91A76" w:rsidRPr="00F91A76">
        <w:rPr>
          <w:noProof/>
        </w:rPr>
        <w:t>[48]</w:t>
      </w:r>
      <w:ins w:id="253" w:author="ara952 reza" w:date="2020-09-10T22:44:00Z">
        <w:r w:rsidR="00F91A76">
          <w:fldChar w:fldCharType="end"/>
        </w:r>
      </w:ins>
      <w:del w:id="254" w:author="ara952 reza" w:date="2020-09-10T22:44:00Z">
        <w:r w:rsidRPr="00FB6936" w:rsidDel="00F91A76">
          <w:delText>Chen et al.,(2003)</w:delText>
        </w:r>
      </w:del>
      <w:r w:rsidRPr="00FB6936">
        <w:t xml:space="preserve"> and upgraded by the joint effort of University of Massachusetts Dartmouth</w:t>
      </w:r>
      <w:r>
        <w:t xml:space="preserve"> </w:t>
      </w:r>
      <w:r w:rsidRPr="00FB6936">
        <w:t>(UMAS-D) and Woods Hole Oceanographic Institution</w:t>
      </w:r>
      <w:r>
        <w:t xml:space="preserve"> </w:t>
      </w:r>
      <w:r w:rsidRPr="00FB6936">
        <w:t>(WHOI)</w:t>
      </w:r>
      <w:r>
        <w:t xml:space="preserve"> </w:t>
      </w:r>
      <w:ins w:id="255" w:author="ara952 reza" w:date="2020-09-10T22:46:00Z">
        <w:r w:rsidR="002F3DF4">
          <w:fldChar w:fldCharType="begin" w:fldLock="1"/>
        </w:r>
      </w:ins>
      <w:r w:rsidR="002F3DF4">
        <w:instrText>ADDIN CSL_CITATION {"citationItems":[{"id":"ITEM-1","itemData":{"author":[{"dropping-particle":"","family":"Chen","given":"C","non-dropping-particle":"","parse-names":false,"suffix":""},{"dropping-particle":"","family":"Beardsley","given":"R C","non-dropping-particle":"","parse-names":false,"suffix":""},{"dropping-particle":"","family":"Cowles","given":"G","non-dropping-particle":"","parse-names":false,"suffix":""}],"container-title":"An Unstructured Grid, Finite-volume Coastal Ocean Model: FVCOM User Manual","id":"ITEM-1","issued":{"date-parts":[["2006"]]},"note":"Cited By :293\n\nExport Date: 11 September 2020","title":"An unstructured grid, finite-volume coastal ocean model: FVCOM user manual","type":"article-journal"},"uris":["http://www.mendeley.com/documents/?uuid=c3856547-beb2-446a-b964-00e5620e44af"]}],"mendeley":{"formattedCitation":"[49]","plainTextFormattedCitation":"[49]","previouslyFormattedCitation":"[49]"},"properties":{"noteIndex":0},"schema":"https://github.com/citation-style-language/schema/raw/master/csl-citation.json"}</w:instrText>
      </w:r>
      <w:r w:rsidR="002F3DF4">
        <w:fldChar w:fldCharType="separate"/>
      </w:r>
      <w:r w:rsidR="002F3DF4" w:rsidRPr="002F3DF4">
        <w:rPr>
          <w:noProof/>
        </w:rPr>
        <w:t>[49]</w:t>
      </w:r>
      <w:ins w:id="256" w:author="ara952 reza" w:date="2020-09-10T22:46:00Z">
        <w:r w:rsidR="002F3DF4">
          <w:fldChar w:fldCharType="end"/>
        </w:r>
      </w:ins>
      <w:del w:id="257" w:author="ara952 reza" w:date="2020-09-10T22:46:00Z">
        <w:r w:rsidRPr="00FB6936" w:rsidDel="002F3DF4">
          <w:delText>(Chen et al., 2006)</w:delText>
        </w:r>
      </w:del>
      <w:ins w:id="258" w:author="ara952 reza" w:date="2020-09-10T22:46:00Z">
        <w:r w:rsidR="002F3DF4">
          <w:t>.</w:t>
        </w:r>
      </w:ins>
      <w:del w:id="259" w:author="ara952 reza" w:date="2020-09-10T22:46:00Z">
        <w:r w:rsidRPr="00FB6936" w:rsidDel="002F3DF4">
          <w:delText>.</w:delText>
        </w:r>
      </w:del>
      <w:r w:rsidRPr="00FB6936">
        <w:t xml:space="preserve"> The model uses an unstructured grid, 3D primitive equations and is embedded </w:t>
      </w:r>
      <w:r>
        <w:t>with</w:t>
      </w:r>
      <w:r w:rsidRPr="00FB6936">
        <w:t xml:space="preserve"> different modules such as sediment</w:t>
      </w:r>
      <w:r>
        <w:t xml:space="preserve"> transport</w:t>
      </w:r>
      <w:r w:rsidRPr="00FB6936">
        <w:t xml:space="preserve">, Global Ocean Turbulence Model (GOTM) </w:t>
      </w:r>
      <w:ins w:id="260" w:author="ara952 reza" w:date="2020-09-10T22:49:00Z">
        <w:r w:rsidR="002F3DF4">
          <w:fldChar w:fldCharType="begin" w:fldLock="1"/>
        </w:r>
      </w:ins>
      <w:r w:rsidR="002F3DF4">
        <w:instrText>ADDIN CSL_CITATION {"citationItems":[{"id":"ITEM-1","itemData":{"author":[{"dropping-particle":"","family":"Burchard","given":"H","non-dropping-particle":"","parse-names":false,"suffix":""}],"container-title":"Applied Turbulence Modelling in Marine Waters","id":"ITEM-1","issued":{"date-parts":[["2002"]]},"note":"Cited By :100\n\nExport Date: 11 September 2020","title":"Applied turbulence modelling in marine waters","type":"article-journal"},"uris":["http://www.mendeley.com/documents/?uuid=600d5c87-824c-4ce9-94d1-cb4522ba6d1c"]}],"mendeley":{"formattedCitation":"[50]","plainTextFormattedCitation":"[50]","previouslyFormattedCitation":"[50]"},"properties":{"noteIndex":0},"schema":"https://github.com/citation-style-language/schema/raw/master/csl-citation.json"}</w:instrText>
      </w:r>
      <w:r w:rsidR="002F3DF4">
        <w:fldChar w:fldCharType="separate"/>
      </w:r>
      <w:r w:rsidR="002F3DF4" w:rsidRPr="002F3DF4">
        <w:rPr>
          <w:noProof/>
        </w:rPr>
        <w:t>[50]</w:t>
      </w:r>
      <w:ins w:id="261" w:author="ara952 reza" w:date="2020-09-10T22:49:00Z">
        <w:r w:rsidR="002F3DF4">
          <w:fldChar w:fldCharType="end"/>
        </w:r>
      </w:ins>
      <w:del w:id="262" w:author="ara952 reza" w:date="2020-09-10T22:49:00Z">
        <w:r w:rsidRPr="00FB6936" w:rsidDel="002F3DF4">
          <w:delText>(Burchard 2002)</w:delText>
        </w:r>
      </w:del>
      <w:r w:rsidRPr="00FB6936">
        <w:t xml:space="preserve">, </w:t>
      </w:r>
      <w:del w:id="263" w:author="ara952 reza" w:date="2020-09-09T21:17:00Z">
        <w:r w:rsidRPr="00FB6936" w:rsidDel="00DF733C">
          <w:delText xml:space="preserve">3d </w:delText>
        </w:r>
      </w:del>
      <w:ins w:id="264" w:author="ara952 reza" w:date="2020-09-09T21:17:00Z">
        <w:r w:rsidR="00DF733C" w:rsidRPr="00FB6936">
          <w:t>3</w:t>
        </w:r>
        <w:r w:rsidR="00DF733C">
          <w:t>D</w:t>
        </w:r>
        <w:r w:rsidR="00DF733C" w:rsidRPr="00FB6936">
          <w:t xml:space="preserve"> </w:t>
        </w:r>
      </w:ins>
      <w:r w:rsidRPr="00FB6936">
        <w:t>Wet-Dry module, nesting module. The equation</w:t>
      </w:r>
      <w:r>
        <w:t>s</w:t>
      </w:r>
      <w:r w:rsidRPr="00FB6936">
        <w:t xml:space="preserve"> of momentum, continuity, temperature, salinity</w:t>
      </w:r>
      <w:r>
        <w:t>,</w:t>
      </w:r>
      <w:r w:rsidRPr="00FB6936">
        <w:t xml:space="preserve"> and density in </w:t>
      </w:r>
      <w:r>
        <w:t xml:space="preserve">a </w:t>
      </w:r>
      <w:r w:rsidRPr="00FB6936">
        <w:t>spherical coordinate system with GOTM</w:t>
      </w:r>
      <w:r>
        <w:t>,</w:t>
      </w:r>
      <w:r w:rsidRPr="00FB6936">
        <w:t xml:space="preserve"> k-ε</w:t>
      </w:r>
      <w:r>
        <w:t>,</w:t>
      </w:r>
      <w:r w:rsidRPr="00FB6936">
        <w:t xml:space="preserve"> </w:t>
      </w:r>
      <w:r>
        <w:t xml:space="preserve">or </w:t>
      </w:r>
      <w:r w:rsidRPr="00FB6936">
        <w:t xml:space="preserve"> MY-2.5 </w:t>
      </w:r>
      <w:ins w:id="265" w:author="ara952 reza" w:date="2020-09-10T22:50:00Z">
        <w:r w:rsidR="002F3DF4">
          <w:fldChar w:fldCharType="begin" w:fldLock="1"/>
        </w:r>
      </w:ins>
      <w:r w:rsidR="002F3DF4">
        <w:instrText>ADDIN CSL_CITATION {"citationItems":[{"id":"ITEM-1","itemData":{"DOI":"10.1029/RG020i004p00851","author":[{"dropping-particle":"","family":"Mellor","given":"G L","non-dropping-particle":"","parse-names":false,"suffix":""},{"dropping-particle":"","family":"Yamada","given":"T","non-dropping-particle":"","parse-names":false,"suffix":""}],"container-title":"Reviews of Geophysics","id":"ITEM-1","issue":"4","issued":{"date-parts":[["1982"]]},"note":"Cited By :4738\n\nExport Date: 11 September 2020","page":"851-875","title":"Development of a turbulence closure model for geophysical fluid problems","type":"article-journal","volume":"20"},"uris":["http://www.mendeley.com/documents/?uuid=60e1e5a8-476f-41f4-bec5-d65b14ec0b99"]}],"mendeley":{"formattedCitation":"[51]","plainTextFormattedCitation":"[51]","previouslyFormattedCitation":"[51]"},"properties":{"noteIndex":0},"schema":"https://github.com/citation-style-language/schema/raw/master/csl-citation.json"}</w:instrText>
      </w:r>
      <w:r w:rsidR="002F3DF4">
        <w:fldChar w:fldCharType="separate"/>
      </w:r>
      <w:r w:rsidR="002F3DF4" w:rsidRPr="002F3DF4">
        <w:rPr>
          <w:noProof/>
        </w:rPr>
        <w:t>[51]</w:t>
      </w:r>
      <w:ins w:id="266" w:author="ara952 reza" w:date="2020-09-10T22:50:00Z">
        <w:r w:rsidR="002F3DF4">
          <w:fldChar w:fldCharType="end"/>
        </w:r>
      </w:ins>
      <w:del w:id="267" w:author="ara952 reza" w:date="2020-09-10T22:50:00Z">
        <w:r w:rsidRPr="00FB6936" w:rsidDel="002F3DF4">
          <w:delText>(Mellor and Yamada, 1982)</w:delText>
        </w:r>
      </w:del>
      <w:r w:rsidRPr="00505214">
        <w:t xml:space="preserve"> </w:t>
      </w:r>
      <w:r w:rsidRPr="00FB6936">
        <w:t>turbulent mixing</w:t>
      </w:r>
      <w:r>
        <w:t xml:space="preserve"> </w:t>
      </w:r>
      <w:r w:rsidRPr="00FB6936">
        <w:t xml:space="preserve">in the vertical and </w:t>
      </w:r>
      <w:r>
        <w:t xml:space="preserve">a  </w:t>
      </w:r>
      <w:proofErr w:type="spellStart"/>
      <w:r w:rsidRPr="00FB6936">
        <w:t>Smagorinsky</w:t>
      </w:r>
      <w:proofErr w:type="spellEnd"/>
      <w:r w:rsidRPr="00FB6936">
        <w:t xml:space="preserve"> turbulent closure scheme in the horizontal </w:t>
      </w:r>
      <w:ins w:id="268" w:author="ara952 reza" w:date="2020-09-10T22:52:00Z">
        <w:r w:rsidR="002F3DF4">
          <w:fldChar w:fldCharType="begin" w:fldLock="1"/>
        </w:r>
      </w:ins>
      <w:r w:rsidR="002F3DF4">
        <w:instrText>ADDIN CSL_CITATION {"citationItems":[{"id":"ITEM-1","itemData":{"author":[{"dropping-particle":"","family":"Smagorinsky","given":"J","non-dropping-particle":"","parse-names":false,"suffix":""}],"container-title":"Monthly Weather Review","id":"ITEM-1","issue":"3","issued":{"date-parts":[["1963"]]},"note":"Cited By :9207\n\nExport Date: 11 September 2020","page":"99-164","title":"General circulation experiments with the primitive equations","type":"article-journal","volume":"91"},"uris":["http://www.mendeley.com/documents/?uuid=cce80688-0b75-455b-8fbd-736824dffdf6"]}],"mendeley":{"formattedCitation":"[52]","plainTextFormattedCitation":"[52]","previouslyFormattedCitation":"[52]"},"properties":{"noteIndex":0},"schema":"https://github.com/citation-style-language/schema/raw/master/csl-citation.json"}</w:instrText>
      </w:r>
      <w:r w:rsidR="002F3DF4">
        <w:fldChar w:fldCharType="separate"/>
      </w:r>
      <w:r w:rsidR="002F3DF4" w:rsidRPr="002F3DF4">
        <w:rPr>
          <w:noProof/>
        </w:rPr>
        <w:t>[52]</w:t>
      </w:r>
      <w:ins w:id="269" w:author="ara952 reza" w:date="2020-09-10T22:52:00Z">
        <w:r w:rsidR="002F3DF4">
          <w:fldChar w:fldCharType="end"/>
        </w:r>
      </w:ins>
      <w:del w:id="270" w:author="ara952 reza" w:date="2020-09-10T22:52:00Z">
        <w:r w:rsidRPr="00FB6936" w:rsidDel="002F3DF4">
          <w:delText>(Smagorinsky</w:delText>
        </w:r>
        <w:r w:rsidDel="002F3DF4">
          <w:delText>,</w:delText>
        </w:r>
        <w:r w:rsidRPr="00FB6936" w:rsidDel="002F3DF4">
          <w:delText xml:space="preserve"> 1963)</w:delText>
        </w:r>
      </w:del>
      <w:r w:rsidRPr="00FB6936">
        <w:t xml:space="preserve"> are used as governing equations in the model. In the horizontal, the governing equations are discretized in the flux form over the unstructured triangular mesh</w:t>
      </w:r>
      <w:r>
        <w:t xml:space="preserve"> </w:t>
      </w:r>
      <w:ins w:id="271" w:author="ara952 reza" w:date="2020-09-10T22:52:00Z">
        <w:r w:rsidR="002F3DF4">
          <w:fldChar w:fldCharType="begin" w:fldLock="1"/>
        </w:r>
      </w:ins>
      <w:r w:rsidR="002F3DF4">
        <w:instrText>ADDIN CSL_CITATION {"citationItems":[{"id":"ITEM-1","itemData":{"DOI":"10.1175/1520-0426(2003)020&lt;0159:AUGFVT&gt;2.0.CO;2","author":[{"dropping-particle":"","family":"Chen","given":"C","non-dropping-particle":"","parse-names":false,"suffix":""},{"dropping-particle":"","family":"Liu","given":"H","non-dropping-particle":"","parse-names":false,"suffix":""},{"dropping-particle":"","family":"Beardsley","given":"R C","non-dropping-particle":"","parse-names":false,"suffix":""}],"container-title":"Journal of Atmospheric and Oceanic Technology","id":"ITEM-1","issue":"1","issued":{"date-parts":[["2003"]]},"note":"Cited By :930\n\nExport Date: 11 September 2020","page":"159-186","title":"An unstructured grid, finite-volume, three-dimensional, primitive equations ocean model: Application to coastal ocean and estuaries","type":"article-journal","volume":"20"},"uris":["http://www.mendeley.com/documents/?uuid=c20fee6e-c323-4e9b-a3bf-1f43550c9aef"]}],"mendeley":{"formattedCitation":"[48]","plainTextFormattedCitation":"[48]","previouslyFormattedCitation":"[48]"},"properties":{"noteIndex":0},"schema":"https://github.com/citation-style-language/schema/raw/master/csl-citation.json"}</w:instrText>
      </w:r>
      <w:r w:rsidR="002F3DF4">
        <w:fldChar w:fldCharType="separate"/>
      </w:r>
      <w:r w:rsidR="002F3DF4" w:rsidRPr="002F3DF4">
        <w:rPr>
          <w:noProof/>
        </w:rPr>
        <w:t>[48]</w:t>
      </w:r>
      <w:ins w:id="272" w:author="ara952 reza" w:date="2020-09-10T22:52:00Z">
        <w:r w:rsidR="002F3DF4">
          <w:fldChar w:fldCharType="end"/>
        </w:r>
      </w:ins>
      <w:del w:id="273" w:author="ara952 reza" w:date="2020-09-10T22:52:00Z">
        <w:r w:rsidRPr="00FB6936" w:rsidDel="002F3DF4">
          <w:delText>(Chen et al., 2003)</w:delText>
        </w:r>
      </w:del>
      <w:r w:rsidRPr="00FB6936">
        <w:t xml:space="preserve"> and generalized terrain-following coordinate in the vertical</w:t>
      </w:r>
      <w:r>
        <w:t xml:space="preserve"> </w:t>
      </w:r>
      <w:ins w:id="274" w:author="ara952 reza" w:date="2020-09-10T22:53:00Z">
        <w:r w:rsidR="002F3DF4">
          <w:fldChar w:fldCharType="begin" w:fldLock="1"/>
        </w:r>
      </w:ins>
      <w:r w:rsidR="00AF3764">
        <w:instrText>ADDIN CSL_CITATION {"citationItems":[{"id":"ITEM-1","itemData":{"DOI":"10.1016/S1463-5003(01)00016-6","author":[{"dropping-particle":"","family":"Pietrzak","given":"J","non-dropping-particle":"","parse-names":false,"suffix":""},{"dropping-particle":"","family":"Jakobson","given":"J B","non-dropping-particle":"","parse-names":false,"suffix":""},{"dropping-particle":"","family":"Burchard","given":"H","non-dropping-particle":"","parse-names":false,"suffix":""},{"dropping-particle":"","family":"Jacob Vested","given":"H","non-dropping-particle":"","parse-names":false,"suffix":""},{"dropping-particle":"","family":"Petersen","given":"O","non-dropping-particle":"","parse-names":false,"suffix":""}],"container-title":"Ocean Modelling","id":"ITEM-1","issue":"2","issued":{"date-parts":[["2002"]]},"note":"Cited By :69\n\nExport Date: 11 September 2020","page":"173-205","title":"A three-dimensional hydrostatic model for coastal and ocean modelling using a generalised topography following co-ordinate system","type":"article-journal","volume":"4"},"uris":["http://www.mendeley.com/documents/?uuid=8d8a88a6-b389-46a9-9cd0-87e45576cc24"]}],"mendeley":{"formattedCitation":"[53]","plainTextFormattedCitation":"[53]","previouslyFormattedCitation":"[53]"},"properties":{"noteIndex":0},"schema":"https://github.com/citation-style-language/schema/raw/master/csl-citation.json"}</w:instrText>
      </w:r>
      <w:r w:rsidR="002F3DF4">
        <w:fldChar w:fldCharType="separate"/>
      </w:r>
      <w:r w:rsidR="002F3DF4" w:rsidRPr="002F3DF4">
        <w:rPr>
          <w:noProof/>
        </w:rPr>
        <w:t>[53]</w:t>
      </w:r>
      <w:ins w:id="275" w:author="ara952 reza" w:date="2020-09-10T22:53:00Z">
        <w:r w:rsidR="002F3DF4">
          <w:fldChar w:fldCharType="end"/>
        </w:r>
      </w:ins>
      <w:del w:id="276" w:author="ara952 reza" w:date="2020-09-10T22:53:00Z">
        <w:r w:rsidRPr="00FB6936" w:rsidDel="002F3DF4">
          <w:delText>(Pietrzak et al., 2002)</w:delText>
        </w:r>
      </w:del>
      <w:r w:rsidRPr="00FB6936">
        <w:t>.</w:t>
      </w:r>
      <w:r>
        <w:t xml:space="preserve"> </w:t>
      </w:r>
      <w:r w:rsidRPr="00FB6936">
        <w:t>To integrate in time, the model benefits from mode split and semi-implicit scheme</w:t>
      </w:r>
      <w:r>
        <w:t>s</w:t>
      </w:r>
      <w:r w:rsidRPr="00FB6936">
        <w:t>, while it use</w:t>
      </w:r>
      <w:r>
        <w:t>s</w:t>
      </w:r>
      <w:r w:rsidRPr="00FB6936">
        <w:t xml:space="preserve"> the second-order accurate advection scheme in space. Also, </w:t>
      </w:r>
      <w:r>
        <w:t>by using</w:t>
      </w:r>
      <w:r w:rsidRPr="00FB6936">
        <w:t xml:space="preserve"> the unstructured grid </w:t>
      </w:r>
      <w:r>
        <w:t xml:space="preserve">and </w:t>
      </w:r>
      <w:r w:rsidRPr="00FB6936">
        <w:t xml:space="preserve">finite volume method </w:t>
      </w:r>
      <w:r>
        <w:t xml:space="preserve">the model benefits from </w:t>
      </w:r>
      <w:r w:rsidRPr="00FB6936">
        <w:t>the simple discrete computational efficiency from finite</w:t>
      </w:r>
      <w:r>
        <w:t>-</w:t>
      </w:r>
      <w:r w:rsidRPr="00FB6936">
        <w:t>difference and geometry flexibility f</w:t>
      </w:r>
      <w:r w:rsidR="008A6706">
        <w:t>rom</w:t>
      </w:r>
      <w:r w:rsidRPr="00FB6936">
        <w:t xml:space="preserve"> finite element methods and the accurate conservation of salt, heat, mass is provided by the flux computational method. </w:t>
      </w:r>
      <w:r>
        <w:t>The domain of the mesh configuration is shown in Fig. 3.</w:t>
      </w:r>
      <w:del w:id="277" w:author="ara952 reza" w:date="2020-09-10T23:09:00Z">
        <w:r w:rsidDel="00AF3764">
          <w:delText xml:space="preserve"> </w:delText>
        </w:r>
      </w:del>
      <w:ins w:id="278" w:author="ara952 reza" w:date="2020-09-10T23:09:00Z">
        <w:r w:rsidR="00AF3764">
          <w:t>w</w:t>
        </w:r>
      </w:ins>
      <w:ins w:id="279" w:author="ara952 reza" w:date="2020-09-10T23:07:00Z">
        <w:r w:rsidR="00BF40BA">
          <w:t xml:space="preserve">ith the </w:t>
        </w:r>
        <w:r w:rsidR="00AF3764">
          <w:t>two fine resolution spot</w:t>
        </w:r>
      </w:ins>
      <w:ins w:id="280" w:author="ara952 reza" w:date="2020-09-10T23:09:00Z">
        <w:r w:rsidR="00AF3764">
          <w:t>s</w:t>
        </w:r>
      </w:ins>
      <w:ins w:id="281" w:author="ara952 reza" w:date="2020-09-10T23:07:00Z">
        <w:r w:rsidR="00AF3764">
          <w:t xml:space="preserve"> </w:t>
        </w:r>
      </w:ins>
      <w:ins w:id="282" w:author="ara952 reza" w:date="2020-09-10T23:08:00Z">
        <w:r w:rsidR="00AF3764">
          <w:t xml:space="preserve">in the Saint John River and Minas Passage </w:t>
        </w:r>
      </w:ins>
      <w:ins w:id="283" w:author="ara952 reza" w:date="2020-09-10T23:09:00Z">
        <w:r w:rsidR="00AF3764">
          <w:t xml:space="preserve">at 20 m resolution </w:t>
        </w:r>
      </w:ins>
      <w:ins w:id="284" w:author="ara952 reza" w:date="2020-09-10T23:08:00Z">
        <w:r w:rsidR="00AF3764">
          <w:t>.</w:t>
        </w:r>
      </w:ins>
      <w:del w:id="285" w:author="ara952 reza" w:date="2020-09-10T23:08:00Z">
        <w:r w:rsidDel="00AF3764">
          <w:delText xml:space="preserve">Each mesh covers the same area, however, one of them consists of two high resolutions spots to evaluate the impact of high-resolution seabed bathymetry on the near seabed velocity, </w:delText>
        </w:r>
      </w:del>
      <w:del w:id="286" w:author="ara952 reza" w:date="2020-09-10T22:53:00Z">
        <w:r w:rsidDel="002F3DF4">
          <w:delText>temperature</w:delText>
        </w:r>
      </w:del>
      <w:del w:id="287" w:author="ara952 reza" w:date="2020-09-10T23:08:00Z">
        <w:r w:rsidDel="00AF3764">
          <w:delText xml:space="preserve"> and salinity fields.</w:delText>
        </w:r>
      </w:del>
    </w:p>
    <w:p w14:paraId="591EF19B" w14:textId="7C1BD601" w:rsidR="00BF40BA" w:rsidDel="00BF40BA" w:rsidRDefault="00BF40BA" w:rsidP="00E05141">
      <w:pPr>
        <w:jc w:val="both"/>
        <w:rPr>
          <w:del w:id="288" w:author="ara952 reza" w:date="2020-09-10T23:05:00Z"/>
        </w:rPr>
      </w:pPr>
      <w:r>
        <w:rPr>
          <w:noProof/>
        </w:rPr>
        <w:lastRenderedPageBreak/>
        <mc:AlternateContent>
          <mc:Choice Requires="wps">
            <w:drawing>
              <wp:anchor distT="0" distB="0" distL="114300" distR="114300" simplePos="0" relativeHeight="251846656" behindDoc="0" locked="0" layoutInCell="1" allowOverlap="1" wp14:anchorId="4145FC5E" wp14:editId="02A9EA68">
                <wp:simplePos x="0" y="0"/>
                <wp:positionH relativeFrom="column">
                  <wp:posOffset>809307</wp:posOffset>
                </wp:positionH>
                <wp:positionV relativeFrom="paragraph">
                  <wp:posOffset>2862263</wp:posOffset>
                </wp:positionV>
                <wp:extent cx="4186237" cy="635"/>
                <wp:effectExtent l="0" t="0" r="5080" b="0"/>
                <wp:wrapNone/>
                <wp:docPr id="12" name="Text Box 12"/>
                <wp:cNvGraphicFramePr/>
                <a:graphic xmlns:a="http://schemas.openxmlformats.org/drawingml/2006/main">
                  <a:graphicData uri="http://schemas.microsoft.com/office/word/2010/wordprocessingShape">
                    <wps:wsp>
                      <wps:cNvSpPr txBox="1"/>
                      <wps:spPr>
                        <a:xfrm>
                          <a:off x="0" y="0"/>
                          <a:ext cx="4186237" cy="635"/>
                        </a:xfrm>
                        <a:prstGeom prst="rect">
                          <a:avLst/>
                        </a:prstGeom>
                        <a:solidFill>
                          <a:prstClr val="white"/>
                        </a:solidFill>
                        <a:ln>
                          <a:noFill/>
                        </a:ln>
                      </wps:spPr>
                      <wps:txbx>
                        <w:txbxContent>
                          <w:p w14:paraId="4BEB36D8" w14:textId="5618B9A9" w:rsidR="009D6B96" w:rsidRPr="00760764" w:rsidRDefault="009D6B96" w:rsidP="00E05141">
                            <w:pPr>
                              <w:pStyle w:val="Caption"/>
                              <w:rPr>
                                <w:noProof/>
                              </w:rPr>
                            </w:pPr>
                            <w:r>
                              <w:t xml:space="preserve">Figure </w:t>
                            </w:r>
                            <w:r>
                              <w:fldChar w:fldCharType="begin"/>
                            </w:r>
                            <w:r>
                              <w:instrText>SEQ Figure \* ARABIC</w:instrText>
                            </w:r>
                            <w:r>
                              <w:fldChar w:fldCharType="separate"/>
                            </w:r>
                            <w:r>
                              <w:rPr>
                                <w:noProof/>
                              </w:rPr>
                              <w:t>3</w:t>
                            </w:r>
                            <w:r>
                              <w:fldChar w:fldCharType="end"/>
                            </w:r>
                            <w:r>
                              <w:t>.</w:t>
                            </w:r>
                            <w:r w:rsidRPr="00EC0594">
                              <w:t xml:space="preserve">Unstructured mesh generated by SMS and location of two high resolution spots. </w:t>
                            </w:r>
                            <w:del w:id="289" w:author="ara952 reza" w:date="2020-09-10T23:06:00Z">
                              <w:r w:rsidRPr="00EC0594" w:rsidDel="00BF40BA">
                                <w:delText>The mesh is generated by SMS</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45FC5E" id="Text Box 12" o:spid="_x0000_s1044" type="#_x0000_t202" style="position:absolute;left:0;text-align:left;margin-left:63.7pt;margin-top:225.4pt;width:329.6pt;height:.05pt;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" stroked="f">
                <v:textbox style="mso-fit-shape-to-text:t" inset="0,0,0,0">
                  <w:txbxContent>
                    <w:p w14:paraId="4BEB36D8" w14:textId="5618B9A9" w:rsidR="009D6B96" w:rsidRPr="00760764" w:rsidRDefault="009D6B96" w:rsidP="00E05141">
                      <w:pPr>
                        <w:pStyle w:val="Caption"/>
                        <w:rPr>
                          <w:noProof/>
                        </w:rPr>
                      </w:pPr>
                      <w:r>
                        <w:t xml:space="preserve">Figure </w:t>
                      </w:r>
                      <w:r>
                        <w:fldChar w:fldCharType="begin"/>
                      </w:r>
                      <w:r>
                        <w:instrText>SEQ Figure \* ARABIC</w:instrText>
                      </w:r>
                      <w:r>
                        <w:fldChar w:fldCharType="separate"/>
                      </w:r>
                      <w:r>
                        <w:rPr>
                          <w:noProof/>
                        </w:rPr>
                        <w:t>3</w:t>
                      </w:r>
                      <w:r>
                        <w:fldChar w:fldCharType="end"/>
                      </w:r>
                      <w:r>
                        <w:t>.</w:t>
                      </w:r>
                      <w:r w:rsidRPr="00EC0594">
                        <w:t xml:space="preserve">Unstructured mesh generated by SMS and location of two high resolution spots. </w:t>
                      </w:r>
                      <w:del w:id="290" w:author="ara952 reza" w:date="2020-09-10T23:06:00Z">
                        <w:r w:rsidRPr="00EC0594" w:rsidDel="00BF40BA">
                          <w:delText>The mesh is generated by SMS</w:delText>
                        </w:r>
                      </w:del>
                    </w:p>
                  </w:txbxContent>
                </v:textbox>
              </v:shape>
            </w:pict>
          </mc:Fallback>
        </mc:AlternateContent>
      </w:r>
      <w:r>
        <w:rPr>
          <w:noProof/>
        </w:rPr>
        <mc:AlternateContent>
          <mc:Choice Requires="wpg">
            <w:drawing>
              <wp:anchor distT="0" distB="0" distL="114300" distR="114300" simplePos="0" relativeHeight="251845632" behindDoc="0" locked="0" layoutInCell="1" allowOverlap="1" wp14:anchorId="43ABEB86" wp14:editId="4B924EDA">
                <wp:simplePos x="0" y="0"/>
                <wp:positionH relativeFrom="column">
                  <wp:posOffset>0</wp:posOffset>
                </wp:positionH>
                <wp:positionV relativeFrom="paragraph">
                  <wp:posOffset>0</wp:posOffset>
                </wp:positionV>
                <wp:extent cx="5819775" cy="3025140"/>
                <wp:effectExtent l="0" t="0" r="9525" b="3810"/>
                <wp:wrapTopAndBottom/>
                <wp:docPr id="131" name="Group 131"/>
                <wp:cNvGraphicFramePr/>
                <a:graphic xmlns:a="http://schemas.openxmlformats.org/drawingml/2006/main">
                  <a:graphicData uri="http://schemas.microsoft.com/office/word/2010/wordprocessingGroup">
                    <wpg:wgp>
                      <wpg:cNvGrpSpPr/>
                      <wpg:grpSpPr>
                        <a:xfrm>
                          <a:off x="0" y="0"/>
                          <a:ext cx="5819775" cy="3025140"/>
                          <a:chOff x="0" y="0"/>
                          <a:chExt cx="5819775" cy="3025140"/>
                        </a:xfrm>
                      </wpg:grpSpPr>
                      <pic:pic xmlns:pic="http://schemas.openxmlformats.org/drawingml/2006/picture">
                        <pic:nvPicPr>
                          <pic:cNvPr id="63" name="Picture 63"/>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014413" y="0"/>
                            <a:ext cx="3914775" cy="3025140"/>
                          </a:xfrm>
                          <a:prstGeom prst="rect">
                            <a:avLst/>
                          </a:prstGeom>
                          <a:noFill/>
                          <a:ln>
                            <a:noFill/>
                          </a:ln>
                        </pic:spPr>
                      </pic:pic>
                      <pic:pic xmlns:pic="http://schemas.openxmlformats.org/drawingml/2006/picture">
                        <pic:nvPicPr>
                          <pic:cNvPr id="124" name="Picture 12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433388"/>
                            <a:ext cx="1704975" cy="1316990"/>
                          </a:xfrm>
                          <a:prstGeom prst="rect">
                            <a:avLst/>
                          </a:prstGeom>
                          <a:noFill/>
                          <a:ln>
                            <a:noFill/>
                          </a:ln>
                        </pic:spPr>
                      </pic:pic>
                      <pic:pic xmlns:pic="http://schemas.openxmlformats.org/drawingml/2006/picture">
                        <pic:nvPicPr>
                          <pic:cNvPr id="125" name="Picture 125"/>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4229100" y="442913"/>
                            <a:ext cx="1590675" cy="1228090"/>
                          </a:xfrm>
                          <a:prstGeom prst="rect">
                            <a:avLst/>
                          </a:prstGeom>
                          <a:noFill/>
                          <a:ln>
                            <a:noFill/>
                          </a:ln>
                        </pic:spPr>
                      </pic:pic>
                      <wps:wsp>
                        <wps:cNvPr id="127" name="Straight Arrow Connector 127"/>
                        <wps:cNvCnPr/>
                        <wps:spPr>
                          <a:xfrm flipV="1">
                            <a:off x="3619500" y="604838"/>
                            <a:ext cx="766763" cy="50927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28" name="Straight Arrow Connector 128"/>
                        <wps:cNvCnPr/>
                        <wps:spPr>
                          <a:xfrm>
                            <a:off x="3619500" y="1181100"/>
                            <a:ext cx="766445" cy="33337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29" name="Straight Arrow Connector 129"/>
                        <wps:cNvCnPr/>
                        <wps:spPr>
                          <a:xfrm flipH="1" flipV="1">
                            <a:off x="1504950" y="604838"/>
                            <a:ext cx="795338" cy="62388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0" name="Straight Arrow Connector 130"/>
                        <wps:cNvCnPr/>
                        <wps:spPr>
                          <a:xfrm flipH="1">
                            <a:off x="1528763" y="1266825"/>
                            <a:ext cx="799782" cy="3048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34098556" id="Group 131" o:spid="_x0000_s1026" style="position:absolute;margin-left:0;margin-top:0;width:458.25pt;height:238.2pt;z-index:251845632" coordsize="58197,302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ZUEsDBAoAAAAAAAAAIQCSH8tYar8AAGq/&#10;AAAVAAAAZHJzL21lZGlhL2ltYWdlMi5qcGVn/9j/4AAQSkZJRgABAQEA3ADcAAD/2wBDAAIBAQEB&#10;AQIBAQECAgICAgQDAgICAgUEBAMEBgUGBgYFBgYGBwkIBgcJBwYGCAsICQoKCgoKBggLDAsKDAkK&#10;Cgr/2wBDAQICAgICAgUDAwUKBwYHCgoKCgoKCgoKCgoKCgoKCgoKCgoKCgoKCgoKCgoKCgoKCgoK&#10;CgoKCgoKCgoKCgoKCgr/wAARCAE9AZo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ZUEsDBAoAAAAAAAAAIQAYmEjBsbYAALG2AAAVAAAAZHJzL21lZGlhL2ltYWdlMy5q&#10;cGVn/9j/4AAQSkZJRgABAQEA3ADcAAD/2wBDAAIBAQEBAQIBAQECAgICAgQDAgICAgUEBAMEBgUG&#10;BgYFBgYGBwkIBgcJBwYGCAsICQoKCgoKBggLDAsKDAkKCgr/2wBDAQICAgICAgUDAwUKBwYHCgoK&#10;CgoKCgoKCgoKCgoKCgoKCgoKCgoKCgoKCgoKCgoKCgoKCgoKCgoKCgoKCgoKCgr/wAARCAEnAX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">
                <v:shape id="Picture 63" o:spid="_x0000_s1027" type="#_x0000_t75" style="position:absolute;left:10144;width:39147;height:30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">
                  <v:imagedata r:id="rId20" o:title=""/>
                </v:shape>
                <v:shape id="Picture 124" o:spid="_x0000_s1028" type="#_x0000_t75" style="position:absolute;top:4333;width:17049;height:13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">
                  <v:imagedata r:id="rId21" o:title=""/>
                </v:shape>
                <v:shape id="Picture 125" o:spid="_x0000_s1029" type="#_x0000_t75" style="position:absolute;left:42291;top:4429;width:15906;height:12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">
                  <v:imagedata r:id="rId22" o:title=""/>
                </v:shape>
                <v:shape id="Straight Arrow Connector 127" o:spid="_x0000_s1030" type="#_x0000_t32" style="position:absolute;left:36195;top:6048;width:7667;height:50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" strokecolor="#ed7d31 [3205]" strokeweight=".5pt">
                  <v:stroke endarrow="block" joinstyle="miter"/>
                </v:shape>
                <v:shape id="Straight Arrow Connector 128" o:spid="_x0000_s1031" type="#_x0000_t32" style="position:absolute;left:36195;top:11811;width:7664;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" strokecolor="#ed7d31 [3205]" strokeweight=".5pt">
                  <v:stroke endarrow="block" joinstyle="miter"/>
                </v:shape>
                <v:shape id="Straight Arrow Connector 129" o:spid="_x0000_s1032" type="#_x0000_t32" style="position:absolute;left:15049;top:6048;width:7953;height:623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" strokecolor="#ed7d31 [3205]" strokeweight=".5pt">
                  <v:stroke endarrow="block" joinstyle="miter"/>
                </v:shape>
                <v:shape id="Straight Arrow Connector 130" o:spid="_x0000_s1033" type="#_x0000_t32" style="position:absolute;left:15287;top:12668;width:7998;height:3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" strokecolor="#ed7d31 [3205]" strokeweight=".5pt">
                  <v:stroke endarrow="block" joinstyle="miter"/>
                </v:shape>
                <w10:wrap type="topAndBottom"/>
              </v:group>
            </w:pict>
          </mc:Fallback>
        </mc:AlternateContent>
      </w:r>
      <w:ins w:id="291" w:author="ara952 reza" w:date="2020-09-10T22:59:00Z">
        <w:r>
          <w:rPr>
            <w:noProof/>
          </w:rPr>
          <w:t xml:space="preserve"> </w:t>
        </w:r>
      </w:ins>
      <w:ins w:id="292" w:author="ara952 reza" w:date="2020-09-10T23:00:00Z">
        <w:r>
          <w:rPr>
            <w:noProof/>
          </w:rPr>
          <w:t xml:space="preserve"> </w:t>
        </w:r>
      </w:ins>
    </w:p>
    <w:p w14:paraId="61267787" w14:textId="2E88F0D8" w:rsidR="00E05141" w:rsidDel="00AF3764" w:rsidRDefault="00E05141" w:rsidP="00E05141">
      <w:pPr>
        <w:rPr>
          <w:del w:id="293" w:author="ara952 reza" w:date="2020-09-10T23:10:00Z"/>
        </w:rPr>
      </w:pPr>
    </w:p>
    <w:p w14:paraId="368D6FE4" w14:textId="7B68808D" w:rsidR="00E05141" w:rsidRPr="009F5EC7" w:rsidRDefault="00E05141" w:rsidP="00131CF7">
      <w:pPr>
        <w:jc w:val="both"/>
      </w:pPr>
      <w:r w:rsidRPr="009F5EC7">
        <w:t>The coastline dataset is extracted from Global Self-consistent, Hierarchical, High-resolution Geography Database (GSHHG)</w:t>
      </w:r>
      <w:ins w:id="294" w:author="ara952 reza" w:date="2020-09-10T23:14:00Z">
        <w:r w:rsidR="00AF3764">
          <w:t xml:space="preserve"> </w:t>
        </w:r>
        <w:r w:rsidR="00AF3764">
          <w:fldChar w:fldCharType="begin" w:fldLock="1"/>
        </w:r>
      </w:ins>
      <w:r w:rsidR="00962F76">
        <w:instrText>ADDIN CSL_CITATION {"citationItems":[{"id":"ITEM-1","itemData":{"DOI":"10.1029/96jb00104","author":[{"dropping-particle":"","family":"Wessel","given":"P","non-dropping-particle":"","parse-names":false,"suffix":""},{"dropping-particle":"","family":"Smith","given":"W H F","non-dropping-particle":"","parse-names":false,"suffix":""}],"container-title":"Journal of Geophysical Research B: Solid Earth","id":"ITEM-1","issue":"4","issued":{"date-parts":[["1996"]]},"note":"Cited By :584\n\nExport Date: 11 September 2020","page":"8741-8743","title":"A global, self-consistent, hierarchical, high-resolution shoreline database","type":"article-journal","volume":"101"},"uris":["http://www.mendeley.com/documents/?uuid=2b6230ba-9a9d-4b84-8ac4-23dc06ebf258"]}],"mendeley":{"formattedCitation":"[54]","plainTextFormattedCitation":"[54]","previouslyFormattedCitation":"[54]"},"properties":{"noteIndex":0},"schema":"https://github.com/citation-style-language/schema/raw/master/csl-citation.json"}</w:instrText>
      </w:r>
      <w:r w:rsidR="00AF3764">
        <w:fldChar w:fldCharType="separate"/>
      </w:r>
      <w:r w:rsidR="00AF3764" w:rsidRPr="00AF3764">
        <w:rPr>
          <w:noProof/>
        </w:rPr>
        <w:t>[54]</w:t>
      </w:r>
      <w:ins w:id="295" w:author="ara952 reza" w:date="2020-09-10T23:14:00Z">
        <w:r w:rsidR="00AF3764">
          <w:fldChar w:fldCharType="end"/>
        </w:r>
      </w:ins>
      <w:del w:id="296" w:author="ara952 reza" w:date="2020-09-10T23:14:00Z">
        <w:r w:rsidRPr="009F5EC7" w:rsidDel="00AF3764">
          <w:delText xml:space="preserve"> </w:delText>
        </w:r>
      </w:del>
      <w:del w:id="297" w:author="ara952 reza" w:date="2020-09-10T23:12:00Z">
        <w:r w:rsidRPr="009F5EC7" w:rsidDel="00AF3764">
          <w:delText>(Wessel, P. and Smith, W.H.F., 1996)</w:delText>
        </w:r>
      </w:del>
      <w:r w:rsidRPr="009F5EC7">
        <w:t xml:space="preserve"> with the full resolution. The model bathymetry is </w:t>
      </w:r>
      <w:r>
        <w:t xml:space="preserve">a </w:t>
      </w:r>
      <w:r w:rsidRPr="009F5EC7">
        <w:t>100-m resolution from CHS</w:t>
      </w:r>
      <w:r>
        <w:t xml:space="preserve"> and Natural Recourses Canada (NRCan)</w:t>
      </w:r>
      <w:r w:rsidRPr="009F5EC7">
        <w:t xml:space="preserve"> and the areas which are not covered by this dataset, such as Chignecto Bay, </w:t>
      </w:r>
      <w:r>
        <w:t xml:space="preserve">the </w:t>
      </w:r>
      <w:r w:rsidRPr="009F5EC7">
        <w:t>entrance of Passamaquoddy Bay,</w:t>
      </w:r>
      <w:r>
        <w:t xml:space="preserve"> </w:t>
      </w:r>
      <w:r w:rsidRPr="009F5EC7">
        <w:t xml:space="preserve">and close to Bear </w:t>
      </w:r>
      <w:r>
        <w:t>C</w:t>
      </w:r>
      <w:r w:rsidRPr="009F5EC7">
        <w:t xml:space="preserve">ove, </w:t>
      </w:r>
      <w:r>
        <w:t xml:space="preserve">are </w:t>
      </w:r>
      <w:r w:rsidRPr="009F5EC7">
        <w:t>digitized from chart numbers  4010,</w:t>
      </w:r>
      <w:r>
        <w:t xml:space="preserve"> </w:t>
      </w:r>
      <w:r w:rsidRPr="009F5EC7">
        <w:t>4011,</w:t>
      </w:r>
      <w:r>
        <w:t xml:space="preserve"> </w:t>
      </w:r>
      <w:r w:rsidRPr="009F5EC7">
        <w:t>4012,</w:t>
      </w:r>
      <w:r>
        <w:t xml:space="preserve"> </w:t>
      </w:r>
      <w:r w:rsidRPr="009F5EC7">
        <w:t>4013,</w:t>
      </w:r>
      <w:r>
        <w:t xml:space="preserve"> </w:t>
      </w:r>
      <w:r w:rsidRPr="009F5EC7">
        <w:t>4117,</w:t>
      </w:r>
      <w:r>
        <w:t xml:space="preserve"> </w:t>
      </w:r>
      <w:r w:rsidRPr="009F5EC7">
        <w:t>4396.</w:t>
      </w:r>
      <w:r>
        <w:t xml:space="preserve"> P</w:t>
      </w:r>
      <w:r w:rsidRPr="009F5EC7">
        <w:t xml:space="preserve">art of </w:t>
      </w:r>
      <w:r>
        <w:t xml:space="preserve">the </w:t>
      </w:r>
      <w:r w:rsidRPr="009F5EC7">
        <w:t xml:space="preserve">Saint John River is covered by CHS bathymetry data and the rest is from University of New Brunswick Ocean Mapping Group </w:t>
      </w:r>
      <w:r w:rsidR="007B2973" w:rsidRPr="009F5EC7">
        <w:t>dataset</w:t>
      </w:r>
      <w:r w:rsidR="007B2973">
        <w:t xml:space="preserve"> </w:t>
      </w:r>
      <w:ins w:id="298" w:author="ara952 reza" w:date="2020-09-10T23:35:00Z">
        <w:r w:rsidR="00962F76">
          <w:fldChar w:fldCharType="begin" w:fldLock="1"/>
        </w:r>
      </w:ins>
      <w:r w:rsidR="00131CF7">
        <w:instrText>ADDIN CSL_CITATION {"citationItems":[{"id":"ITEM-1","itemData":{"author":[{"dropping-particle":"","family":"McNeill","given":"P.(University of NewBrunswick)","non-dropping-particle":"","parse-names":false,"suffix":""},{"dropping-particle":"","family":"Church","given":"I.(University of NewBrunswick)","non-dropping-particle":"","parse-names":false,"suffix":""},{"dropping-particle":"","family":"Leger","given":"M.(University of NewBrunswick)","non-dropping-particle":"","parse-names":false,"suffix":""}],"container-title":"Integrating Bathymetric Datasets in the Lower Saint John River to produce a Common Reference Surface","id":"ITEM-1","issued":{"date-parts":[["2018"]]},"publisher":"Canadian Hydrographic Conference","publisher-place":"Victoria","title":"Integrating Bathymetric Datasets in the Lower Saint John River to produce a Common Reference Surface","type":"paper-conference"},"uris":["http://www.mendeley.com/documents/?uuid=abe784b8-019c-4ed1-9d4d-a02aa52441fc"]}],"mendeley":{"formattedCitation":"[55]","plainTextFormattedCitation":"[55]","previouslyFormattedCitation":"[55]"},"properties":{"noteIndex":0},"schema":"https://github.com/citation-style-language/schema/raw/master/csl-citation.json"}</w:instrText>
      </w:r>
      <w:r w:rsidR="00962F76">
        <w:fldChar w:fldCharType="separate"/>
      </w:r>
      <w:r w:rsidR="00962F76" w:rsidRPr="00962F76">
        <w:rPr>
          <w:noProof/>
        </w:rPr>
        <w:t>[55]</w:t>
      </w:r>
      <w:ins w:id="299" w:author="ara952 reza" w:date="2020-09-10T23:35:00Z">
        <w:r w:rsidR="00962F76">
          <w:fldChar w:fldCharType="end"/>
        </w:r>
      </w:ins>
      <w:r w:rsidR="007B2973">
        <w:t>(</w:t>
      </w:r>
      <w:r>
        <w:t>McNeill et al., 2018)</w:t>
      </w:r>
      <w:r w:rsidRPr="009F5EC7">
        <w:t xml:space="preserve">. </w:t>
      </w:r>
      <w:del w:id="300" w:author="ara952 reza" w:date="2020-09-10T23:35:00Z">
        <w:r w:rsidRPr="009F5EC7" w:rsidDel="00131CF7">
          <w:delText>For the two high</w:delText>
        </w:r>
        <w:r w:rsidDel="00131CF7">
          <w:delText>-</w:delText>
        </w:r>
        <w:r w:rsidRPr="009F5EC7" w:rsidDel="00131CF7">
          <w:delText xml:space="preserve">resolution spots in the second mesh, the 10-m resolution bathymetry is provided by </w:delText>
        </w:r>
        <w:r w:rsidDel="00131CF7">
          <w:delText xml:space="preserve">the </w:delText>
        </w:r>
        <w:r w:rsidR="004D114A" w:rsidDel="00131CF7">
          <w:delText>NSCC (Nova Scotia Community College)</w:delText>
        </w:r>
        <w:r w:rsidRPr="009F5EC7" w:rsidDel="00131CF7">
          <w:delText xml:space="preserve">. </w:delText>
        </w:r>
      </w:del>
    </w:p>
    <w:p w14:paraId="6B0A4F93" w14:textId="449BF759" w:rsidR="00E05141" w:rsidRDefault="00E05141" w:rsidP="00E05141">
      <w:pPr>
        <w:jc w:val="both"/>
      </w:pPr>
      <w:r>
        <w:t xml:space="preserve">The mesh is generated by the Surface Water Modeling System (SMS 12.1) </w:t>
      </w:r>
      <w:ins w:id="301" w:author="ara952 reza" w:date="2020-09-10T23:36:00Z">
        <w:r w:rsidR="00131CF7">
          <w:fldChar w:fldCharType="begin" w:fldLock="1"/>
        </w:r>
      </w:ins>
      <w:r w:rsidR="00131CF7">
        <w:instrText>ADDIN CSL_CITATION {"citationItems":[{"id":"ITEM-1","itemData":{"author":[{"dropping-particle":"","family":"Surface-Water Modeling System, Version 11.0, Reference Manual &amp; Tutorials, Aquaveo","given":"LLC","non-dropping-particle":"","parse-names":false,"suffix":""}],"id":"ITEM-1","issued":{"date-parts":[["2012"]]},"number":"12.1","publisher-place":"Provo,Utah","title":"SMS","type":"article"},"uris":["http://www.mendeley.com/documents/?uuid=118a5d90-286a-4d39-80bb-02b712e38933"]}],"mendeley":{"formattedCitation":"[56]","plainTextFormattedCitation":"[56]","previouslyFormattedCitation":"[56]"},"properties":{"noteIndex":0},"schema":"https://github.com/citation-style-language/schema/raw/master/csl-citation.json"}</w:instrText>
      </w:r>
      <w:r w:rsidR="00131CF7">
        <w:fldChar w:fldCharType="separate"/>
      </w:r>
      <w:r w:rsidR="00131CF7" w:rsidRPr="00131CF7">
        <w:rPr>
          <w:noProof/>
        </w:rPr>
        <w:t>[56]</w:t>
      </w:r>
      <w:ins w:id="302" w:author="ara952 reza" w:date="2020-09-10T23:36:00Z">
        <w:r w:rsidR="00131CF7">
          <w:fldChar w:fldCharType="end"/>
        </w:r>
        <w:r w:rsidR="00131CF7">
          <w:t xml:space="preserve"> </w:t>
        </w:r>
      </w:ins>
      <w:r>
        <w:t>which is commercial software for creating the unstructured grid with different modules (Map, Mesh, and Scatter) that are necessary for FVCOM</w:t>
      </w:r>
      <w:del w:id="303" w:author="ara952 reza" w:date="2020-09-10T23:36:00Z">
        <w:r w:rsidDel="00131CF7">
          <w:delText xml:space="preserve"> (Chen et al., 2006)</w:delText>
        </w:r>
      </w:del>
      <w:r>
        <w:t xml:space="preserve">. The mesh quality recommendation for FVCOM is as follows based on the FVCOM manual: The Minimum interior angle is 30 degrees, maximum interior angle of 130 degrees, the maximum slope 0.1, the Element area change 0.5, and the connecting elements 7. The total number of nodes and elements for the coarse and fine resolution are 34871, 64765 and 35649, </w:t>
      </w:r>
      <w:r w:rsidR="007B2973">
        <w:t>66321,</w:t>
      </w:r>
      <w:r>
        <w:t xml:space="preserve"> respectively. The horizontal resolution ranges from 6km in the open boundary attached to the Gulf of Mine to 20 m in the Reversing Falls Saint John River</w:t>
      </w:r>
      <w:ins w:id="304" w:author="ara952 reza" w:date="2020-09-10T23:37:00Z">
        <w:r w:rsidR="00131CF7">
          <w:t>a</w:t>
        </w:r>
      </w:ins>
      <w:del w:id="305" w:author="ara952 reza" w:date="2020-09-10T23:37:00Z">
        <w:r w:rsidDel="00131CF7">
          <w:delText xml:space="preserve"> and finally to 10 m in the two high-resolution spots</w:delText>
        </w:r>
      </w:del>
      <w:r>
        <w:t>. In the vertical coordinate, 40 uniform sigma layers have been applied.</w:t>
      </w:r>
    </w:p>
    <w:p w14:paraId="059B9AC4" w14:textId="4A44BA32" w:rsidR="00E05141" w:rsidRDefault="00E05141" w:rsidP="00E05141">
      <w:pPr>
        <w:jc w:val="both"/>
      </w:pPr>
      <w:r w:rsidRPr="00A541F7">
        <w:t>For time integration, the mode-split scheme is used to separate the time step between the internal</w:t>
      </w:r>
      <w:r>
        <w:t xml:space="preserve"> </w:t>
      </w:r>
      <w:r w:rsidRPr="00A541F7">
        <w:t>(baroclinic) and external</w:t>
      </w:r>
      <w:r>
        <w:t xml:space="preserve"> </w:t>
      </w:r>
      <w:r w:rsidRPr="00A541F7">
        <w:t xml:space="preserve">(barotropic) mode. The time steps for </w:t>
      </w:r>
      <w:r>
        <w:t xml:space="preserve">a </w:t>
      </w:r>
      <w:r w:rsidRPr="00A541F7">
        <w:t>barotropic run for internal and external mode is set to 0.5 s, and for baroclinic run 0.3 s and MY-2.5 is used as vertical turbulence closure to parametrize the vertical eddy viscosity and the vertical thermal diffusion coefficient</w:t>
      </w:r>
      <w:r>
        <w:t xml:space="preserve"> </w:t>
      </w:r>
      <w:ins w:id="306" w:author="ara952 reza" w:date="2020-09-10T23:38:00Z">
        <w:r w:rsidR="00131CF7">
          <w:fldChar w:fldCharType="begin" w:fldLock="1"/>
        </w:r>
      </w:ins>
      <w:r w:rsidR="00131CF7">
        <w:instrText>ADDIN CSL_CITATION {"citationItems":[{"id":"ITEM-1","itemData":{"author":[{"dropping-particle":"","family":"Chen","given":"C","non-dropping-particle":"","parse-names":false,"suffix":""},{"dropping-particle":"","family":"Beardsley","given":"R C","non-dropping-particle":"","parse-names":false,"suffix":""},{"dropping-particle":"","family":"Cowles","given":"G","non-dropping-particle":"","parse-names":false,"suffix":""}],"container-title":"An Unstructured Grid, Finite-volume Coastal Ocean Model: FVCOM User Manual","id":"ITEM-1","issued":{"date-parts":[["2006"]]},"note":"Cited By :293\n\nExport Date: 11 September 2020","title":"An unstructured grid, finite-volume coastal ocean model: FVCOM user manual","type":"article-journal"},"uris":["http://www.mendeley.com/documents/?uuid=c3856547-beb2-446a-b964-00e5620e44af"]}],"mendeley":{"formattedCitation":"[49]","plainTextFormattedCitation":"[49]","previouslyFormattedCitation":"[49]"},"properties":{"noteIndex":0},"schema":"https://github.com/citation-style-language/schema/raw/master/csl-citation.json"}</w:instrText>
      </w:r>
      <w:r w:rsidR="00131CF7">
        <w:fldChar w:fldCharType="separate"/>
      </w:r>
      <w:r w:rsidR="00131CF7" w:rsidRPr="00131CF7">
        <w:rPr>
          <w:noProof/>
        </w:rPr>
        <w:t>[49]</w:t>
      </w:r>
      <w:ins w:id="307" w:author="ara952 reza" w:date="2020-09-10T23:38:00Z">
        <w:r w:rsidR="00131CF7">
          <w:fldChar w:fldCharType="end"/>
        </w:r>
      </w:ins>
      <w:del w:id="308" w:author="ara952 reza" w:date="2020-09-10T23:38:00Z">
        <w:r w:rsidRPr="00A541F7" w:rsidDel="00131CF7">
          <w:delText>(Chen et al., 2006)</w:delText>
        </w:r>
      </w:del>
      <w:r w:rsidRPr="00A541F7">
        <w:t>. Spatially constant values for the minimum bottom roughness have been examined and the results are provided in section</w:t>
      </w:r>
      <w:r>
        <w:t xml:space="preserve"> 3.1</w:t>
      </w:r>
      <w:r w:rsidRPr="00A541F7">
        <w:t>.</w:t>
      </w:r>
      <w:r w:rsidRPr="00A541F7" w:rsidDel="00911770">
        <w:t xml:space="preserve"> </w:t>
      </w:r>
    </w:p>
    <w:p w14:paraId="3D8CF518" w14:textId="77777777" w:rsidR="00E05141" w:rsidRDefault="00E05141" w:rsidP="00E05141">
      <w:pPr>
        <w:jc w:val="both"/>
        <w:rPr>
          <w:b/>
          <w:bCs/>
        </w:rPr>
      </w:pPr>
      <w:r w:rsidRPr="00A541F7">
        <w:rPr>
          <w:b/>
          <w:bCs/>
        </w:rPr>
        <w:lastRenderedPageBreak/>
        <w:t>2.2 Model initialization and open boundary forcing</w:t>
      </w:r>
    </w:p>
    <w:p w14:paraId="63A373C8" w14:textId="4E9E6F0D" w:rsidR="00E05141" w:rsidRDefault="00E05141" w:rsidP="00E05141">
      <w:pPr>
        <w:jc w:val="both"/>
        <w:rPr>
          <w:rtl/>
          <w:lang w:bidi="fa-IR"/>
        </w:rPr>
      </w:pPr>
      <w:r w:rsidRPr="00A541F7">
        <w:t xml:space="preserve">The model consists of two open boundaries, one in the upper part of Saint John River with </w:t>
      </w:r>
      <w:r>
        <w:t>3</w:t>
      </w:r>
      <w:r w:rsidRPr="00A541F7">
        <w:t xml:space="preserve"> nodes and the other one is adjacent to the Gulf of Maine with 23 nodes. </w:t>
      </w:r>
      <w:r w:rsidR="004D114A" w:rsidRPr="00A541F7">
        <w:t>The surface</w:t>
      </w:r>
      <w:r w:rsidRPr="00A541F7">
        <w:t xml:space="preserve"> temperature and river water level are from Environment and Climate Change Canada. The small open boundary is considered close to </w:t>
      </w:r>
      <w:r>
        <w:t xml:space="preserve">the </w:t>
      </w:r>
      <w:r w:rsidRPr="00A541F7">
        <w:t>Evandal</w:t>
      </w:r>
      <w:r>
        <w:t>e area</w:t>
      </w:r>
      <w:r w:rsidRPr="00A541F7">
        <w:t xml:space="preserve"> and the river water level is from the Oak station</w:t>
      </w:r>
      <w:ins w:id="309" w:author="Ian Church [2]" w:date="2020-04-03T17:38:00Z">
        <w:r w:rsidR="008E5937">
          <w:t xml:space="preserve"> </w:t>
        </w:r>
      </w:ins>
      <w:r>
        <w:t>(</w:t>
      </w:r>
      <w:r w:rsidRPr="00E10084">
        <w:t>01AP003</w:t>
      </w:r>
      <w:r>
        <w:t>)</w:t>
      </w:r>
      <w:r w:rsidRPr="00A541F7">
        <w:t xml:space="preserve">. By </w:t>
      </w:r>
      <w:r>
        <w:t>using</w:t>
      </w:r>
      <w:r w:rsidRPr="00A541F7">
        <w:t xml:space="preserve"> this</w:t>
      </w:r>
      <w:r>
        <w:t xml:space="preserve"> boundary location</w:t>
      </w:r>
      <w:r w:rsidRPr="00A541F7">
        <w:t xml:space="preserve">, we can assume that we have the </w:t>
      </w:r>
      <w:r>
        <w:t>freshwater</w:t>
      </w:r>
      <w:r w:rsidRPr="00A541F7">
        <w:t xml:space="preserve"> inflow at that point (O’Flaherty-Sproul and Haigh, </w:t>
      </w:r>
      <w:proofErr w:type="spellStart"/>
      <w:r w:rsidRPr="00A541F7">
        <w:t>pers.comm</w:t>
      </w:r>
      <w:proofErr w:type="spellEnd"/>
      <w:ins w:id="310" w:author="ara952 reza" w:date="2020-09-10T23:41:00Z">
        <w:r w:rsidR="00131CF7">
          <w:t>)</w:t>
        </w:r>
      </w:ins>
      <w:del w:id="311" w:author="ara952 reza" w:date="2020-09-10T23:41:00Z">
        <w:r w:rsidRPr="00A541F7" w:rsidDel="00131CF7">
          <w:delText xml:space="preserve"> and Paquin et al, 2019)</w:delText>
        </w:r>
      </w:del>
      <w:r w:rsidRPr="00A541F7">
        <w:t>. At the main open boundary, the forcing includes tidal elevation, temperature</w:t>
      </w:r>
      <w:r>
        <w:t>,</w:t>
      </w:r>
      <w:r w:rsidRPr="00A541F7">
        <w:t xml:space="preserve"> and salinity. The tidal elevation</w:t>
      </w:r>
      <w:r>
        <w:t>,</w:t>
      </w:r>
      <w:r w:rsidRPr="00A541F7">
        <w:t xml:space="preserve"> with five main constituents for the Bay (M2, N2, S2, K1, and O1)</w:t>
      </w:r>
      <w:r>
        <w:t>,</w:t>
      </w:r>
      <w:r w:rsidRPr="00A541F7">
        <w:t xml:space="preserve"> is extracted from an unstructured barotropic tidal model,</w:t>
      </w:r>
      <w:r>
        <w:t xml:space="preserve"> the</w:t>
      </w:r>
      <w:r w:rsidRPr="00A541F7">
        <w:t xml:space="preserve"> </w:t>
      </w:r>
      <w:proofErr w:type="spellStart"/>
      <w:r w:rsidRPr="00A541F7">
        <w:t>WebTide</w:t>
      </w:r>
      <w:proofErr w:type="spellEnd"/>
      <w:r>
        <w:t xml:space="preserve"> </w:t>
      </w:r>
      <w:r w:rsidRPr="002403ED">
        <w:t>Scotia - Fundy - Maine</w:t>
      </w:r>
      <w:r>
        <w:t xml:space="preserve"> model,</w:t>
      </w:r>
      <w:r w:rsidRPr="00A541F7">
        <w:t xml:space="preserve"> which is tuned for the Bay of Fundy </w:t>
      </w:r>
      <w:ins w:id="312" w:author="ara952 reza" w:date="2020-09-10T23:42:00Z">
        <w:r w:rsidR="00131CF7">
          <w:fldChar w:fldCharType="begin" w:fldLock="1"/>
        </w:r>
      </w:ins>
      <w:r w:rsidR="00131CF7">
        <w:instrText xml:space="preserve">ADDIN CSL_CITATION {"citationItems":[{"id":"ITEM-1","itemData":{"DOI":"10.3137/ao.430103","ISSN":"14809214","abstract":"A high resolution model of the upper Bay of Fundy was developed to simulate the tides and sea level. The model includes the wetting and drying (inundation) of the extensive tidal flats in Minas Basin. The model reproduces the dominant M2 tidal harmonic with an error on the order of 0.30 m, and the total water level in Minas Basin with an r.m.s. error of 0.30–0.50 m. Overall the system is capable of a sea level simulation with a relative error of </w:instrText>
      </w:r>
      <w:r w:rsidR="00131CF7">
        <w:rPr>
          <w:rFonts w:ascii="Cambria Math" w:hAnsi="Cambria Math" w:cs="Cambria Math"/>
        </w:rPr>
        <w:instrText>∼</w:instrText>
      </w:r>
      <w:r w:rsidR="00131CF7">
        <w:instrText>10%. The motivation for the model development was the simulation of the land/water interface (instantaneous coastline) to aid in the validation of coastline retrieval algorithms from remotely sensed observations. Comparison of observed and simulated coastlines showed that a high quality representation of the local topography/bathymetry is as important as the sea level simulation in the calculation of the coastline. For example, long narrow features such as dykes are difficult to resolve in a dynamical model but are important for the inundation of low lying areas.","author":[{"dropping-particle":"","family":"Dupont","given":"Frédéric","non-dropping-particle":"","parse-names":false,"suffix":""},{"dropping-particle":"","family":"Hannah","given":"Charles G.","non-dropping-particle":"","parse-names":false,"suffix":""},{"dropping-particle":"","family":"Greenberg","given":"David","non-dropping-particle":"","parse-names":false,"suffix":""}],"container-title":"Atmosphere - Ocean","id":"ITEM-1","issue":"1","issued":{"date-parts":[["2005"]]},"page":"33-47","title":"Modelling the sea level of the upper Bay of Fundy","type":"article-journal","volume":"43"},"uris":["http://www.mendeley.com/documents/?uuid=de9aca5b-c5b7-4262-b4ef-0c7d5de0648f"]}],"mendeley":{"formattedCitation":"[34]","plainTextFormattedCitation":"[34]","previouslyFormattedCitation":"[34]"},"properties":{"noteIndex":0},"schema":"https://github.com/citation-style-language/schema/raw/master/csl-citation.json"}</w:instrText>
      </w:r>
      <w:r w:rsidR="00131CF7">
        <w:fldChar w:fldCharType="separate"/>
      </w:r>
      <w:r w:rsidR="00131CF7" w:rsidRPr="00131CF7">
        <w:rPr>
          <w:noProof/>
        </w:rPr>
        <w:t>[34]</w:t>
      </w:r>
      <w:ins w:id="313" w:author="ara952 reza" w:date="2020-09-10T23:42:00Z">
        <w:r w:rsidR="00131CF7">
          <w:fldChar w:fldCharType="end"/>
        </w:r>
      </w:ins>
      <w:del w:id="314" w:author="ara952 reza" w:date="2020-09-10T23:42:00Z">
        <w:r w:rsidRPr="00A541F7" w:rsidDel="00131CF7">
          <w:delText>(Dupont et al., 2005)</w:delText>
        </w:r>
      </w:del>
      <w:r w:rsidRPr="00A541F7">
        <w:t xml:space="preserve">.To facilitate the tuning process of tides in the Bay, we just considered the five constituents which in total need 27 days of simulation data to perform the tidal analysis. </w:t>
      </w:r>
      <w:del w:id="315" w:author="ara952 reza" w:date="2020-09-09T21:27:00Z">
        <w:r w:rsidRPr="00A541F7" w:rsidDel="00140403">
          <w:delText>3</w:delText>
        </w:r>
      </w:del>
      <w:ins w:id="316" w:author="ara952 reza" w:date="2020-09-09T21:27:00Z">
        <w:r w:rsidR="00140403">
          <w:t>6</w:t>
        </w:r>
      </w:ins>
      <w:r w:rsidRPr="00A541F7">
        <w:t xml:space="preserve">-hourly time series of temperature and salinity for </w:t>
      </w:r>
      <w:r>
        <w:t xml:space="preserve">the </w:t>
      </w:r>
      <w:r w:rsidRPr="00A541F7">
        <w:t xml:space="preserve">open boundary </w:t>
      </w:r>
      <w:del w:id="317" w:author="ara952 reza" w:date="2020-09-09T21:27:00Z">
        <w:r w:rsidDel="00140403">
          <w:delText>is</w:delText>
        </w:r>
        <w:r w:rsidRPr="00A541F7" w:rsidDel="00140403">
          <w:delText xml:space="preserve"> </w:delText>
        </w:r>
      </w:del>
      <w:ins w:id="318" w:author="ara952 reza" w:date="2020-09-09T21:27:00Z">
        <w:r w:rsidR="00140403">
          <w:t>are</w:t>
        </w:r>
        <w:r w:rsidR="00140403" w:rsidRPr="00A541F7">
          <w:t xml:space="preserve"> </w:t>
        </w:r>
      </w:ins>
      <w:r w:rsidRPr="00A541F7">
        <w:t xml:space="preserve">extracted from </w:t>
      </w:r>
      <w:ins w:id="319" w:author="ara952 reza" w:date="2020-09-09T21:27:00Z">
        <w:r w:rsidR="00140403">
          <w:t>Gulf of Maine Operational Forecast System(</w:t>
        </w:r>
        <w:proofErr w:type="spellStart"/>
        <w:r w:rsidR="00140403">
          <w:t>G</w:t>
        </w:r>
      </w:ins>
      <w:ins w:id="320" w:author="ara952 reza" w:date="2020-09-09T21:30:00Z">
        <w:r w:rsidR="00AD56DD">
          <w:t>o</w:t>
        </w:r>
      </w:ins>
      <w:ins w:id="321" w:author="ara952 reza" w:date="2020-09-09T21:28:00Z">
        <w:r w:rsidR="00140403">
          <w:t>MOFS</w:t>
        </w:r>
      </w:ins>
      <w:proofErr w:type="spellEnd"/>
      <w:ins w:id="322" w:author="ara952 reza" w:date="2020-09-09T21:27:00Z">
        <w:r w:rsidR="00140403">
          <w:t>)</w:t>
        </w:r>
      </w:ins>
      <w:ins w:id="323" w:author="ara952 reza" w:date="2020-09-09T21:28:00Z">
        <w:r w:rsidR="00140403">
          <w:t xml:space="preserve"> </w:t>
        </w:r>
      </w:ins>
      <w:ins w:id="324" w:author="ara952 reza" w:date="2020-09-10T23:43:00Z">
        <w:r w:rsidR="00131CF7">
          <w:fldChar w:fldCharType="begin" w:fldLock="1"/>
        </w:r>
      </w:ins>
      <w:r w:rsidR="00131CF7">
        <w:instrText>ADDIN CSL_CITATION {"citationItems":[{"id":"ITEM-1","itemData":{"DOI":"10.3390/jmse4040077","abstract":"© 2016 by the authors. The National Ocean Service (NOS) of National Oceanic and Atmospheric Administration is developing an operational nowcast/forecast system for the Gulf of Maine (GoMOFS). The system aims to produce real-time nowcasts and short-range forecast guidance for water levels, 3-dimensional currents, water temperature, and salinity over the broad GoM region. GoMOFS will be implemented using the Regional Ocean Model System (ROMS). This paper describes the system setup and results from a one-year (2012) hindcast simulation. The hindcast performance was evaluated using the NOS standard skill assessment software. The results indicate favorable agreement between observations and model forecasts. The root-mean-squared errors are about 0.12 m for water level, less than 1.5 °C for temperature, less than 1.5 psu for salinity, and less than 0.2 m/s for currents. It is anticipated to complete the system development and the transition into operations in fiscal year 2017.","author":[{"dropping-particle":"","family":"Yang","given":"Z.","non-dropping-particle":"","parse-names":false,"suffix":""},{"dropping-particle":"","family":"Richardson","given":"P.","non-dropping-particle":"","parse-names":false,"suffix":""},{"dropping-particle":"","family":"Chen","given":"Y.","non-dropping-particle":"","parse-names":false,"suffix":""},{"dropping-particle":"","family":"Kelley","given":"J.G.W.","non-dropping-particle":"","parse-names":false,"suffix":""},{"dropping-particle":"","family":"Myers","given":"E.","non-dropping-particle":"","parse-names":false,"suffix":""},{"dropping-particle":"","family":"Aikman","given":"F.","non-dropping-particle":"","parse-names":false,"suffix":""},{"dropping-particle":"","family":"Peng","given":"M.","non-dropping-particle":"","parse-names":false,"suffix":""},{"dropping-particle":"","family":"Zhang","given":"A.","non-dropping-particle":"","parse-names":false,"suffix":""}],"container-title":"Journal of Marine Science and Engineering","id":"ITEM-1","issue":"4","issued":{"date-parts":[["2016"]]},"title":"Model development and hindcast simulations of NOAA's Gulf of Maine operational forecast system","type":"article-journal","volume":"4"},"uris":["http://www.mendeley.com/documents/?uuid=a5aae78b-c7a5-3e67-beb1-ceab3822f284"]}],"mendeley":{"formattedCitation":"[57]","plainTextFormattedCitation":"[57]","previouslyFormattedCitation":"[57]"},"properties":{"noteIndex":0},"schema":"https://github.com/citation-style-language/schema/raw/master/csl-citation.json"}</w:instrText>
      </w:r>
      <w:r w:rsidR="00131CF7">
        <w:fldChar w:fldCharType="separate"/>
      </w:r>
      <w:r w:rsidR="00131CF7" w:rsidRPr="00131CF7">
        <w:rPr>
          <w:noProof/>
        </w:rPr>
        <w:t>[57]</w:t>
      </w:r>
      <w:ins w:id="325" w:author="ara952 reza" w:date="2020-09-10T23:43:00Z">
        <w:r w:rsidR="00131CF7">
          <w:fldChar w:fldCharType="end"/>
        </w:r>
        <w:r w:rsidR="00131CF7">
          <w:t xml:space="preserve"> </w:t>
        </w:r>
      </w:ins>
      <w:ins w:id="326" w:author="ara952 reza" w:date="2020-09-09T21:28:00Z">
        <w:r w:rsidR="00140403">
          <w:t>which use ROMs</w:t>
        </w:r>
      </w:ins>
      <w:ins w:id="327" w:author="ara952 reza" w:date="2020-09-09T21:32:00Z">
        <w:r w:rsidR="00AD56DD">
          <w:t>(Regional Ocean Model system)</w:t>
        </w:r>
      </w:ins>
      <w:ins w:id="328" w:author="ara952 reza" w:date="2020-09-09T21:28:00Z">
        <w:r w:rsidR="00140403">
          <w:t xml:space="preserve"> </w:t>
        </w:r>
      </w:ins>
      <w:ins w:id="329" w:author="ara952 reza" w:date="2020-09-09T21:33:00Z">
        <w:r w:rsidR="00AD56DD">
          <w:t xml:space="preserve">with  700 m horizontal resolution and </w:t>
        </w:r>
      </w:ins>
      <w:ins w:id="330" w:author="ara952 reza" w:date="2020-09-09T21:34:00Z">
        <w:r w:rsidR="00AD56DD">
          <w:t>30 vertical level</w:t>
        </w:r>
      </w:ins>
      <w:ins w:id="331" w:author="ara952 reza" w:date="2020-09-10T23:42:00Z">
        <w:r w:rsidR="00131CF7">
          <w:t>,</w:t>
        </w:r>
      </w:ins>
      <w:ins w:id="332" w:author="ara952 reza" w:date="2020-09-09T21:34:00Z">
        <w:r w:rsidR="00AD56DD">
          <w:t xml:space="preserve"> </w:t>
        </w:r>
      </w:ins>
      <w:ins w:id="333" w:author="ara952 reza" w:date="2020-09-09T22:17:00Z">
        <w:r w:rsidR="005E0C54">
          <w:t>is running operationally on NOAA</w:t>
        </w:r>
      </w:ins>
      <w:ins w:id="334" w:author="ara952 reza" w:date="2020-09-09T22:18:00Z">
        <w:r w:rsidR="005E0C54">
          <w:t xml:space="preserve">’s High Performance Computer </w:t>
        </w:r>
        <w:proofErr w:type="spellStart"/>
        <w:r w:rsidR="005E0C54">
          <w:t>Sysytems</w:t>
        </w:r>
        <w:proofErr w:type="spellEnd"/>
        <w:r w:rsidR="005E0C54">
          <w:t xml:space="preserve">(HPCS) </w:t>
        </w:r>
      </w:ins>
      <w:ins w:id="335" w:author="ara952 reza" w:date="2020-09-09T21:28:00Z">
        <w:r w:rsidR="00AD56DD">
          <w:t>predict</w:t>
        </w:r>
      </w:ins>
      <w:ins w:id="336" w:author="ara952 reza" w:date="2020-09-09T22:18:00Z">
        <w:r w:rsidR="005E0C54">
          <w:t>ing</w:t>
        </w:r>
      </w:ins>
      <w:ins w:id="337" w:author="ara952 reza" w:date="2020-09-09T21:28:00Z">
        <w:r w:rsidR="00AD56DD">
          <w:t xml:space="preserve"> the water level, currents, water temperature,</w:t>
        </w:r>
      </w:ins>
      <w:ins w:id="338" w:author="ara952 reza" w:date="2020-09-09T21:29:00Z">
        <w:r w:rsidR="00AD56DD">
          <w:t xml:space="preserve"> and salinity for </w:t>
        </w:r>
      </w:ins>
      <w:ins w:id="339" w:author="ara952 reza" w:date="2020-09-09T21:31:00Z">
        <w:r w:rsidR="00AD56DD">
          <w:t>72 hours for each cycle</w:t>
        </w:r>
      </w:ins>
      <w:ins w:id="340" w:author="ara952 reza" w:date="2020-09-09T22:19:00Z">
        <w:r w:rsidR="005E0C54">
          <w:t>.</w:t>
        </w:r>
      </w:ins>
      <w:ins w:id="341" w:author="ara952 reza" w:date="2020-09-10T23:42:00Z">
        <w:r w:rsidR="00131CF7">
          <w:t xml:space="preserve"> Also, the</w:t>
        </w:r>
      </w:ins>
      <w:ins w:id="342" w:author="ara952 reza" w:date="2020-09-09T21:35:00Z">
        <w:r w:rsidR="00AD56DD">
          <w:t xml:space="preserve"> initialization of </w:t>
        </w:r>
      </w:ins>
      <w:ins w:id="343" w:author="ara952 reza" w:date="2020-09-09T22:18:00Z">
        <w:r w:rsidR="005E0C54">
          <w:t>currents, temperature</w:t>
        </w:r>
      </w:ins>
      <w:ins w:id="344" w:author="ara952 reza" w:date="2020-09-09T21:36:00Z">
        <w:r w:rsidR="00AD56DD">
          <w:t xml:space="preserve">, and salinity are extracted from </w:t>
        </w:r>
        <w:proofErr w:type="spellStart"/>
        <w:r w:rsidR="00AD56DD">
          <w:t>GoMOFS</w:t>
        </w:r>
        <w:proofErr w:type="spellEnd"/>
        <w:r w:rsidR="00AD56DD">
          <w:t xml:space="preserve"> for the start of simulation </w:t>
        </w:r>
      </w:ins>
      <w:del w:id="345" w:author="ara952 reza" w:date="2020-09-09T21:36:00Z">
        <w:r w:rsidRPr="00A541F7" w:rsidDel="00AD56DD">
          <w:delText>Regional Ice-Ocean prediction System (RIOPS) 1/12</w:delText>
        </w:r>
        <w:r w:rsidRPr="00A541F7" w:rsidDel="00AD56DD">
          <w:rPr>
            <w:rFonts w:cstheme="minorHAnsi"/>
            <w:vertAlign w:val="superscript"/>
          </w:rPr>
          <w:delText>°</w:delText>
        </w:r>
        <w:r w:rsidRPr="00A541F7" w:rsidDel="00AD56DD">
          <w:rPr>
            <w:vertAlign w:val="superscript"/>
          </w:rPr>
          <w:delText xml:space="preserve"> </w:delText>
        </w:r>
        <w:r w:rsidRPr="00A541F7" w:rsidDel="00AD56DD">
          <w:delText xml:space="preserve">resolution in addition to the initialization for temperature and salinity (Dupont et al., 2015). </w:delText>
        </w:r>
      </w:del>
      <w:r w:rsidRPr="00A541F7">
        <w:t>The model is set to run in ‘hot</w:t>
      </w:r>
      <w:r>
        <w:t>-</w:t>
      </w:r>
      <w:r w:rsidRPr="00A541F7">
        <w:t xml:space="preserve">start’ from </w:t>
      </w:r>
      <w:r>
        <w:t>1</w:t>
      </w:r>
      <w:r w:rsidRPr="00A541F7">
        <w:rPr>
          <w:vertAlign w:val="superscript"/>
        </w:rPr>
        <w:t>st</w:t>
      </w:r>
      <w:r>
        <w:t xml:space="preserve"> July</w:t>
      </w:r>
      <w:r w:rsidRPr="00A541F7">
        <w:t xml:space="preserve"> to </w:t>
      </w:r>
      <w:r>
        <w:t>1</w:t>
      </w:r>
      <w:r w:rsidRPr="00A541F7">
        <w:rPr>
          <w:vertAlign w:val="superscript"/>
        </w:rPr>
        <w:t>st</w:t>
      </w:r>
      <w:r>
        <w:t xml:space="preserve"> September 2018,</w:t>
      </w:r>
      <w:r w:rsidRPr="00A541F7">
        <w:t xml:space="preserve"> with 10 hours spin up. </w:t>
      </w:r>
      <w:del w:id="346" w:author="ara952 reza" w:date="2020-09-09T21:37:00Z">
        <w:r w:rsidRPr="00A541F7" w:rsidDel="00AD56DD">
          <w:delText>Also, a whole year run with ‘cold</w:delText>
        </w:r>
        <w:r w:rsidDel="00AD56DD">
          <w:delText>-</w:delText>
        </w:r>
        <w:r w:rsidRPr="00A541F7" w:rsidDel="00AD56DD">
          <w:delText xml:space="preserve">start’ configuration </w:delText>
        </w:r>
        <w:r w:rsidDel="00AD56DD">
          <w:delText>w</w:delText>
        </w:r>
        <w:r w:rsidRPr="00A541F7" w:rsidDel="00AD56DD">
          <w:delText>as conducted to evaluate the discharge of Saint John River at the spring freshet in the Bay of Fundy.</w:delText>
        </w:r>
      </w:del>
      <w:ins w:id="347" w:author="ara952 reza" w:date="2020-09-09T21:37:00Z">
        <w:r w:rsidR="00AD56DD">
          <w:t xml:space="preserve">The </w:t>
        </w:r>
      </w:ins>
      <w:ins w:id="348" w:author="ara952 reza" w:date="2020-09-09T21:38:00Z">
        <w:r w:rsidR="00AD56DD">
          <w:t>model</w:t>
        </w:r>
      </w:ins>
      <w:ins w:id="349" w:author="ara952 reza" w:date="2020-09-09T21:39:00Z">
        <w:r w:rsidR="004637E6">
          <w:t>’s sea surface is forced with hourly data</w:t>
        </w:r>
      </w:ins>
      <w:ins w:id="350" w:author="ara952 reza" w:date="2020-09-09T21:40:00Z">
        <w:r w:rsidR="004637E6">
          <w:t xml:space="preserve"> </w:t>
        </w:r>
      </w:ins>
      <w:ins w:id="351" w:author="ara952 reza" w:date="2020-09-09T21:41:00Z">
        <w:r w:rsidR="004637E6">
          <w:t>including specific humidity,</w:t>
        </w:r>
      </w:ins>
      <w:ins w:id="352" w:author="ara952 reza" w:date="2020-09-09T21:42:00Z">
        <w:r w:rsidR="004637E6">
          <w:t xml:space="preserve">2-m </w:t>
        </w:r>
      </w:ins>
      <w:ins w:id="353" w:author="ara952 reza" w:date="2020-09-09T21:41:00Z">
        <w:r w:rsidR="004637E6">
          <w:t>air temperature, surface incoming longwave</w:t>
        </w:r>
      </w:ins>
      <w:ins w:id="354" w:author="ara952 reza" w:date="2020-09-09T21:42:00Z">
        <w:r w:rsidR="004637E6">
          <w:t xml:space="preserve"> and shortwave radiation, and 10-m wind</w:t>
        </w:r>
      </w:ins>
      <w:ins w:id="355" w:author="ara952 reza" w:date="2020-09-09T21:39:00Z">
        <w:r w:rsidR="004637E6">
          <w:t xml:space="preserve"> from the High-R</w:t>
        </w:r>
      </w:ins>
      <w:ins w:id="356" w:author="ara952 reza" w:date="2020-09-09T21:40:00Z">
        <w:r w:rsidR="004637E6">
          <w:t>esolution Deterministic Prediction System</w:t>
        </w:r>
      </w:ins>
      <w:ins w:id="357" w:author="ara952 reza" w:date="2020-09-10T23:44:00Z">
        <w:r w:rsidR="00131CF7">
          <w:t>(HRDPS)</w:t>
        </w:r>
      </w:ins>
      <w:ins w:id="358" w:author="ara952 reza" w:date="2020-09-09T21:40:00Z">
        <w:r w:rsidR="004637E6">
          <w:t xml:space="preserve"> </w:t>
        </w:r>
      </w:ins>
      <w:ins w:id="359" w:author="ara952 reza" w:date="2020-09-10T23:52:00Z">
        <w:r w:rsidR="00D85EA0">
          <w:fldChar w:fldCharType="begin" w:fldLock="1"/>
        </w:r>
      </w:ins>
      <w:r w:rsidR="00D85EA0">
        <w:instrText>ADDIN CSL_CITATION {"citationItems":[{"id":"ITEM-1","itemData":{"DOI":"10.1175/WAF-D-16-0035.1","ISSN":"0882-8156","abstract":"Since November 2014, the Meteorological Services of Canada (MSC) has been running a real-time numerical weather prediction system that provides deterministic forecasts on a regional domain with a 2.5-km horizontal grid spacing covering a large portion of Canada using the Global Environmental Multiscale (GEM) forecast model. This system, referred to as the High Resolution Deterministic Prediction System (HRDPS), is currently downscaled from MSC’s operational 10-km GEM-based regional system but uses initial surface fields from a high-resolution (2.5 km) land data assimilation system coupled to the HRDPS and initial hydrometeor fields from the forecast of a 2.5-km cycle, which reduces the spinup time for clouds and precipitation. Forecast runs of 48 h are provided four times daily. The HRDPS was tested and compared to the operational 10-km system. Model runs from the two systems were evaluated against surface observations for common weather elements (temperature, humidity, winds, and precipitation), fractional cloud cover, and also against upper-air soundings, all using standard metrics. Although the predictions of some fields were degraded in some specific regions, the HRDPS generally outperformed the operational system for a majority of the scores. The evaluation illustrates the added value of the 2.5-km model and the potential for improved numerical guidance for the prediction of high-impact weather.","author":[{"dropping-particle":"","family":"Milbrandt","given":"Jason A","non-dropping-particle":"","parse-names":false,"suffix":""},{"dropping-particle":"","family":"Bélair","given":"Stéphane","non-dropping-particle":"","parse-names":false,"suffix":""},{"dropping-particle":"","family":"Faucher","given":"Manon","non-dropping-particle":"","parse-names":false,"suffix":""},{"dropping-particle":"","family":"Vallée","given":"Marcel","non-dropping-particle":"","parse-names":false,"suffix":""},{"dropping-particle":"","family":"Carrera","given":"Marco L","non-dropping-particle":"","parse-names":false,"suffix":""},{"dropping-particle":"","family":"Glazer","given":"Anna","non-dropping-particle":"","parse-names":false,"suffix":""}],"container-title":"Weather and Forecasting","id":"ITEM-1","issue":"6","issued":{"date-parts":[["2016","11","7"]]},"page":"1791-1816","title":"The Pan-Canadian High Resolution (2.5 km) Deterministic Prediction System","type":"article-journal","volume":"31"},"uris":["http://www.mendeley.com/documents/?uuid=6755dd07-f52a-414c-ac42-bd2b969a3e5c"]}],"mendeley":{"formattedCitation":"[58]","plainTextFormattedCitation":"[58]","previouslyFormattedCitation":"[58]"},"properties":{"noteIndex":0},"schema":"https://github.com/citation-style-language/schema/raw/master/csl-citation.json"}</w:instrText>
      </w:r>
      <w:r w:rsidR="00D85EA0">
        <w:fldChar w:fldCharType="separate"/>
      </w:r>
      <w:r w:rsidR="00D85EA0" w:rsidRPr="00D85EA0">
        <w:rPr>
          <w:noProof/>
        </w:rPr>
        <w:t>[58]</w:t>
      </w:r>
      <w:ins w:id="360" w:author="ara952 reza" w:date="2020-09-10T23:52:00Z">
        <w:r w:rsidR="00D85EA0">
          <w:fldChar w:fldCharType="end"/>
        </w:r>
      </w:ins>
      <w:ins w:id="361" w:author="ara952 reza" w:date="2020-09-09T21:40:00Z">
        <w:r w:rsidR="004637E6">
          <w:t xml:space="preserve">at 2.5 km resolution </w:t>
        </w:r>
      </w:ins>
      <w:ins w:id="362" w:author="ara952 reza" w:date="2020-09-09T21:47:00Z">
        <w:r w:rsidR="004637E6">
          <w:t>which is running operationally at the Canadian Center for Meteorological and Envi</w:t>
        </w:r>
      </w:ins>
      <w:ins w:id="363" w:author="ara952 reza" w:date="2020-09-09T21:48:00Z">
        <w:r w:rsidR="004637E6">
          <w:t>ronment Prediction(CCMEP)</w:t>
        </w:r>
      </w:ins>
      <w:ins w:id="364" w:author="ara952 reza" w:date="2020-09-10T23:52:00Z">
        <w:r w:rsidR="00D85EA0">
          <w:t>.</w:t>
        </w:r>
      </w:ins>
    </w:p>
    <w:p w14:paraId="6854AD01" w14:textId="77777777" w:rsidR="00E05141" w:rsidRPr="00A541F7" w:rsidRDefault="00E05141" w:rsidP="00E05141">
      <w:pPr>
        <w:jc w:val="both"/>
        <w:rPr>
          <w:b/>
          <w:bCs/>
        </w:rPr>
      </w:pPr>
      <w:r w:rsidRPr="00A541F7">
        <w:rPr>
          <w:b/>
          <w:bCs/>
        </w:rPr>
        <w:t>3 Evaluation of tide and water properties</w:t>
      </w:r>
    </w:p>
    <w:p w14:paraId="137DEB0A" w14:textId="2921CB2B" w:rsidR="00E05141" w:rsidRDefault="00E05141" w:rsidP="00E05141">
      <w:pPr>
        <w:jc w:val="both"/>
      </w:pPr>
      <w:r w:rsidRPr="00A541F7">
        <w:t>In this section</w:t>
      </w:r>
      <w:r>
        <w:t>,</w:t>
      </w:r>
      <w:r w:rsidRPr="00A541F7">
        <w:t xml:space="preserve"> we provide </w:t>
      </w:r>
      <w:r>
        <w:t>an</w:t>
      </w:r>
      <w:r w:rsidRPr="00A541F7">
        <w:t xml:space="preserve"> evaluation of </w:t>
      </w:r>
      <w:r>
        <w:t xml:space="preserve">the </w:t>
      </w:r>
      <w:r w:rsidRPr="00A541F7">
        <w:t>model to represent the dominant feature</w:t>
      </w:r>
      <w:r>
        <w:t>s</w:t>
      </w:r>
      <w:r w:rsidRPr="00A541F7">
        <w:t xml:space="preserve"> of </w:t>
      </w:r>
      <w:r>
        <w:t xml:space="preserve">the </w:t>
      </w:r>
      <w:r w:rsidRPr="00A541F7">
        <w:t>oceanographic condition</w:t>
      </w:r>
      <w:r>
        <w:t>s</w:t>
      </w:r>
      <w:r w:rsidRPr="00A541F7">
        <w:t xml:space="preserve"> of the Bay</w:t>
      </w:r>
      <w:del w:id="365" w:author="ara952 reza" w:date="2020-09-10T23:52:00Z">
        <w:r w:rsidRPr="00A541F7" w:rsidDel="00D85EA0">
          <w:delText xml:space="preserve"> and the effect of </w:delText>
        </w:r>
        <w:r w:rsidDel="00D85EA0">
          <w:delText xml:space="preserve">the </w:delText>
        </w:r>
        <w:r w:rsidRPr="00A541F7" w:rsidDel="00D85EA0">
          <w:delText>high-resolution spots on the bottom currents</w:delText>
        </w:r>
      </w:del>
      <w:r w:rsidRPr="00A541F7">
        <w:t xml:space="preserve">. Figure </w:t>
      </w:r>
      <w:r>
        <w:t>2</w:t>
      </w:r>
      <w:r w:rsidRPr="00A541F7">
        <w:t xml:space="preserve"> shows the location of CTD cast</w:t>
      </w:r>
      <w:r>
        <w:t>s</w:t>
      </w:r>
      <w:r w:rsidRPr="00A541F7">
        <w:t xml:space="preserve"> from fieldwork and </w:t>
      </w:r>
      <w:r>
        <w:t xml:space="preserve">the </w:t>
      </w:r>
      <w:r w:rsidRPr="00A541F7">
        <w:t xml:space="preserve">World Ocean Atlas Database </w:t>
      </w:r>
      <w:r>
        <w:t>during</w:t>
      </w:r>
      <w:r w:rsidRPr="00A541F7">
        <w:t xml:space="preserve"> the simulation period. We evaluate the model base on the (1) tide and (2) residual currents and (3) variation in temperature and salinity</w:t>
      </w:r>
      <w:r>
        <w:t>.</w:t>
      </w:r>
    </w:p>
    <w:p w14:paraId="60AE92C8" w14:textId="77777777" w:rsidR="00E05141" w:rsidRDefault="00E05141" w:rsidP="00E05141">
      <w:pPr>
        <w:jc w:val="both"/>
        <w:rPr>
          <w:b/>
          <w:bCs/>
        </w:rPr>
      </w:pPr>
      <w:r w:rsidRPr="00A541F7">
        <w:rPr>
          <w:b/>
          <w:bCs/>
        </w:rPr>
        <w:t>3.1 Tid</w:t>
      </w:r>
      <w:r>
        <w:rPr>
          <w:b/>
          <w:bCs/>
        </w:rPr>
        <w:t>al constituents</w:t>
      </w:r>
    </w:p>
    <w:p w14:paraId="56CBED1F" w14:textId="39D8BFC3" w:rsidR="00E05141" w:rsidRPr="00A541F7" w:rsidRDefault="00E05141" w:rsidP="00E05141">
      <w:pPr>
        <w:jc w:val="both"/>
        <w:rPr>
          <w:b/>
          <w:bCs/>
        </w:rPr>
      </w:pPr>
      <w:r w:rsidRPr="00A541F7">
        <w:t>The observations of water level in</w:t>
      </w:r>
      <w:r>
        <w:t xml:space="preserve"> the</w:t>
      </w:r>
      <w:r w:rsidRPr="00A541F7">
        <w:t xml:space="preserve"> Saint John </w:t>
      </w:r>
      <w:r>
        <w:t>Harbour</w:t>
      </w:r>
      <w:r w:rsidRPr="00A541F7">
        <w:t xml:space="preserve"> is from the tide gauge located in Figure 1a. The model run period is July and August of 2018, however, there are gaps in the tide gauge data, and we compared the data f</w:t>
      </w:r>
      <w:r>
        <w:t>rom</w:t>
      </w:r>
      <w:r w:rsidRPr="00A541F7">
        <w:t xml:space="preserve"> July 19</w:t>
      </w:r>
      <w:r w:rsidRPr="00A541F7">
        <w:rPr>
          <w:vertAlign w:val="superscript"/>
        </w:rPr>
        <w:t>th</w:t>
      </w:r>
      <w:r w:rsidRPr="00A541F7">
        <w:t xml:space="preserve"> to August 27</w:t>
      </w:r>
      <w:r w:rsidRPr="00A541F7">
        <w:rPr>
          <w:vertAlign w:val="superscript"/>
        </w:rPr>
        <w:t>th</w:t>
      </w:r>
      <w:r w:rsidRPr="00A541F7">
        <w:t xml:space="preserve"> and the result are in Figure 4.</w:t>
      </w:r>
      <w:r>
        <w:t>The simulated sea water level has a good agreement in phase with the tide gauge data and less than 0.6 m difference in amplitude which may result from not including all constituents and wind surge.</w:t>
      </w:r>
      <w:r w:rsidRPr="00A541F7">
        <w:t xml:space="preserve"> </w:t>
      </w:r>
      <w:r>
        <w:t>T</w:t>
      </w:r>
      <w:r w:rsidRPr="00A541F7">
        <w:t xml:space="preserve">he tide gauge data is vertically referenced to the chart datum </w:t>
      </w:r>
      <w:r>
        <w:t>whi</w:t>
      </w:r>
      <w:ins w:id="366" w:author="ara952 reza" w:date="2020-09-10T23:56:00Z">
        <w:r w:rsidR="00D85EA0">
          <w:t>l</w:t>
        </w:r>
      </w:ins>
      <w:del w:id="367" w:author="ara952 reza" w:date="2020-09-10T23:56:00Z">
        <w:r w:rsidDel="00D85EA0">
          <w:delText>t</w:delText>
        </w:r>
      </w:del>
      <w:r>
        <w:t>e</w:t>
      </w:r>
      <w:r w:rsidRPr="00A541F7">
        <w:t xml:space="preserve"> the water </w:t>
      </w:r>
      <w:r>
        <w:t>level</w:t>
      </w:r>
      <w:r w:rsidRPr="00A541F7">
        <w:t xml:space="preserve"> in FVCOM is relative to the mean sea level</w:t>
      </w:r>
      <w:r>
        <w:t xml:space="preserve"> (MSL)</w:t>
      </w:r>
    </w:p>
    <w:p w14:paraId="5EBE6593" w14:textId="415DC7F5" w:rsidR="00E05141" w:rsidRDefault="00E05141" w:rsidP="00E05141"/>
    <w:p w14:paraId="7656AB52" w14:textId="6A657C2C" w:rsidR="00E05141" w:rsidRDefault="00D85EA0" w:rsidP="00D85EA0">
      <w:r>
        <w:rPr>
          <w:noProof/>
        </w:rPr>
        <w:lastRenderedPageBreak/>
        <mc:AlternateContent>
          <mc:Choice Requires="wps">
            <w:drawing>
              <wp:anchor distT="0" distB="0" distL="114300" distR="114300" simplePos="0" relativeHeight="251654144" behindDoc="0" locked="0" layoutInCell="1" allowOverlap="1" wp14:anchorId="7EA9368D" wp14:editId="46E7EE71">
                <wp:simplePos x="0" y="0"/>
                <wp:positionH relativeFrom="column">
                  <wp:posOffset>166370</wp:posOffset>
                </wp:positionH>
                <wp:positionV relativeFrom="paragraph">
                  <wp:posOffset>4357370</wp:posOffset>
                </wp:positionV>
                <wp:extent cx="5561965" cy="635"/>
                <wp:effectExtent l="0" t="0" r="635" b="0"/>
                <wp:wrapTopAndBottom/>
                <wp:docPr id="17" name="Text Box 17"/>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660A423F" w14:textId="171CF0A3" w:rsidR="009D6B96" w:rsidRPr="00E05141" w:rsidRDefault="009D6B96" w:rsidP="00E05141">
                            <w:pPr>
                              <w:pStyle w:val="Caption"/>
                              <w:rPr>
                                <w:noProof/>
                              </w:rPr>
                            </w:pPr>
                            <w:r w:rsidRPr="00E05141">
                              <w:t xml:space="preserve">Figure </w:t>
                            </w:r>
                            <w:r>
                              <w:fldChar w:fldCharType="begin"/>
                            </w:r>
                            <w:r>
                              <w:instrText>SEQ Figure \* ARABIC</w:instrText>
                            </w:r>
                            <w:r>
                              <w:fldChar w:fldCharType="separate"/>
                            </w:r>
                            <w:r>
                              <w:rPr>
                                <w:noProof/>
                              </w:rPr>
                              <w:t>4</w:t>
                            </w:r>
                            <w:r>
                              <w:fldChar w:fldCharType="end"/>
                            </w:r>
                            <w:r w:rsidRPr="00E05141">
                              <w:t>..a) Comparison between tide gauge with simulated water level, and b) the difference between them. Time is hourly since 19th July until 27th Augu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A9368D" id="Text Box 17" o:spid="_x0000_s1045" type="#_x0000_t202" style="position:absolute;margin-left:13.1pt;margin-top:343.1pt;width:437.95pt;height:.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AygLgIAAGY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" stroked="f">
                <v:textbox style="mso-fit-shape-to-text:t" inset="0,0,0,0">
                  <w:txbxContent>
                    <w:p w14:paraId="660A423F" w14:textId="171CF0A3" w:rsidR="009D6B96" w:rsidRPr="00E05141" w:rsidRDefault="009D6B96" w:rsidP="00E05141">
                      <w:pPr>
                        <w:pStyle w:val="Caption"/>
                        <w:rPr>
                          <w:noProof/>
                        </w:rPr>
                      </w:pPr>
                      <w:r w:rsidRPr="00E05141">
                        <w:t xml:space="preserve">Figure </w:t>
                      </w:r>
                      <w:r>
                        <w:fldChar w:fldCharType="begin"/>
                      </w:r>
                      <w:r>
                        <w:instrText>SEQ Figure \* ARABIC</w:instrText>
                      </w:r>
                      <w:r>
                        <w:fldChar w:fldCharType="separate"/>
                      </w:r>
                      <w:r>
                        <w:rPr>
                          <w:noProof/>
                        </w:rPr>
                        <w:t>4</w:t>
                      </w:r>
                      <w:r>
                        <w:fldChar w:fldCharType="end"/>
                      </w:r>
                      <w:r w:rsidRPr="00E05141">
                        <w:t>..a) Comparison between tide gauge with simulated water level, and b) the difference between them. Time is hourly since 19th July until 27th August.</w:t>
                      </w:r>
                    </w:p>
                  </w:txbxContent>
                </v:textbox>
                <w10:wrap type="topAndBottom"/>
              </v:shape>
            </w:pict>
          </mc:Fallback>
        </mc:AlternateContent>
      </w:r>
      <w:r>
        <w:rPr>
          <w:noProof/>
        </w:rPr>
        <w:drawing>
          <wp:anchor distT="0" distB="0" distL="114300" distR="114300" simplePos="0" relativeHeight="251650048" behindDoc="0" locked="0" layoutInCell="1" allowOverlap="1" wp14:anchorId="7B08DB52" wp14:editId="4AB34F73">
            <wp:simplePos x="0" y="0"/>
            <wp:positionH relativeFrom="margin">
              <wp:posOffset>201930</wp:posOffset>
            </wp:positionH>
            <wp:positionV relativeFrom="paragraph">
              <wp:posOffset>2678430</wp:posOffset>
            </wp:positionV>
            <wp:extent cx="5547995" cy="164465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47995" cy="164465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52096" behindDoc="0" locked="0" layoutInCell="1" allowOverlap="1" wp14:anchorId="09C7629A" wp14:editId="5BFBC5EB">
                <wp:simplePos x="0" y="0"/>
                <wp:positionH relativeFrom="margin">
                  <wp:align>center</wp:align>
                </wp:positionH>
                <wp:positionV relativeFrom="paragraph">
                  <wp:posOffset>0</wp:posOffset>
                </wp:positionV>
                <wp:extent cx="5509895" cy="2562225"/>
                <wp:effectExtent l="0" t="0" r="0" b="9525"/>
                <wp:wrapTopAndBottom/>
                <wp:docPr id="16" name="Group 16"/>
                <wp:cNvGraphicFramePr/>
                <a:graphic xmlns:a="http://schemas.openxmlformats.org/drawingml/2006/main">
                  <a:graphicData uri="http://schemas.microsoft.com/office/word/2010/wordprocessingGroup">
                    <wpg:wgp>
                      <wpg:cNvGrpSpPr/>
                      <wpg:grpSpPr>
                        <a:xfrm>
                          <a:off x="0" y="0"/>
                          <a:ext cx="5509895" cy="2562225"/>
                          <a:chOff x="0" y="0"/>
                          <a:chExt cx="5631180" cy="2981960"/>
                        </a:xfrm>
                      </wpg:grpSpPr>
                      <pic:pic xmlns:pic="http://schemas.openxmlformats.org/drawingml/2006/picture">
                        <pic:nvPicPr>
                          <pic:cNvPr id="13" name="Picture 13"/>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31180" cy="2981960"/>
                          </a:xfrm>
                          <a:prstGeom prst="rect">
                            <a:avLst/>
                          </a:prstGeom>
                          <a:noFill/>
                        </pic:spPr>
                      </pic:pic>
                      <wps:wsp>
                        <wps:cNvPr id="15" name="Text Box 15"/>
                        <wps:cNvSpPr txBox="1"/>
                        <wps:spPr>
                          <a:xfrm>
                            <a:off x="464820" y="45720"/>
                            <a:ext cx="312420" cy="289560"/>
                          </a:xfrm>
                          <a:prstGeom prst="rect">
                            <a:avLst/>
                          </a:prstGeom>
                          <a:noFill/>
                          <a:ln w="6350">
                            <a:noFill/>
                          </a:ln>
                        </wps:spPr>
                        <wps:txbx>
                          <w:txbxContent>
                            <w:p w14:paraId="05D9D257" w14:textId="0CB2044F" w:rsidR="009D6B96" w:rsidRDefault="009D6B9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C7629A" id="Group 16" o:spid="_x0000_s1046" style="position:absolute;margin-left:0;margin-top:0;width:433.85pt;height:201.75pt;z-index:251652096;mso-position-horizontal:center;mso-position-horizontal-relative:margin;mso-width-relative:margin;mso-height-relative:margin" coordsize="56311,29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">
                <v:shape id="Picture 13" o:spid="_x0000_s1047" type="#_x0000_t75" style="position:absolute;width:56311;height:29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">
                  <v:imagedata r:id="rId25" o:title=""/>
                </v:shape>
                <v:shape id="Text Box 15" o:spid="_x0000_s1048" type="#_x0000_t202" style="position:absolute;left:4648;top:457;width:3124;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05D9D257" w14:textId="0CB2044F" w:rsidR="009D6B96" w:rsidRDefault="009D6B96">
                        <w:r>
                          <w:t>a</w:t>
                        </w:r>
                      </w:p>
                    </w:txbxContent>
                  </v:textbox>
                </v:shape>
                <w10:wrap type="topAndBottom" anchorx="margin"/>
              </v:group>
            </w:pict>
          </mc:Fallback>
        </mc:AlternateContent>
      </w:r>
    </w:p>
    <w:p w14:paraId="2B72053E" w14:textId="74CF18C5" w:rsidR="00E05141" w:rsidDel="00D85EA0" w:rsidRDefault="00E05141">
      <w:pPr>
        <w:spacing w:after="0"/>
        <w:jc w:val="both"/>
        <w:rPr>
          <w:del w:id="368" w:author="ara952 reza" w:date="2020-09-10T23:58:00Z"/>
          <w:b/>
          <w:bCs/>
        </w:rPr>
        <w:pPrChange w:id="369" w:author="ara952 reza" w:date="2020-09-10T23:59:00Z">
          <w:pPr>
            <w:jc w:val="both"/>
          </w:pPr>
        </w:pPrChange>
      </w:pPr>
      <w:del w:id="370" w:author="ara952 reza" w:date="2020-09-10T23:57:00Z">
        <w:r w:rsidRPr="00A541F7" w:rsidDel="00D85EA0">
          <w:delText>(Chen et al., 2006)</w:delText>
        </w:r>
      </w:del>
      <w:r>
        <w:t>; therefore,</w:t>
      </w:r>
      <w:r w:rsidRPr="00A541F7">
        <w:t xml:space="preserve"> the Canadian Continuous Vertical Datum Hydrographic</w:t>
      </w:r>
      <w:r w:rsidRPr="008B77AF">
        <w:t xml:space="preserve"> </w:t>
      </w:r>
      <w:r w:rsidRPr="00A541F7">
        <w:t>Vertical Separation</w:t>
      </w:r>
      <w:r>
        <w:t xml:space="preserve"> </w:t>
      </w:r>
      <w:r w:rsidRPr="00A541F7">
        <w:t>(</w:t>
      </w:r>
      <w:proofErr w:type="spellStart"/>
      <w:r w:rsidRPr="00A541F7">
        <w:t>HyVSEP</w:t>
      </w:r>
      <w:proofErr w:type="spellEnd"/>
      <w:r w:rsidRPr="00A541F7">
        <w:t xml:space="preserve">) </w:t>
      </w:r>
      <w:r>
        <w:t>s</w:t>
      </w:r>
      <w:r w:rsidRPr="00A541F7">
        <w:t xml:space="preserve">olution (CANEAST2015v1CL) </w:t>
      </w:r>
      <w:ins w:id="371" w:author="ara952 reza" w:date="2020-09-10T23:59:00Z">
        <w:r w:rsidR="00D85EA0">
          <w:fldChar w:fldCharType="begin" w:fldLock="1"/>
        </w:r>
      </w:ins>
      <w:r w:rsidR="00D85EA0">
        <w:instrText>ADDIN CSL_CITATION {"citationItems":[{"id":"ITEM-1","itemData":{"DOI":"10.1080/01490419.2016.1160011","ISSN":"0149-0419","author":[{"dropping-particle":"","family":"Robin","given":"Catherine","non-dropping-particle":"","parse-names":false,"suffix":""},{"dropping-particle":"","family":"Nudds","given":"Shannon","non-dropping-particle":"","parse-names":false,"suffix":""},{"dropping-particle":"","family":"Macaulay","given":"Phillip","non-dropping-particle":"","parse-names":false,"suffix":""},{"dropping-particle":"","family":"Godin","given":"André","non-dropping-particle":"","parse-names":false,"suffix":""},{"dropping-particle":"","family":"De","given":"Bodo","non-dropping-particle":"","parse-names":false,"suffix":""},{"dropping-particle":"","family":"Boom","given":"Lange","non-dropping-particle":"","parse-names":false,"suffix":""},{"dropping-particle":"","family":"Bartlett","given":"Jason","non-dropping-particle":"","parse-names":false,"suffix":""},{"dropping-particle":"","family":"Robin","given":"Catherine","non-dropping-particle":"","parse-names":false,"suffix":""},{"dropping-particle":"","family":"Nudds","given":"Shannon","non-dropping-particle":"","parse-names":false,"suffix":""},{"dropping-particle":"","family":"Macaulay","given":"Phillip","non-dropping-particle":"","parse-names":false,"suffix":""},{"dropping-particle":"","family":"Godin","given":"André","non-dropping-particle":"","parse-names":false,"suffix":""},{"dropping-particle":"","family":"De","given":"Bodo","non-dropping-particle":"","parse-names":false,"suffix":""}],"container-title":"Marine Geodesy","id":"ITEM-1","issue":"2","issued":{"date-parts":[["2016"]]},"page":"195-222","publisher":"Taylor &amp; Francis","title":"Hydrographic Vertical Separation Surfaces ( HyVSEPs ) for the Tidal Waters of Canada Hydrographic Vertical Separation Surfaces ( HyVSEPs ) for the","type":"article-journal","volume":"39"},"uris":["http://www.mendeley.com/documents/?uuid=88c834a3-4666-4e37-aaaf-abf21d62f6a1"]}],"mendeley":{"formattedCitation":"[59]","plainTextFormattedCitation":"[59]","previouslyFormattedCitation":"[59]"},"properties":{"noteIndex":0},"schema":"https://github.com/citation-style-language/schema/raw/master/csl-citation.json"}</w:instrText>
      </w:r>
      <w:r w:rsidR="00D85EA0">
        <w:fldChar w:fldCharType="separate"/>
      </w:r>
      <w:r w:rsidR="00D85EA0" w:rsidRPr="00D85EA0">
        <w:rPr>
          <w:noProof/>
        </w:rPr>
        <w:t>[59]</w:t>
      </w:r>
      <w:ins w:id="372" w:author="ara952 reza" w:date="2020-09-10T23:59:00Z">
        <w:r w:rsidR="00D85EA0">
          <w:fldChar w:fldCharType="end"/>
        </w:r>
      </w:ins>
      <w:del w:id="373" w:author="ara952 reza" w:date="2020-09-10T23:59:00Z">
        <w:r w:rsidRPr="00A541F7" w:rsidDel="00D85EA0">
          <w:delText>(Robin et al., 2016)</w:delText>
        </w:r>
      </w:del>
      <w:r w:rsidRPr="00A541F7">
        <w:t xml:space="preserve"> </w:t>
      </w:r>
      <w:r>
        <w:t xml:space="preserve">was used </w:t>
      </w:r>
      <w:r w:rsidRPr="00A541F7">
        <w:t xml:space="preserve">to </w:t>
      </w:r>
      <w:r>
        <w:t>relate</w:t>
      </w:r>
      <w:r w:rsidRPr="00A541F7">
        <w:t xml:space="preserve"> </w:t>
      </w:r>
      <w:r>
        <w:t>MSL</w:t>
      </w:r>
      <w:r w:rsidRPr="00A541F7">
        <w:t xml:space="preserve"> </w:t>
      </w:r>
      <w:r>
        <w:t xml:space="preserve">and </w:t>
      </w:r>
      <w:r w:rsidRPr="00A541F7">
        <w:t xml:space="preserve">chart </w:t>
      </w:r>
      <w:proofErr w:type="spellStart"/>
      <w:r w:rsidRPr="00A541F7">
        <w:t>datum.</w:t>
      </w:r>
    </w:p>
    <w:p w14:paraId="503FF849" w14:textId="347F44F6" w:rsidR="00E05141" w:rsidRPr="00682253" w:rsidRDefault="00E05141">
      <w:pPr>
        <w:spacing w:after="0"/>
        <w:jc w:val="both"/>
        <w:pPrChange w:id="374" w:author="ara952 reza" w:date="2020-09-11T00:00:00Z">
          <w:pPr>
            <w:jc w:val="both"/>
          </w:pPr>
        </w:pPrChange>
      </w:pPr>
      <w:bookmarkStart w:id="375" w:name="_Hlk35809194"/>
      <w:r>
        <w:t>T</w:t>
      </w:r>
      <w:r w:rsidRPr="00682253">
        <w:t>he</w:t>
      </w:r>
      <w:proofErr w:type="spellEnd"/>
      <w:r w:rsidRPr="00682253">
        <w:t xml:space="preserve"> model</w:t>
      </w:r>
      <w:r>
        <w:t xml:space="preserve"> was run</w:t>
      </w:r>
      <w:r w:rsidRPr="00682253">
        <w:t xml:space="preserve"> with different value</w:t>
      </w:r>
      <w:r>
        <w:t>s</w:t>
      </w:r>
      <w:r w:rsidRPr="00682253">
        <w:t xml:space="preserve"> of </w:t>
      </w:r>
      <w:r>
        <w:t xml:space="preserve">the </w:t>
      </w:r>
      <w:r w:rsidRPr="00682253">
        <w:t>bottom</w:t>
      </w:r>
      <w:r>
        <w:t xml:space="preserve"> roughness </w:t>
      </w:r>
      <w:r w:rsidRPr="00682253">
        <w:t xml:space="preserve">coefficient to evaluate which </w:t>
      </w:r>
      <w:r>
        <w:t xml:space="preserve">value </w:t>
      </w:r>
      <w:r w:rsidRPr="00682253">
        <w:t>provide</w:t>
      </w:r>
      <w:r>
        <w:t>s</w:t>
      </w:r>
      <w:r w:rsidRPr="00682253">
        <w:t xml:space="preserve"> </w:t>
      </w:r>
      <w:r>
        <w:t xml:space="preserve">a </w:t>
      </w:r>
      <w:r w:rsidRPr="00682253">
        <w:t>better representation of tid</w:t>
      </w:r>
      <w:r>
        <w:t>al propagation</w:t>
      </w:r>
      <w:r w:rsidRPr="00682253">
        <w:t xml:space="preserve"> for the domain. </w:t>
      </w:r>
      <w:r>
        <w:t>A</w:t>
      </w:r>
      <w:r w:rsidRPr="00682253">
        <w:t xml:space="preserve"> harmonic analysis </w:t>
      </w:r>
      <w:ins w:id="376" w:author="ara952 reza" w:date="2020-09-11T00:00:00Z">
        <w:r w:rsidR="00D85EA0">
          <w:fldChar w:fldCharType="begin" w:fldLock="1"/>
        </w:r>
      </w:ins>
      <w:r w:rsidR="00D85EA0">
        <w:instrText>ADDIN CSL_CITATION {"citationItems":[{"id":"ITEM-1","itemData":{"DOI":"10.1016/S0098-3004(02)00013-4","ISSN":"00983004","abstract":"A standard part of any oceanic pressure gauge or current meter analysis is the separation of tidal from non-tidal components of the signal. The tidal signal can either be discarded, or its characteristics described in some fashion useful for further analysis. Although tidal signals can be removed by standard high or bandpass filtering techniques, their relatively deterministic character and large amplitude make special techniques more effective. In classical harmonic analysis, the tidal signal is modelled as the sum of a finite set of sinusoids at specific frequencies related to astronomical parameters. A set of programs has been written in MATLAB to (a) perform classical harmonic analysis for periods of about 1 year or shorter, (b) account for (some) unresolved constituents using nodal corrections, and (c) compute confidence intervals for the analyzed components. © 2002 Elsevier Science Ltd. All rights reserved.","author":[{"dropping-particle":"","family":"Pawlowicz","given":"Rich","non-dropping-particle":"","parse-names":false,"suffix":""},{"dropping-particle":"","family":"Beardsley","given":"Bob","non-dropping-particle":"","parse-names":false,"suffix":""},{"dropping-particle":"","family":"Lentz","given":"Steve","non-dropping-particle":"","parse-names":false,"suffix":""}],"container-title":"Computers and Geosciences","id":"ITEM-1","issue":"8","issued":{"date-parts":[["2002"]]},"page":"929-937","title":"Classical tidal harmonic analysis including error estimates in MATLAB using TDE","type":"article-journal","volume":"28"},"uris":["http://www.mendeley.com/documents/?uuid=945bf221-e401-4b75-b6f7-ffb9ef299b1c"]}],"mendeley":{"formattedCitation":"[60]","plainTextFormattedCitation":"[60]","previouslyFormattedCitation":"[60]"},"properties":{"noteIndex":0},"schema":"https://github.com/citation-style-language/schema/raw/master/csl-citation.json"}</w:instrText>
      </w:r>
      <w:r w:rsidR="00D85EA0">
        <w:fldChar w:fldCharType="separate"/>
      </w:r>
      <w:r w:rsidR="00D85EA0" w:rsidRPr="00D85EA0">
        <w:rPr>
          <w:noProof/>
        </w:rPr>
        <w:t>[60]</w:t>
      </w:r>
      <w:ins w:id="377" w:author="ara952 reza" w:date="2020-09-11T00:00:00Z">
        <w:r w:rsidR="00D85EA0">
          <w:fldChar w:fldCharType="end"/>
        </w:r>
      </w:ins>
      <w:del w:id="378" w:author="ara952 reza" w:date="2020-09-11T00:00:00Z">
        <w:r w:rsidRPr="00682253" w:rsidDel="00D85EA0">
          <w:delText>(Pawlowicz et al., 2010)</w:delText>
        </w:r>
      </w:del>
      <w:r w:rsidRPr="00682253">
        <w:t xml:space="preserve"> is performed on the simulated water level with different bottom roughness coefficient</w:t>
      </w:r>
      <w:r>
        <w:t>s</w:t>
      </w:r>
      <w:r w:rsidRPr="00682253">
        <w:t xml:space="preserve"> to </w:t>
      </w:r>
      <w:r>
        <w:t>determine</w:t>
      </w:r>
      <w:r w:rsidRPr="00682253">
        <w:t xml:space="preserve"> the best value with the smallest error for the whole bay and the results are compared </w:t>
      </w:r>
      <w:r>
        <w:t>with</w:t>
      </w:r>
      <w:r w:rsidRPr="00682253">
        <w:t xml:space="preserve"> the </w:t>
      </w:r>
      <w:r>
        <w:t>CHS</w:t>
      </w:r>
      <w:ins w:id="379" w:author="ara952 reza" w:date="2020-09-11T00:00:00Z">
        <w:r w:rsidR="00D85EA0">
          <w:t>(Canadian Hydr</w:t>
        </w:r>
      </w:ins>
      <w:ins w:id="380" w:author="ara952 reza" w:date="2020-09-11T00:01:00Z">
        <w:r w:rsidR="00D85EA0">
          <w:t>ographic Society</w:t>
        </w:r>
      </w:ins>
      <w:ins w:id="381" w:author="ara952 reza" w:date="2020-09-11T00:00:00Z">
        <w:r w:rsidR="00D85EA0">
          <w:t>)</w:t>
        </w:r>
      </w:ins>
      <w:r w:rsidRPr="00682253">
        <w:t xml:space="preserve"> tidal constituents in the table 1,</w:t>
      </w:r>
      <w:r>
        <w:t xml:space="preserve"> </w:t>
      </w:r>
      <w:r w:rsidRPr="00682253">
        <w:t>2,</w:t>
      </w:r>
      <w:r>
        <w:t xml:space="preserve"> and </w:t>
      </w:r>
      <w:r w:rsidRPr="00682253">
        <w:t>3. The error metric is the distance in the complex plane between observed (CHS</w:t>
      </w:r>
      <w:r>
        <w:t xml:space="preserve"> </w:t>
      </w:r>
      <w:r w:rsidRPr="00682253">
        <w:t>constituents)</w:t>
      </w:r>
      <w:r>
        <w:t xml:space="preserve"> </w:t>
      </w:r>
      <w:r w:rsidRPr="00682253">
        <w:t>and modeled constituents</w:t>
      </w:r>
      <w:r>
        <w:t xml:space="preserve"> </w:t>
      </w:r>
      <w:ins w:id="382" w:author="ara952 reza" w:date="2020-09-11T00:01:00Z">
        <w:r w:rsidR="00D85EA0">
          <w:fldChar w:fldCharType="begin" w:fldLock="1"/>
        </w:r>
      </w:ins>
      <w:r w:rsidR="0097337C">
        <w:instrText xml:space="preserve">ADDIN CSL_CITATION {"citationItems":[{"id":"ITEM-1","itemData":{"DOI":"10.3137/ao.430103","ISSN":"14809214","abstract":"A high resolution model of the upper Bay of Fundy was developed to simulate the tides and sea level. The model includes the wetting and drying (inundation) of the extensive tidal flats in Minas Basin. The model reproduces the dominant M2 tidal harmonic with an error on the order of 0.30 m, and the total water level in Minas Basin with an r.m.s. error of 0.30–0.50 m. Overall the system is capable of a sea level simulation with a relative error of </w:instrText>
      </w:r>
      <w:r w:rsidR="0097337C">
        <w:rPr>
          <w:rFonts w:ascii="Cambria Math" w:hAnsi="Cambria Math" w:cs="Cambria Math"/>
        </w:rPr>
        <w:instrText>∼</w:instrText>
      </w:r>
      <w:r w:rsidR="0097337C">
        <w:instrText>10%. The motivation for the model development was the simulation of the land/water interface (instantaneous coastline) to aid in the validation of coastline retrieval algorithms from remotely sensed observations. Comparison of observed and simulated coastlines showed that a high quality representation of the local topography/bathymetry is as important as the sea level simulation in the calculation of the coastline. For example, long narrow features such as dykes are difficult to resolve in a dynamical model but are important for the inundation of low lying areas.","author":[{"dropping-particle":"","family":"Dupont","given":"Frédéric","non-dropping-particle":"","parse-names":false,"suffix":""},{"dropping-particle":"","family":"Hannah","given":"Charles G.","non-dropping-particle":"","parse-names":false,"suffix":""},{"dropping-particle":"","family":"Greenberg","given":"David","non-dropping-particle":"","parse-names":false,"suffix":""}],"container-title":"Atmosphere - Ocean","id":"ITEM-1","issue":"1","issued":{"date-parts":[["2005"]]},"page":"33-47","title":"Modelling the sea level of the upper Bay of Fundy","type":"article-journal","volume":"43"},"uris":["http://www.mendeley.com/documents/?uuid=de9aca5b-c5b7-4262-b4ef-0c7d5de0648f"]}],"mendeley":{"formattedCitation":"[34]","plainTextFormattedCitation":"[34]","previouslyFormattedCitation":"[34]"},"properties":{"noteIndex":0},"schema":"https://github.com/citation-style-language/schema/raw/master/csl-citation.json"}</w:instrText>
      </w:r>
      <w:r w:rsidR="00D85EA0">
        <w:fldChar w:fldCharType="separate"/>
      </w:r>
      <w:r w:rsidR="00D85EA0" w:rsidRPr="00D85EA0">
        <w:rPr>
          <w:noProof/>
        </w:rPr>
        <w:t>[34]</w:t>
      </w:r>
      <w:ins w:id="383" w:author="ara952 reza" w:date="2020-09-11T00:01:00Z">
        <w:r w:rsidR="00D85EA0">
          <w:fldChar w:fldCharType="end"/>
        </w:r>
      </w:ins>
      <w:del w:id="384" w:author="ara952 reza" w:date="2020-09-11T00:01:00Z">
        <w:r w:rsidRPr="00682253" w:rsidDel="00D85EA0">
          <w:delText>(Dupont et al., 2005)</w:delText>
        </w:r>
      </w:del>
      <w:r w:rsidRPr="00682253">
        <w:t xml:space="preserve"> and is defined as follow:</w:t>
      </w:r>
    </w:p>
    <w:bookmarkEnd w:id="375"/>
    <w:p w14:paraId="4124DD6A" w14:textId="77777777" w:rsidR="00E05141" w:rsidRDefault="00E05141" w:rsidP="00E05141">
      <w:pPr>
        <w:jc w:val="both"/>
        <w:rPr>
          <w:rFonts w:eastAsiaTheme="minorEastAsia"/>
        </w:rPr>
      </w:pPr>
      <m:oMath>
        <m:r>
          <w:rPr>
            <w:rFonts w:ascii="Cambria Math" w:hAnsi="Cambria Math"/>
          </w:rPr>
          <m:t xml:space="preserve">E= </m:t>
        </m:r>
        <m:d>
          <m:dPr>
            <m:begChr m:val="|"/>
            <m:endChr m:val="|"/>
            <m:ctrlPr>
              <w:rPr>
                <w:rFonts w:ascii="Cambria Math" w:hAnsi="Cambria Math"/>
                <w:i/>
              </w:rPr>
            </m:ctrlPr>
          </m:dPr>
          <m:e>
            <w:bookmarkStart w:id="385" w:name="_Hlk35713677"/>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0</m:t>
                    </m:r>
                  </m:sub>
                </m:sSub>
              </m:sup>
            </m:sSup>
            <w:bookmarkEnd w:id="385"/>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m</m:t>
                </m:r>
              </m:sub>
            </m:sSub>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m</m:t>
                    </m:r>
                  </m:sub>
                </m:sSub>
              </m:sup>
            </m:sSup>
          </m:e>
        </m:d>
      </m:oMath>
      <w:r>
        <w:rPr>
          <w:rFonts w:eastAsiaTheme="minorEastAsia"/>
        </w:rPr>
        <w:t xml:space="preserve">                                                                                                                              (1)</w:t>
      </w:r>
    </w:p>
    <w:p w14:paraId="3E4EFDA1" w14:textId="7CD67588" w:rsidR="00E05141" w:rsidRDefault="00E05141" w:rsidP="00E05141">
      <w:pPr>
        <w:spacing w:after="0"/>
        <w:jc w:val="both"/>
        <w:rPr>
          <w:rFonts w:eastAsiaTheme="minorEastAsia"/>
        </w:rPr>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Pr>
          <w:rFonts w:eastAsiaTheme="minorEastAsia"/>
        </w:rPr>
        <w:t xml:space="preserve"> , </w:t>
      </w:r>
      <m:oMath>
        <m:sSub>
          <m:sSubPr>
            <m:ctrlPr>
              <w:rPr>
                <w:rFonts w:ascii="Cambria Math" w:hAnsi="Cambria Math"/>
                <w:i/>
              </w:rPr>
            </m:ctrlPr>
          </m:sSubPr>
          <m:e>
            <m:r>
              <w:rPr>
                <w:rFonts w:ascii="Cambria Math" w:hAnsi="Cambria Math"/>
              </w:rPr>
              <m:t>∅</m:t>
            </m:r>
          </m:e>
          <m:sub>
            <m:r>
              <w:rPr>
                <w:rFonts w:ascii="Cambria Math" w:hAnsi="Cambria Math"/>
              </w:rPr>
              <m:t>0</m:t>
            </m:r>
          </m:sub>
        </m:sSub>
      </m:oMath>
      <w:r>
        <w:rPr>
          <w:rFonts w:eastAsiaTheme="minorEastAsia"/>
        </w:rPr>
        <w:t xml:space="preserve"> are the amplitude and phase of the observed harmonic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eastAsiaTheme="minorEastAsia"/>
        </w:rPr>
        <w:t xml:space="preserve"> , </w:t>
      </w:r>
      <m:oMath>
        <m:sSub>
          <m:sSubPr>
            <m:ctrlPr>
              <w:rPr>
                <w:rFonts w:ascii="Cambria Math" w:hAnsi="Cambria Math"/>
                <w:i/>
              </w:rPr>
            </m:ctrlPr>
          </m:sSubPr>
          <m:e>
            <m:r>
              <w:rPr>
                <w:rFonts w:ascii="Cambria Math" w:hAnsi="Cambria Math"/>
              </w:rPr>
              <m:t>∅</m:t>
            </m:r>
          </m:e>
          <m:sub>
            <m:r>
              <w:rPr>
                <w:rFonts w:ascii="Cambria Math" w:hAnsi="Cambria Math"/>
              </w:rPr>
              <m:t>m</m:t>
            </m:r>
          </m:sub>
        </m:sSub>
      </m:oMath>
      <w:r>
        <w:rPr>
          <w:rFonts w:eastAsiaTheme="minorEastAsia"/>
        </w:rPr>
        <w:t xml:space="preserve"> are the amplitude and phase of the modeled harmonic. We use this metric which combines the amplitude and phase errors in a single number for the validation. </w:t>
      </w:r>
    </w:p>
    <w:p w14:paraId="7900B7B3" w14:textId="5C4CD155" w:rsidR="00D35BC3" w:rsidRDefault="00FD5B8A" w:rsidP="0097337C">
      <w:pPr>
        <w:spacing w:after="0"/>
        <w:jc w:val="both"/>
        <w:rPr>
          <w:rFonts w:eastAsiaTheme="minorEastAsia"/>
        </w:rPr>
      </w:pPr>
      <w:r>
        <w:rPr>
          <w:noProof/>
        </w:rPr>
        <w:lastRenderedPageBreak/>
        <mc:AlternateContent>
          <mc:Choice Requires="wps">
            <w:drawing>
              <wp:anchor distT="0" distB="0" distL="114300" distR="114300" simplePos="0" relativeHeight="251657216" behindDoc="0" locked="0" layoutInCell="1" allowOverlap="1" wp14:anchorId="080D08E6" wp14:editId="5CCDE198">
                <wp:simplePos x="0" y="0"/>
                <wp:positionH relativeFrom="margin">
                  <wp:align>center</wp:align>
                </wp:positionH>
                <wp:positionV relativeFrom="paragraph">
                  <wp:posOffset>335915</wp:posOffset>
                </wp:positionV>
                <wp:extent cx="5224780" cy="457200"/>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224780" cy="457200"/>
                        </a:xfrm>
                        <a:prstGeom prst="rect">
                          <a:avLst/>
                        </a:prstGeom>
                        <a:solidFill>
                          <a:prstClr val="white"/>
                        </a:solidFill>
                        <a:ln>
                          <a:noFill/>
                        </a:ln>
                      </wps:spPr>
                      <wps:txbx>
                        <w:txbxContent>
                          <w:p w14:paraId="37F3BFEA" w14:textId="4521D6A4" w:rsidR="009D6B96" w:rsidRPr="00D35BC3" w:rsidRDefault="009D6B96" w:rsidP="00D35BC3">
                            <w:pPr>
                              <w:pStyle w:val="Caption"/>
                              <w:rPr>
                                <w:noProof/>
                              </w:rPr>
                            </w:pPr>
                            <w:r w:rsidRPr="00D35BC3">
                              <w:t xml:space="preserve">Table </w:t>
                            </w:r>
                            <w:r>
                              <w:fldChar w:fldCharType="begin"/>
                            </w:r>
                            <w:r>
                              <w:instrText>SEQ Table \* ARABIC</w:instrText>
                            </w:r>
                            <w:r>
                              <w:fldChar w:fldCharType="separate"/>
                            </w:r>
                            <w:r>
                              <w:rPr>
                                <w:noProof/>
                              </w:rPr>
                              <w:t>1</w:t>
                            </w:r>
                            <w:r>
                              <w:fldChar w:fldCharType="end"/>
                            </w:r>
                            <w:r w:rsidRPr="00D35BC3">
                              <w:t>.CHS and modelled amplitude(m) and phase (degree, GMT) and discrepancies(CHS-Model) for M2 with bottom coefficient 0.015.The error is from the metric in equatio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80D08E6" id="Text Box 19" o:spid="_x0000_s1049" type="#_x0000_t202" style="position:absolute;left:0;text-align:left;margin-left:0;margin-top:26.45pt;width:411.4pt;height:36pt;z-index:2516572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" stroked="f">
                <v:textbox inset="0,0,0,0">
                  <w:txbxContent>
                    <w:p w14:paraId="37F3BFEA" w14:textId="4521D6A4" w:rsidR="009D6B96" w:rsidRPr="00D35BC3" w:rsidRDefault="009D6B96" w:rsidP="00D35BC3">
                      <w:pPr>
                        <w:pStyle w:val="Caption"/>
                        <w:rPr>
                          <w:noProof/>
                        </w:rPr>
                      </w:pPr>
                      <w:r w:rsidRPr="00D35BC3">
                        <w:t xml:space="preserve">Table </w:t>
                      </w:r>
                      <w:r>
                        <w:fldChar w:fldCharType="begin"/>
                      </w:r>
                      <w:r>
                        <w:instrText>SEQ Table \* ARABIC</w:instrText>
                      </w:r>
                      <w:r>
                        <w:fldChar w:fldCharType="separate"/>
                      </w:r>
                      <w:r>
                        <w:rPr>
                          <w:noProof/>
                        </w:rPr>
                        <w:t>1</w:t>
                      </w:r>
                      <w:r>
                        <w:fldChar w:fldCharType="end"/>
                      </w:r>
                      <w:r w:rsidRPr="00D35BC3">
                        <w:t>.CHS and modelled amplitude(m) and phase (degree, GMT) and discrepancies(CHS-Model) for M2 with bottom coefficient 0.015.The error is from the metric in equation 1</w:t>
                      </w:r>
                    </w:p>
                  </w:txbxContent>
                </v:textbox>
                <w10:wrap type="topAndBottom" anchorx="margin"/>
              </v:shape>
            </w:pict>
          </mc:Fallback>
        </mc:AlternateContent>
      </w:r>
      <w:r w:rsidR="00D35BC3">
        <w:rPr>
          <w:rFonts w:eastAsiaTheme="minorEastAsia"/>
          <w:noProof/>
        </w:rPr>
        <w:drawing>
          <wp:anchor distT="0" distB="0" distL="114300" distR="114300" simplePos="0" relativeHeight="251658240" behindDoc="0" locked="0" layoutInCell="1" allowOverlap="1" wp14:anchorId="707382AB" wp14:editId="646FF190">
            <wp:simplePos x="0" y="0"/>
            <wp:positionH relativeFrom="margin">
              <wp:align>center</wp:align>
            </wp:positionH>
            <wp:positionV relativeFrom="paragraph">
              <wp:posOffset>800735</wp:posOffset>
            </wp:positionV>
            <wp:extent cx="5224780" cy="147510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24780" cy="1475105"/>
                    </a:xfrm>
                    <a:prstGeom prst="rect">
                      <a:avLst/>
                    </a:prstGeom>
                    <a:noFill/>
                  </pic:spPr>
                </pic:pic>
              </a:graphicData>
            </a:graphic>
          </wp:anchor>
        </w:drawing>
      </w:r>
    </w:p>
    <w:p w14:paraId="76DAA439" w14:textId="23E2B06C" w:rsidR="00E05141" w:rsidRDefault="00D35BC3" w:rsidP="00E05141">
      <w:r>
        <w:rPr>
          <w:noProof/>
        </w:rPr>
        <mc:AlternateContent>
          <mc:Choice Requires="wps">
            <w:drawing>
              <wp:anchor distT="0" distB="0" distL="114300" distR="114300" simplePos="0" relativeHeight="251661312" behindDoc="0" locked="0" layoutInCell="1" allowOverlap="1" wp14:anchorId="422C4763" wp14:editId="214DDBC9">
                <wp:simplePos x="0" y="0"/>
                <wp:positionH relativeFrom="margin">
                  <wp:align>center</wp:align>
                </wp:positionH>
                <wp:positionV relativeFrom="paragraph">
                  <wp:posOffset>2341245</wp:posOffset>
                </wp:positionV>
                <wp:extent cx="5243195" cy="4572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243195" cy="457200"/>
                        </a:xfrm>
                        <a:prstGeom prst="rect">
                          <a:avLst/>
                        </a:prstGeom>
                        <a:solidFill>
                          <a:prstClr val="white"/>
                        </a:solidFill>
                        <a:ln>
                          <a:noFill/>
                        </a:ln>
                      </wps:spPr>
                      <wps:txbx>
                        <w:txbxContent>
                          <w:p w14:paraId="5139EED0" w14:textId="7F4012D8" w:rsidR="009D6B96" w:rsidRPr="005A0640" w:rsidRDefault="009D6B96" w:rsidP="00D35BC3">
                            <w:pPr>
                              <w:pStyle w:val="Caption"/>
                              <w:rPr>
                                <w:noProof/>
                              </w:rPr>
                            </w:pPr>
                            <w:r>
                              <w:t xml:space="preserve">Table </w:t>
                            </w:r>
                            <w:r>
                              <w:fldChar w:fldCharType="begin"/>
                            </w:r>
                            <w:r>
                              <w:instrText>SEQ Table \* ARABIC</w:instrText>
                            </w:r>
                            <w:r>
                              <w:fldChar w:fldCharType="separate"/>
                            </w:r>
                            <w:r>
                              <w:rPr>
                                <w:noProof/>
                              </w:rPr>
                              <w:t>2</w:t>
                            </w:r>
                            <w:r>
                              <w:fldChar w:fldCharType="end"/>
                            </w:r>
                            <w:r w:rsidRPr="00480729">
                              <w:t>.CHS and modelled amplitude(m) and phase (degree, GMT) and discrepancies(CHS-Model) for M2 with bottom coefficient 0.007.The error is from the metric in equatio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22C4763" id="Text Box 21" o:spid="_x0000_s1050" type="#_x0000_t202" style="position:absolute;margin-left:0;margin-top:184.35pt;width:412.85pt;height:36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" stroked="f">
                <v:textbox inset="0,0,0,0">
                  <w:txbxContent>
                    <w:p w14:paraId="5139EED0" w14:textId="7F4012D8" w:rsidR="009D6B96" w:rsidRPr="005A0640" w:rsidRDefault="009D6B96" w:rsidP="00D35BC3">
                      <w:pPr>
                        <w:pStyle w:val="Caption"/>
                        <w:rPr>
                          <w:noProof/>
                        </w:rPr>
                      </w:pPr>
                      <w:r>
                        <w:t xml:space="preserve">Table </w:t>
                      </w:r>
                      <w:r>
                        <w:fldChar w:fldCharType="begin"/>
                      </w:r>
                      <w:r>
                        <w:instrText>SEQ Table \* ARABIC</w:instrText>
                      </w:r>
                      <w:r>
                        <w:fldChar w:fldCharType="separate"/>
                      </w:r>
                      <w:r>
                        <w:rPr>
                          <w:noProof/>
                        </w:rPr>
                        <w:t>2</w:t>
                      </w:r>
                      <w:r>
                        <w:fldChar w:fldCharType="end"/>
                      </w:r>
                      <w:r w:rsidRPr="00480729">
                        <w:t>.CHS and modelled amplitude(m) and phase (degree, GMT) and discrepancies(CHS-Model) for M2 with bottom coefficient 0.007.The error is from the metric in equation 1</w:t>
                      </w:r>
                    </w:p>
                  </w:txbxContent>
                </v:textbox>
                <w10:wrap type="topAndBottom" anchorx="margin"/>
              </v:shape>
            </w:pict>
          </mc:Fallback>
        </mc:AlternateContent>
      </w:r>
    </w:p>
    <w:p w14:paraId="0FF49B67" w14:textId="042A47CF" w:rsidR="00D35BC3" w:rsidRDefault="00D35BC3" w:rsidP="0097337C">
      <w:r>
        <w:rPr>
          <w:noProof/>
        </w:rPr>
        <w:drawing>
          <wp:anchor distT="0" distB="0" distL="114300" distR="114300" simplePos="0" relativeHeight="251662336" behindDoc="0" locked="0" layoutInCell="1" allowOverlap="1" wp14:anchorId="01B33514" wp14:editId="4ABC6068">
            <wp:simplePos x="0" y="0"/>
            <wp:positionH relativeFrom="margin">
              <wp:align>center</wp:align>
            </wp:positionH>
            <wp:positionV relativeFrom="paragraph">
              <wp:posOffset>436245</wp:posOffset>
            </wp:positionV>
            <wp:extent cx="5243195" cy="146939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3195" cy="1469390"/>
                    </a:xfrm>
                    <a:prstGeom prst="rect">
                      <a:avLst/>
                    </a:prstGeom>
                    <a:noFill/>
                  </pic:spPr>
                </pic:pic>
              </a:graphicData>
            </a:graphic>
          </wp:anchor>
        </w:drawing>
      </w:r>
    </w:p>
    <w:p w14:paraId="679C2592" w14:textId="10594B42" w:rsidR="00D35BC3" w:rsidRDefault="00D35BC3" w:rsidP="00E05141">
      <w:r>
        <w:rPr>
          <w:noProof/>
        </w:rPr>
        <mc:AlternateContent>
          <mc:Choice Requires="wps">
            <w:drawing>
              <wp:anchor distT="0" distB="0" distL="114300" distR="114300" simplePos="0" relativeHeight="251665408" behindDoc="0" locked="0" layoutInCell="1" allowOverlap="1" wp14:anchorId="5A1F0430" wp14:editId="37CB4EA6">
                <wp:simplePos x="0" y="0"/>
                <wp:positionH relativeFrom="margin">
                  <wp:align>center</wp:align>
                </wp:positionH>
                <wp:positionV relativeFrom="paragraph">
                  <wp:posOffset>15240</wp:posOffset>
                </wp:positionV>
                <wp:extent cx="5243195" cy="457200"/>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243195" cy="457200"/>
                        </a:xfrm>
                        <a:prstGeom prst="rect">
                          <a:avLst/>
                        </a:prstGeom>
                        <a:solidFill>
                          <a:prstClr val="white"/>
                        </a:solidFill>
                        <a:ln>
                          <a:noFill/>
                        </a:ln>
                      </wps:spPr>
                      <wps:txbx>
                        <w:txbxContent>
                          <w:p w14:paraId="385E3855" w14:textId="1521B108" w:rsidR="009D6B96" w:rsidRPr="00630BDC" w:rsidRDefault="009D6B96" w:rsidP="00D35BC3">
                            <w:pPr>
                              <w:pStyle w:val="Caption"/>
                              <w:rPr>
                                <w:noProof/>
                              </w:rPr>
                            </w:pPr>
                            <w:r>
                              <w:t xml:space="preserve">Table </w:t>
                            </w:r>
                            <w:r>
                              <w:fldChar w:fldCharType="begin"/>
                            </w:r>
                            <w:r>
                              <w:instrText>SEQ Table \* ARABIC</w:instrText>
                            </w:r>
                            <w:r>
                              <w:fldChar w:fldCharType="separate"/>
                            </w:r>
                            <w:r>
                              <w:rPr>
                                <w:noProof/>
                              </w:rPr>
                              <w:t>3</w:t>
                            </w:r>
                            <w:r>
                              <w:fldChar w:fldCharType="end"/>
                            </w:r>
                            <w:r>
                              <w:t>.</w:t>
                            </w:r>
                            <w:r w:rsidRPr="002E326A">
                              <w:t>CHS and modelled amplitude(m) and phase (degree, GMT) and discrepancies(CHS-Model) for M2 with bottom coefficient 0.005.The error is from the metric in equatio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1F0430" id="Text Box 24" o:spid="_x0000_s1051" type="#_x0000_t202" style="position:absolute;margin-left:0;margin-top:1.2pt;width:412.85pt;height:36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" stroked="f">
                <v:textbox inset="0,0,0,0">
                  <w:txbxContent>
                    <w:p w14:paraId="385E3855" w14:textId="1521B108" w:rsidR="009D6B96" w:rsidRPr="00630BDC" w:rsidRDefault="009D6B96" w:rsidP="00D35BC3">
                      <w:pPr>
                        <w:pStyle w:val="Caption"/>
                        <w:rPr>
                          <w:noProof/>
                        </w:rPr>
                      </w:pPr>
                      <w:r>
                        <w:t xml:space="preserve">Table </w:t>
                      </w:r>
                      <w:r>
                        <w:fldChar w:fldCharType="begin"/>
                      </w:r>
                      <w:r>
                        <w:instrText>SEQ Table \* ARABIC</w:instrText>
                      </w:r>
                      <w:r>
                        <w:fldChar w:fldCharType="separate"/>
                      </w:r>
                      <w:r>
                        <w:rPr>
                          <w:noProof/>
                        </w:rPr>
                        <w:t>3</w:t>
                      </w:r>
                      <w:r>
                        <w:fldChar w:fldCharType="end"/>
                      </w:r>
                      <w:r>
                        <w:t>.</w:t>
                      </w:r>
                      <w:r w:rsidRPr="002E326A">
                        <w:t>CHS and modelled amplitude(m) and phase (degree, GMT) and discrepancies(CHS-Model) for M2 with bottom coefficient 0.005.The error is from the metric in equation 1</w:t>
                      </w:r>
                    </w:p>
                  </w:txbxContent>
                </v:textbox>
                <w10:wrap type="topAndBottom" anchorx="margin"/>
              </v:shape>
            </w:pict>
          </mc:Fallback>
        </mc:AlternateContent>
      </w:r>
      <w:r>
        <w:rPr>
          <w:noProof/>
        </w:rPr>
        <w:drawing>
          <wp:anchor distT="0" distB="0" distL="114300" distR="114300" simplePos="0" relativeHeight="251666432" behindDoc="0" locked="0" layoutInCell="1" allowOverlap="1" wp14:anchorId="3B931402" wp14:editId="0D94FA1E">
            <wp:simplePos x="0" y="0"/>
            <wp:positionH relativeFrom="margin">
              <wp:align>center</wp:align>
            </wp:positionH>
            <wp:positionV relativeFrom="paragraph">
              <wp:posOffset>373380</wp:posOffset>
            </wp:positionV>
            <wp:extent cx="5243195" cy="147510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43195" cy="1475105"/>
                    </a:xfrm>
                    <a:prstGeom prst="rect">
                      <a:avLst/>
                    </a:prstGeom>
                    <a:noFill/>
                  </pic:spPr>
                </pic:pic>
              </a:graphicData>
            </a:graphic>
          </wp:anchor>
        </w:drawing>
      </w:r>
    </w:p>
    <w:p w14:paraId="783536D9" w14:textId="77777777" w:rsidR="0097337C" w:rsidRDefault="0097337C" w:rsidP="00D35BC3">
      <w:pPr>
        <w:spacing w:after="0"/>
        <w:jc w:val="both"/>
        <w:rPr>
          <w:rFonts w:eastAsiaTheme="minorEastAsia"/>
        </w:rPr>
      </w:pPr>
    </w:p>
    <w:p w14:paraId="02F8EAE3" w14:textId="3CCF4FCD" w:rsidR="00D35BC3" w:rsidRDefault="00D35BC3" w:rsidP="00D35BC3">
      <w:pPr>
        <w:spacing w:after="0"/>
        <w:jc w:val="both"/>
        <w:rPr>
          <w:rFonts w:eastAsiaTheme="minorEastAsia"/>
          <w:rtl/>
        </w:rPr>
      </w:pPr>
      <w:r>
        <w:rPr>
          <w:rFonts w:eastAsiaTheme="minorEastAsia"/>
        </w:rPr>
        <w:t xml:space="preserve">The </w:t>
      </w:r>
      <w:proofErr w:type="spellStart"/>
      <w:r>
        <w:rPr>
          <w:rFonts w:eastAsiaTheme="minorEastAsia"/>
        </w:rPr>
        <w:t>r.m.s</w:t>
      </w:r>
      <w:proofErr w:type="spellEnd"/>
      <w:r>
        <w:rPr>
          <w:rFonts w:eastAsiaTheme="minorEastAsia"/>
        </w:rPr>
        <w:t xml:space="preserve"> value for the M2 constituent in all four stations (</w:t>
      </w:r>
      <w:r w:rsidRPr="00D63AF2">
        <w:rPr>
          <w:rFonts w:eastAsiaTheme="minorEastAsia"/>
        </w:rPr>
        <w:t>Fig. 1a</w:t>
      </w:r>
      <w:r>
        <w:rPr>
          <w:rFonts w:eastAsiaTheme="minorEastAsia"/>
        </w:rPr>
        <w:t xml:space="preserve">) with different bottom coefficient are presented in the Table 1, Table </w:t>
      </w:r>
      <w:proofErr w:type="gramStart"/>
      <w:r>
        <w:rPr>
          <w:rFonts w:eastAsiaTheme="minorEastAsia"/>
        </w:rPr>
        <w:t>2</w:t>
      </w:r>
      <w:proofErr w:type="gramEnd"/>
      <w:r>
        <w:rPr>
          <w:rFonts w:eastAsiaTheme="minorEastAsia"/>
        </w:rPr>
        <w:t xml:space="preserve"> and Table 3. The predicted tide by the model for Five Island and Saint John Harbour have the highest and smallest error, respectively and the minimum mean and </w:t>
      </w:r>
      <w:proofErr w:type="spellStart"/>
      <w:r>
        <w:rPr>
          <w:rFonts w:eastAsiaTheme="minorEastAsia"/>
        </w:rPr>
        <w:t>r.m.s</w:t>
      </w:r>
      <w:proofErr w:type="spellEnd"/>
      <w:r>
        <w:rPr>
          <w:rFonts w:eastAsiaTheme="minorEastAsia"/>
        </w:rPr>
        <w:t xml:space="preserve"> error results from using a bottom roughness coefficient equal to 0.007.</w:t>
      </w:r>
    </w:p>
    <w:p w14:paraId="2257ACFB" w14:textId="5CA3032B" w:rsidR="00D35BC3" w:rsidRDefault="00D35BC3" w:rsidP="0097337C">
      <w:pPr>
        <w:spacing w:after="0"/>
        <w:jc w:val="both"/>
      </w:pPr>
      <w:r>
        <w:rPr>
          <w:rFonts w:eastAsiaTheme="minorEastAsia"/>
        </w:rPr>
        <w:t xml:space="preserve">The validation for all five constituents against the CHS constituents is shown in Fig. </w:t>
      </w:r>
      <w:r w:rsidR="00E9501B">
        <w:rPr>
          <w:rFonts w:eastAsiaTheme="minorEastAsia"/>
        </w:rPr>
        <w:t>5</w:t>
      </w:r>
      <w:r>
        <w:rPr>
          <w:rFonts w:eastAsiaTheme="minorEastAsia"/>
        </w:rPr>
        <w:t xml:space="preserve">. </w:t>
      </w:r>
      <w:r w:rsidRPr="006242F5">
        <w:t>In total, M</w:t>
      </w:r>
      <w:r>
        <w:rPr>
          <w:vertAlign w:val="subscript"/>
        </w:rPr>
        <w:t>2</w:t>
      </w:r>
      <w:r w:rsidRPr="006242F5">
        <w:t>, K</w:t>
      </w:r>
      <w:r>
        <w:rPr>
          <w:vertAlign w:val="subscript"/>
        </w:rPr>
        <w:t>1</w:t>
      </w:r>
      <w:r w:rsidRPr="006242F5">
        <w:t xml:space="preserve">, </w:t>
      </w:r>
      <w:r>
        <w:t>O</w:t>
      </w:r>
      <w:r>
        <w:rPr>
          <w:vertAlign w:val="subscript"/>
        </w:rPr>
        <w:t>1</w:t>
      </w:r>
      <w:r>
        <w:t xml:space="preserve"> and N</w:t>
      </w:r>
      <w:r>
        <w:rPr>
          <w:vertAlign w:val="subscript"/>
        </w:rPr>
        <w:t>2</w:t>
      </w:r>
      <w:r>
        <w:t xml:space="preserve"> </w:t>
      </w:r>
      <w:r w:rsidRPr="006242F5">
        <w:t xml:space="preserve">phases from the model </w:t>
      </w:r>
      <w:r>
        <w:t>tend</w:t>
      </w:r>
      <w:r w:rsidRPr="006242F5">
        <w:t xml:space="preserve"> to be </w:t>
      </w:r>
      <w:r w:rsidR="00B83777">
        <w:t>larger than</w:t>
      </w:r>
      <w:r>
        <w:t xml:space="preserve"> the </w:t>
      </w:r>
      <w:r w:rsidRPr="006242F5">
        <w:t>CHS</w:t>
      </w:r>
      <w:r>
        <w:t xml:space="preserve"> ones with small</w:t>
      </w:r>
      <w:r w:rsidR="004D114A">
        <w:t>er</w:t>
      </w:r>
      <w:r>
        <w:t xml:space="preserve"> model predicted </w:t>
      </w:r>
      <w:r>
        <w:lastRenderedPageBreak/>
        <w:t>amplitude for M</w:t>
      </w:r>
      <w:r>
        <w:rPr>
          <w:vertAlign w:val="subscript"/>
        </w:rPr>
        <w:t>2</w:t>
      </w:r>
      <w:r w:rsidR="00B83777">
        <w:t xml:space="preserve"> and</w:t>
      </w:r>
      <w:r>
        <w:t xml:space="preserve"> S</w:t>
      </w:r>
      <w:r>
        <w:rPr>
          <w:vertAlign w:val="subscript"/>
        </w:rPr>
        <w:t>2</w:t>
      </w:r>
      <w:r>
        <w:t xml:space="preserve"> and a larger amplitude for N</w:t>
      </w:r>
      <w:r>
        <w:rPr>
          <w:vertAlign w:val="subscript"/>
        </w:rPr>
        <w:t>2</w:t>
      </w:r>
      <w:r w:rsidRPr="006242F5">
        <w:t>.</w:t>
      </w:r>
      <w:r>
        <w:t xml:space="preserve"> </w:t>
      </w:r>
      <w:r w:rsidRPr="006242F5">
        <w:t xml:space="preserve">The </w:t>
      </w:r>
      <w:r>
        <w:t>modelled</w:t>
      </w:r>
      <w:r w:rsidRPr="006242F5">
        <w:t xml:space="preserve"> M</w:t>
      </w:r>
      <w:r w:rsidRPr="006242F5">
        <w:rPr>
          <w:vertAlign w:val="subscript"/>
        </w:rPr>
        <w:t xml:space="preserve">2 </w:t>
      </w:r>
      <w:r w:rsidRPr="006242F5">
        <w:t>constituent is close to the CHS with amplitude errors generally between 0.0</w:t>
      </w:r>
      <w:r>
        <w:t>6</w:t>
      </w:r>
      <w:r w:rsidRPr="006242F5">
        <w:t xml:space="preserve"> to 0.</w:t>
      </w:r>
      <w:r>
        <w:t>22</w:t>
      </w:r>
      <w:r w:rsidRPr="006242F5">
        <w:t xml:space="preserve"> m and with the highest error in phase in the Five Island point which </w:t>
      </w:r>
      <w:r w:rsidR="009D73A6">
        <w:t>lags</w:t>
      </w:r>
      <w:r>
        <w:t xml:space="preserve"> b</w:t>
      </w:r>
      <w:r w:rsidRPr="006242F5">
        <w:t xml:space="preserve">y about </w:t>
      </w:r>
      <w:r>
        <w:t>5</w:t>
      </w:r>
      <w:r w:rsidRPr="006242F5">
        <w:t>.1 degree</w:t>
      </w:r>
      <w:r>
        <w:t>s</w:t>
      </w:r>
      <w:r w:rsidRPr="006242F5">
        <w:t xml:space="preserve">. The errors in </w:t>
      </w:r>
      <w:r>
        <w:t xml:space="preserve">the </w:t>
      </w:r>
      <w:r w:rsidRPr="006242F5">
        <w:t>N</w:t>
      </w:r>
      <w:r>
        <w:rPr>
          <w:vertAlign w:val="subscript"/>
        </w:rPr>
        <w:t>2</w:t>
      </w:r>
      <w:r w:rsidRPr="006242F5">
        <w:t xml:space="preserve"> phase </w:t>
      </w:r>
      <w:r>
        <w:t>range from</w:t>
      </w:r>
      <w:r w:rsidRPr="006242F5">
        <w:t xml:space="preserve"> </w:t>
      </w:r>
      <w:r>
        <w:t xml:space="preserve">3.3 to </w:t>
      </w:r>
      <w:r w:rsidRPr="006242F5">
        <w:t>1</w:t>
      </w:r>
      <w:r>
        <w:t>4</w:t>
      </w:r>
      <w:r w:rsidRPr="006242F5">
        <w:t>.</w:t>
      </w:r>
      <w:r>
        <w:t>9</w:t>
      </w:r>
      <w:r w:rsidRPr="006242F5">
        <w:t xml:space="preserve"> degree</w:t>
      </w:r>
      <w:r>
        <w:t>s</w:t>
      </w:r>
      <w:r w:rsidRPr="006242F5">
        <w:t xml:space="preserve"> while the amplitude errors are less than 0.11 m. </w:t>
      </w:r>
    </w:p>
    <w:p w14:paraId="1A16289D" w14:textId="294941D2" w:rsidR="0097337C" w:rsidRDefault="0097337C" w:rsidP="0097337C">
      <w:pPr>
        <w:spacing w:after="0"/>
        <w:jc w:val="both"/>
        <w:rPr>
          <w:ins w:id="386" w:author="ara952 reza" w:date="2020-04-02T11:30:00Z"/>
        </w:rPr>
      </w:pPr>
      <w:r>
        <w:rPr>
          <w:noProof/>
        </w:rPr>
        <mc:AlternateContent>
          <mc:Choice Requires="wpg">
            <w:drawing>
              <wp:anchor distT="0" distB="0" distL="114300" distR="114300" simplePos="0" relativeHeight="251677696" behindDoc="0" locked="0" layoutInCell="1" allowOverlap="1" wp14:anchorId="77FB9C24" wp14:editId="274C1323">
                <wp:simplePos x="0" y="0"/>
                <wp:positionH relativeFrom="column">
                  <wp:posOffset>483870</wp:posOffset>
                </wp:positionH>
                <wp:positionV relativeFrom="paragraph">
                  <wp:posOffset>431483</wp:posOffset>
                </wp:positionV>
                <wp:extent cx="2186940" cy="2139950"/>
                <wp:effectExtent l="19050" t="19050" r="3810" b="12700"/>
                <wp:wrapTopAndBottom/>
                <wp:docPr id="45" name="Group 45"/>
                <wp:cNvGraphicFramePr/>
                <a:graphic xmlns:a="http://schemas.openxmlformats.org/drawingml/2006/main">
                  <a:graphicData uri="http://schemas.microsoft.com/office/word/2010/wordprocessingGroup">
                    <wpg:wgp>
                      <wpg:cNvGrpSpPr/>
                      <wpg:grpSpPr>
                        <a:xfrm>
                          <a:off x="0" y="0"/>
                          <a:ext cx="2186940" cy="2139950"/>
                          <a:chOff x="0" y="0"/>
                          <a:chExt cx="2186940" cy="2139950"/>
                        </a:xfrm>
                      </wpg:grpSpPr>
                      <pic:pic xmlns:pic="http://schemas.openxmlformats.org/drawingml/2006/picture">
                        <pic:nvPicPr>
                          <pic:cNvPr id="30" name="Picture 30"/>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70430" cy="2139950"/>
                          </a:xfrm>
                          <a:prstGeom prst="rect">
                            <a:avLst/>
                          </a:prstGeom>
                          <a:noFill/>
                          <a:ln>
                            <a:solidFill>
                              <a:schemeClr val="tx1"/>
                            </a:solidFill>
                          </a:ln>
                        </pic:spPr>
                      </pic:pic>
                      <wps:wsp>
                        <wps:cNvPr id="33" name="Text Box 33"/>
                        <wps:cNvSpPr txBox="1"/>
                        <wps:spPr>
                          <a:xfrm>
                            <a:off x="7620" y="1851660"/>
                            <a:ext cx="266700" cy="266700"/>
                          </a:xfrm>
                          <a:prstGeom prst="rect">
                            <a:avLst/>
                          </a:prstGeom>
                          <a:noFill/>
                          <a:ln w="6350">
                            <a:noFill/>
                          </a:ln>
                        </wps:spPr>
                        <wps:txbx>
                          <w:txbxContent>
                            <w:p w14:paraId="65AC9A4F" w14:textId="6813B25E" w:rsidR="009D6B96" w:rsidRDefault="009D6B9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828800" y="1821180"/>
                            <a:ext cx="358140" cy="295910"/>
                          </a:xfrm>
                          <a:prstGeom prst="rect">
                            <a:avLst/>
                          </a:prstGeom>
                          <a:noFill/>
                          <a:ln w="6350">
                            <a:noFill/>
                          </a:ln>
                        </wps:spPr>
                        <wps:txbx>
                          <w:txbxContent>
                            <w:p w14:paraId="5D0FCFCE" w14:textId="05F41274" w:rsidR="009D6B96" w:rsidRPr="000E2D6B" w:rsidRDefault="009D6B96" w:rsidP="000E2D6B">
                              <w:pPr>
                                <w:rPr>
                                  <w:vertAlign w:val="subscript"/>
                                </w:rPr>
                              </w:pPr>
                              <w:r>
                                <w:t>M</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7FB9C24" id="Group 45" o:spid="_x0000_s1052" style="position:absolute;left:0;text-align:left;margin-left:38.1pt;margin-top:34pt;width:172.2pt;height:168.5pt;z-index:251677696" coordsize="21869,21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">
                <v:shape id="Picture 30" o:spid="_x0000_s1053" type="#_x0000_t75" style="position:absolute;width:21704;height:21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" stroked="t" strokecolor="black [3213]">
                  <v:imagedata r:id="rId30" o:title=""/>
                  <v:path arrowok="t"/>
                </v:shape>
                <v:shape id="Text Box 33" o:spid="_x0000_s1054" type="#_x0000_t202" style="position:absolute;left:76;top:18516;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65AC9A4F" w14:textId="6813B25E" w:rsidR="009D6B96" w:rsidRDefault="009D6B96">
                        <w:r>
                          <w:t>a</w:t>
                        </w:r>
                      </w:p>
                    </w:txbxContent>
                  </v:textbox>
                </v:shape>
                <v:shape id="Text Box 34" o:spid="_x0000_s1055" type="#_x0000_t202" style="position:absolute;left:18288;top:18211;width:358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D0FCFCE" w14:textId="05F41274" w:rsidR="009D6B96" w:rsidRPr="000E2D6B" w:rsidRDefault="009D6B96" w:rsidP="000E2D6B">
                        <w:pPr>
                          <w:rPr>
                            <w:vertAlign w:val="subscript"/>
                          </w:rPr>
                        </w:pPr>
                        <w:r>
                          <w:t>M</w:t>
                        </w:r>
                        <w:r>
                          <w:rPr>
                            <w:vertAlign w:val="subscript"/>
                          </w:rPr>
                          <w:t>2</w:t>
                        </w:r>
                      </w:p>
                    </w:txbxContent>
                  </v:textbox>
                </v:shape>
                <w10:wrap type="topAndBottom"/>
              </v:group>
            </w:pict>
          </mc:Fallback>
        </mc:AlternateContent>
      </w:r>
    </w:p>
    <w:p w14:paraId="21205626" w14:textId="126F694F" w:rsidR="009D73A6" w:rsidRDefault="0097337C" w:rsidP="00D35BC3">
      <w:pPr>
        <w:spacing w:after="0"/>
        <w:jc w:val="both"/>
        <w:rPr>
          <w:color w:val="FF0000"/>
        </w:rPr>
      </w:pPr>
      <w:del w:id="387" w:author="ara952 reza" w:date="2020-09-11T00:11:00Z">
        <w:r w:rsidDel="0097337C">
          <w:rPr>
            <w:noProof/>
          </w:rPr>
          <mc:AlternateContent>
            <mc:Choice Requires="wps">
              <w:drawing>
                <wp:anchor distT="0" distB="0" distL="114300" distR="114300" simplePos="0" relativeHeight="251857920" behindDoc="0" locked="0" layoutInCell="1" allowOverlap="1" wp14:anchorId="1D902C24" wp14:editId="2C86EF12">
                  <wp:simplePos x="0" y="0"/>
                  <wp:positionH relativeFrom="margin">
                    <wp:posOffset>156845</wp:posOffset>
                  </wp:positionH>
                  <wp:positionV relativeFrom="paragraph">
                    <wp:posOffset>6341745</wp:posOffset>
                  </wp:positionV>
                  <wp:extent cx="5191125" cy="347345"/>
                  <wp:effectExtent l="0" t="0" r="9525" b="0"/>
                  <wp:wrapTopAndBottom/>
                  <wp:docPr id="44" name="Text Box 44"/>
                  <wp:cNvGraphicFramePr/>
                  <a:graphic xmlns:a="http://schemas.openxmlformats.org/drawingml/2006/main">
                    <a:graphicData uri="http://schemas.microsoft.com/office/word/2010/wordprocessingShape">
                      <wps:wsp>
                        <wps:cNvSpPr txBox="1"/>
                        <wps:spPr>
                          <a:xfrm>
                            <a:off x="0" y="0"/>
                            <a:ext cx="5191125" cy="347345"/>
                          </a:xfrm>
                          <a:prstGeom prst="rect">
                            <a:avLst/>
                          </a:prstGeom>
                          <a:solidFill>
                            <a:prstClr val="white"/>
                          </a:solidFill>
                          <a:ln>
                            <a:noFill/>
                          </a:ln>
                        </wps:spPr>
                        <wps:txbx>
                          <w:txbxContent>
                            <w:p w14:paraId="21A2E043" w14:textId="77777777" w:rsidR="009D6B96" w:rsidRPr="00FD695A" w:rsidRDefault="009D6B96" w:rsidP="0097337C">
                              <w:pPr>
                                <w:pStyle w:val="Caption"/>
                                <w:rPr>
                                  <w:noProof/>
                                </w:rPr>
                              </w:pPr>
                              <w:r>
                                <w:t xml:space="preserve">Figure </w:t>
                              </w:r>
                              <w:r>
                                <w:fldChar w:fldCharType="begin"/>
                              </w:r>
                              <w:r>
                                <w:instrText>SEQ Figure \* ARABIC</w:instrText>
                              </w:r>
                              <w:r>
                                <w:fldChar w:fldCharType="separate"/>
                              </w:r>
                              <w:r>
                                <w:rPr>
                                  <w:noProof/>
                                </w:rPr>
                                <w:t>5</w:t>
                              </w:r>
                              <w:r>
                                <w:fldChar w:fldCharType="end"/>
                              </w:r>
                              <w:r>
                                <w:t>.</w:t>
                              </w:r>
                              <w:r w:rsidRPr="00D16795">
                                <w:t>Polar plot of the model extracted tidal constituents (red star) versus CHS (blue circles) for the five major constituents with bottom coefficient 0.007. a) M2, b) N2, c) S2, d) K1, e) O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02C24" id="Text Box 44" o:spid="_x0000_s1056" type="#_x0000_t202" style="position:absolute;left:0;text-align:left;margin-left:12.35pt;margin-top:499.35pt;width:408.75pt;height:27.3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" stroked="f">
                  <v:textbox inset="0,0,0,0">
                    <w:txbxContent>
                      <w:p w14:paraId="21A2E043" w14:textId="77777777" w:rsidR="009D6B96" w:rsidRPr="00FD695A" w:rsidRDefault="009D6B96" w:rsidP="0097337C">
                        <w:pPr>
                          <w:pStyle w:val="Caption"/>
                          <w:rPr>
                            <w:noProof/>
                          </w:rPr>
                        </w:pPr>
                        <w:r>
                          <w:t xml:space="preserve">Figure </w:t>
                        </w:r>
                        <w:r>
                          <w:fldChar w:fldCharType="begin"/>
                        </w:r>
                        <w:r>
                          <w:instrText>SEQ Figure \* ARABIC</w:instrText>
                        </w:r>
                        <w:r>
                          <w:fldChar w:fldCharType="separate"/>
                        </w:r>
                        <w:r>
                          <w:rPr>
                            <w:noProof/>
                          </w:rPr>
                          <w:t>5</w:t>
                        </w:r>
                        <w:r>
                          <w:fldChar w:fldCharType="end"/>
                        </w:r>
                        <w:r>
                          <w:t>.</w:t>
                        </w:r>
                        <w:r w:rsidRPr="00D16795">
                          <w:t>Polar plot of the model extracted tidal constituents (red star) versus CHS (blue circles) for the five major constituents with bottom coefficient 0.007. a) M2, b) N2, c) S2, d) K1, e) O1</w:t>
                        </w:r>
                      </w:p>
                    </w:txbxContent>
                  </v:textbox>
                  <w10:wrap type="topAndBottom" anchorx="margin"/>
                </v:shape>
              </w:pict>
            </mc:Fallback>
          </mc:AlternateContent>
        </w:r>
      </w:del>
      <w:r>
        <w:rPr>
          <w:noProof/>
        </w:rPr>
        <mc:AlternateContent>
          <mc:Choice Requires="wpg">
            <w:drawing>
              <wp:anchor distT="0" distB="0" distL="114300" distR="114300" simplePos="0" relativeHeight="251855872" behindDoc="0" locked="0" layoutInCell="1" allowOverlap="1" wp14:anchorId="7CA9EBF8" wp14:editId="4F8E58B5">
                <wp:simplePos x="0" y="0"/>
                <wp:positionH relativeFrom="margin">
                  <wp:posOffset>1328738</wp:posOffset>
                </wp:positionH>
                <wp:positionV relativeFrom="paragraph">
                  <wp:posOffset>4499610</wp:posOffset>
                </wp:positionV>
                <wp:extent cx="2779077" cy="1648851"/>
                <wp:effectExtent l="0" t="19050" r="21590" b="27940"/>
                <wp:wrapTopAndBottom/>
                <wp:docPr id="49" name="Group 49"/>
                <wp:cNvGraphicFramePr/>
                <a:graphic xmlns:a="http://schemas.openxmlformats.org/drawingml/2006/main">
                  <a:graphicData uri="http://schemas.microsoft.com/office/word/2010/wordprocessingGroup">
                    <wpg:wgp>
                      <wpg:cNvGrpSpPr/>
                      <wpg:grpSpPr>
                        <a:xfrm>
                          <a:off x="0" y="0"/>
                          <a:ext cx="2779077" cy="1648851"/>
                          <a:chOff x="1328738" y="-481012"/>
                          <a:chExt cx="2779077" cy="1649095"/>
                        </a:xfrm>
                      </wpg:grpSpPr>
                      <pic:pic xmlns:pic="http://schemas.openxmlformats.org/drawingml/2006/picture">
                        <pic:nvPicPr>
                          <pic:cNvPr id="163" name="Picture 163"/>
                          <pic:cNvPicPr>
                            <a:picLocks noChangeAspect="1"/>
                          </pic:cNvPicPr>
                        </pic:nvPicPr>
                        <pic:blipFill rotWithShape="1">
                          <a:blip r:embed="rId31" cstate="print">
                            <a:extLst>
                              <a:ext uri="{28A0092B-C50C-407E-A947-70E740481C1C}">
                                <a14:useLocalDpi xmlns:a14="http://schemas.microsoft.com/office/drawing/2010/main" val="0"/>
                              </a:ext>
                            </a:extLst>
                          </a:blip>
                          <a:srcRect t="9631" r="-390"/>
                          <a:stretch/>
                        </pic:blipFill>
                        <pic:spPr bwMode="auto">
                          <a:xfrm>
                            <a:off x="1367790" y="-481012"/>
                            <a:ext cx="2740025" cy="1649095"/>
                          </a:xfrm>
                          <a:prstGeom prst="rect">
                            <a:avLst/>
                          </a:prstGeom>
                          <a:noFill/>
                          <a:ln>
                            <a:solidFill>
                              <a:schemeClr val="tx1"/>
                            </a:solidFill>
                          </a:ln>
                          <a:extLst>
                            <a:ext uri="{53640926-AAD7-44D8-BBD7-CCE9431645EC}">
                              <a14:shadowObscured xmlns:a14="http://schemas.microsoft.com/office/drawing/2010/main"/>
                            </a:ext>
                          </a:extLst>
                        </pic:spPr>
                      </pic:pic>
                      <wps:wsp>
                        <wps:cNvPr id="42" name="Text Box 42"/>
                        <wps:cNvSpPr txBox="1"/>
                        <wps:spPr>
                          <a:xfrm>
                            <a:off x="1328738" y="851184"/>
                            <a:ext cx="266700" cy="266700"/>
                          </a:xfrm>
                          <a:prstGeom prst="rect">
                            <a:avLst/>
                          </a:prstGeom>
                          <a:noFill/>
                          <a:ln w="6350">
                            <a:noFill/>
                          </a:ln>
                        </wps:spPr>
                        <wps:txbx>
                          <w:txbxContent>
                            <w:p w14:paraId="682D1CE1" w14:textId="77777777" w:rsidR="009D6B96" w:rsidRDefault="009D6B96" w:rsidP="0097337C">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747135" y="852415"/>
                            <a:ext cx="335280" cy="292735"/>
                          </a:xfrm>
                          <a:prstGeom prst="rect">
                            <a:avLst/>
                          </a:prstGeom>
                          <a:noFill/>
                          <a:ln w="6350">
                            <a:noFill/>
                          </a:ln>
                        </wps:spPr>
                        <wps:txbx>
                          <w:txbxContent>
                            <w:p w14:paraId="25B9C96B" w14:textId="77777777" w:rsidR="009D6B96" w:rsidRPr="000E2D6B" w:rsidRDefault="009D6B96" w:rsidP="0097337C">
                              <w:pPr>
                                <w:rPr>
                                  <w:vertAlign w:val="subscript"/>
                                </w:rPr>
                              </w:pPr>
                              <w:r w:rsidRPr="009D73A6">
                                <w:rPr>
                                  <w:b/>
                                  <w:bCs/>
                                  <w:rPrChange w:id="388" w:author="ara952 reza" w:date="2020-04-02T11:32:00Z">
                                    <w:rPr/>
                                  </w:rPrChange>
                                </w:rPr>
                                <w:t>O</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A9EBF8" id="Group 49" o:spid="_x0000_s1057" style="position:absolute;left:0;text-align:left;margin-left:104.65pt;margin-top:354.3pt;width:218.8pt;height:129.85pt;z-index:251855872;mso-position-horizontal-relative:margin;mso-width-relative:margin;mso-height-relative:margin" coordorigin="13287,-4810" coordsize="27790,16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kAMAAgAAABQAABCYkAQAAgAAABQAABCskpEAAgAAAAMwMwAAkpIA&#10;AgAAAAMwMwAA6hwABwAACAwAAAiMAAAAABzq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&#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PD94&#10;cGFja2V0IGVuZD0ndyc/Pv/bAEMABwUFBgUEBwYFBggHBwgKEQsKCQkKFQ8QDBEYFRoZGBUYFxse&#10;JyEbHSUdFxgiLiIlKCkrLCsaIC8zLyoyJyorKv/bAEMBBwgICgkKFAsLFCocGBwqKioqKioqKioq&#10;KioqKioqKioqKioqKioqKioqKioqKioqKioqKioqKioqKioqKioqKv/AABEIAagCe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">
                <v:shape id="Picture 163" o:spid="_x0000_s1058" type="#_x0000_t75" style="position:absolute;left:13677;top:-4810;width:27401;height:16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" stroked="t" strokecolor="black [3213]">
                  <v:imagedata r:id="rId32" o:title="" croptop="6312f" cropright="-256f"/>
                  <v:path arrowok="t"/>
                </v:shape>
                <v:shape id="Text Box 42" o:spid="_x0000_s1059" type="#_x0000_t202" style="position:absolute;left:13287;top:8511;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682D1CE1" w14:textId="77777777" w:rsidR="009D6B96" w:rsidRDefault="009D6B96" w:rsidP="0097337C">
                        <w:r>
                          <w:t>e</w:t>
                        </w:r>
                      </w:p>
                    </w:txbxContent>
                  </v:textbox>
                </v:shape>
                <v:shape id="Text Box 43" o:spid="_x0000_s1060" type="#_x0000_t202" style="position:absolute;left:37471;top:8524;width:3353;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25B9C96B" w14:textId="77777777" w:rsidR="009D6B96" w:rsidRPr="000E2D6B" w:rsidRDefault="009D6B96" w:rsidP="0097337C">
                        <w:pPr>
                          <w:rPr>
                            <w:vertAlign w:val="subscript"/>
                          </w:rPr>
                        </w:pPr>
                        <w:r w:rsidRPr="009D73A6">
                          <w:rPr>
                            <w:b/>
                            <w:bCs/>
                            <w:rPrChange w:id="389" w:author="ara952 reza" w:date="2020-04-02T11:32:00Z">
                              <w:rPr/>
                            </w:rPrChange>
                          </w:rPr>
                          <w:t>O</w:t>
                        </w:r>
                        <w:r>
                          <w:rPr>
                            <w:vertAlign w:val="subscript"/>
                          </w:rPr>
                          <w:t>1</w:t>
                        </w:r>
                      </w:p>
                    </w:txbxContent>
                  </v:textbox>
                </v:shape>
                <w10:wrap type="topAndBottom" anchorx="margin"/>
              </v:group>
            </w:pict>
          </mc:Fallback>
        </mc:AlternateContent>
      </w:r>
      <w:ins w:id="390" w:author="ara952 reza" w:date="2020-09-11T00:10:00Z">
        <w:r>
          <w:rPr>
            <w:noProof/>
          </w:rPr>
          <mc:AlternateContent>
            <mc:Choice Requires="wpg">
              <w:drawing>
                <wp:anchor distT="0" distB="0" distL="114300" distR="114300" simplePos="0" relativeHeight="251851776" behindDoc="0" locked="0" layoutInCell="1" allowOverlap="1" wp14:anchorId="3B5E4FFD" wp14:editId="22EE096C">
                  <wp:simplePos x="0" y="0"/>
                  <wp:positionH relativeFrom="column">
                    <wp:posOffset>409574</wp:posOffset>
                  </wp:positionH>
                  <wp:positionV relativeFrom="paragraph">
                    <wp:posOffset>2504123</wp:posOffset>
                  </wp:positionV>
                  <wp:extent cx="2268220" cy="1858992"/>
                  <wp:effectExtent l="0" t="19050" r="17780" b="27305"/>
                  <wp:wrapTopAndBottom/>
                  <wp:docPr id="47" name="Group 47"/>
                  <wp:cNvGraphicFramePr/>
                  <a:graphic xmlns:a="http://schemas.openxmlformats.org/drawingml/2006/main">
                    <a:graphicData uri="http://schemas.microsoft.com/office/word/2010/wordprocessingGroup">
                      <wpg:wgp>
                        <wpg:cNvGrpSpPr/>
                        <wpg:grpSpPr>
                          <a:xfrm>
                            <a:off x="0" y="0"/>
                            <a:ext cx="2268220" cy="1858992"/>
                            <a:chOff x="409623" y="-223838"/>
                            <a:chExt cx="2268489" cy="1859280"/>
                          </a:xfrm>
                        </wpg:grpSpPr>
                        <pic:pic xmlns:pic="http://schemas.openxmlformats.org/drawingml/2006/picture">
                          <pic:nvPicPr>
                            <pic:cNvPr id="31" name="Picture 31"/>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446722" y="-223838"/>
                              <a:ext cx="2231390" cy="1859280"/>
                            </a:xfrm>
                            <a:prstGeom prst="rect">
                              <a:avLst/>
                            </a:prstGeom>
                            <a:noFill/>
                            <a:ln>
                              <a:solidFill>
                                <a:schemeClr val="tx1"/>
                              </a:solidFill>
                            </a:ln>
                          </pic:spPr>
                        </pic:pic>
                        <wps:wsp>
                          <wps:cNvPr id="37" name="Text Box 37"/>
                          <wps:cNvSpPr txBox="1"/>
                          <wps:spPr>
                            <a:xfrm>
                              <a:off x="409623" y="1277711"/>
                              <a:ext cx="266700" cy="266700"/>
                            </a:xfrm>
                            <a:prstGeom prst="rect">
                              <a:avLst/>
                            </a:prstGeom>
                            <a:noFill/>
                            <a:ln w="6350">
                              <a:noFill/>
                            </a:ln>
                          </wps:spPr>
                          <wps:txbx>
                            <w:txbxContent>
                              <w:p w14:paraId="23BFCA61" w14:textId="77777777" w:rsidR="009D6B96" w:rsidRDefault="009D6B96" w:rsidP="0097337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314807" y="1295445"/>
                              <a:ext cx="312420" cy="266700"/>
                            </a:xfrm>
                            <a:prstGeom prst="rect">
                              <a:avLst/>
                            </a:prstGeom>
                            <a:noFill/>
                            <a:ln w="6350">
                              <a:noFill/>
                            </a:ln>
                          </wps:spPr>
                          <wps:txbx>
                            <w:txbxContent>
                              <w:p w14:paraId="0FC3AC21" w14:textId="77777777" w:rsidR="009D6B96" w:rsidRPr="000E2D6B" w:rsidRDefault="009D6B96" w:rsidP="0097337C">
                                <w:pPr>
                                  <w:rPr>
                                    <w:vertAlign w:val="subscript"/>
                                  </w:rPr>
                                </w:pPr>
                                <w:r w:rsidRPr="009D73A6">
                                  <w:rPr>
                                    <w:b/>
                                    <w:bCs/>
                                    <w:rPrChange w:id="391" w:author="ara952 reza" w:date="2020-04-02T11:32:00Z">
                                      <w:rPr/>
                                    </w:rPrChange>
                                  </w:rPr>
                                  <w:t>S</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5E4FFD" id="Group 47" o:spid="_x0000_s1061" style="position:absolute;left:0;text-align:left;margin-left:32.25pt;margin-top:197.2pt;width:178.6pt;height:146.4pt;z-index:251851776;mso-width-relative:margin;mso-height-relative:margin" coordorigin="4096,-2238" coordsize="22684,18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">
                  <v:shape id="Picture 31" o:spid="_x0000_s1062" type="#_x0000_t75" style="position:absolute;left:4467;top:-2238;width:22314;height:18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" stroked="t" strokecolor="black [3213]">
                    <v:imagedata r:id="rId34" o:title=""/>
                    <v:path arrowok="t"/>
                  </v:shape>
                  <v:shape id="Text Box 37" o:spid="_x0000_s1063" type="#_x0000_t202" style="position:absolute;left:4096;top:12777;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23BFCA61" w14:textId="77777777" w:rsidR="009D6B96" w:rsidRDefault="009D6B96" w:rsidP="0097337C">
                          <w:r>
                            <w:t>c</w:t>
                          </w:r>
                        </w:p>
                      </w:txbxContent>
                    </v:textbox>
                  </v:shape>
                  <v:shape id="Text Box 38" o:spid="_x0000_s1064" type="#_x0000_t202" style="position:absolute;left:23148;top:12954;width:312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0FC3AC21" w14:textId="77777777" w:rsidR="009D6B96" w:rsidRPr="000E2D6B" w:rsidRDefault="009D6B96" w:rsidP="0097337C">
                          <w:pPr>
                            <w:rPr>
                              <w:vertAlign w:val="subscript"/>
                            </w:rPr>
                          </w:pPr>
                          <w:r w:rsidRPr="009D73A6">
                            <w:rPr>
                              <w:b/>
                              <w:bCs/>
                              <w:rPrChange w:id="392" w:author="ara952 reza" w:date="2020-04-02T11:32:00Z">
                                <w:rPr/>
                              </w:rPrChange>
                            </w:rPr>
                            <w:t>S</w:t>
                          </w:r>
                          <w:r>
                            <w:rPr>
                              <w:vertAlign w:val="subscript"/>
                            </w:rPr>
                            <w:t>2</w:t>
                          </w:r>
                        </w:p>
                      </w:txbxContent>
                    </v:textbox>
                  </v:shape>
                  <w10:wrap type="topAndBottom"/>
                </v:group>
              </w:pict>
            </mc:Fallback>
          </mc:AlternateContent>
        </w:r>
        <w:r>
          <w:rPr>
            <w:noProof/>
            <w:color w:val="FF0000"/>
          </w:rPr>
          <mc:AlternateContent>
            <mc:Choice Requires="wpg">
              <w:drawing>
                <wp:anchor distT="0" distB="0" distL="114300" distR="114300" simplePos="0" relativeHeight="251853824" behindDoc="0" locked="0" layoutInCell="1" allowOverlap="1" wp14:anchorId="41EB78A8" wp14:editId="20EC3CC4">
                  <wp:simplePos x="0" y="0"/>
                  <wp:positionH relativeFrom="column">
                    <wp:posOffset>2904808</wp:posOffset>
                  </wp:positionH>
                  <wp:positionV relativeFrom="paragraph">
                    <wp:posOffset>2524442</wp:posOffset>
                  </wp:positionV>
                  <wp:extent cx="2371090" cy="1835150"/>
                  <wp:effectExtent l="19050" t="19050" r="10160" b="12700"/>
                  <wp:wrapTopAndBottom/>
                  <wp:docPr id="132" name="Group 132"/>
                  <wp:cNvGraphicFramePr/>
                  <a:graphic xmlns:a="http://schemas.openxmlformats.org/drawingml/2006/main">
                    <a:graphicData uri="http://schemas.microsoft.com/office/word/2010/wordprocessingGroup">
                      <wpg:wgp>
                        <wpg:cNvGrpSpPr/>
                        <wpg:grpSpPr>
                          <a:xfrm>
                            <a:off x="0" y="0"/>
                            <a:ext cx="2371090" cy="1835150"/>
                            <a:chOff x="0" y="0"/>
                            <a:chExt cx="2689860" cy="1556385"/>
                          </a:xfrm>
                        </wpg:grpSpPr>
                        <pic:pic xmlns:pic="http://schemas.openxmlformats.org/drawingml/2006/picture">
                          <pic:nvPicPr>
                            <pic:cNvPr id="133" name="Picture 133"/>
                            <pic:cNvPicPr>
                              <a:picLocks noChangeAspect="1"/>
                            </pic:cNvPicPr>
                          </pic:nvPicPr>
                          <pic:blipFill rotWithShape="1">
                            <a:blip r:embed="rId35">
                              <a:extLst>
                                <a:ext uri="{28A0092B-C50C-407E-A947-70E740481C1C}">
                                  <a14:useLocalDpi xmlns:a14="http://schemas.microsoft.com/office/drawing/2010/main" val="0"/>
                                </a:ext>
                              </a:extLst>
                            </a:blip>
                            <a:srcRect t="9723" r="-1251"/>
                            <a:stretch/>
                          </pic:blipFill>
                          <pic:spPr bwMode="auto">
                            <a:xfrm>
                              <a:off x="0" y="0"/>
                              <a:ext cx="2689860" cy="1556385"/>
                            </a:xfrm>
                            <a:prstGeom prst="rect">
                              <a:avLst/>
                            </a:prstGeom>
                            <a:noFill/>
                            <a:ln>
                              <a:solidFill>
                                <a:schemeClr val="tx1"/>
                              </a:solidFill>
                            </a:ln>
                            <a:extLst>
                              <a:ext uri="{53640926-AAD7-44D8-BBD7-CCE9431645EC}">
                                <a14:shadowObscured xmlns:a14="http://schemas.microsoft.com/office/drawing/2010/main"/>
                              </a:ext>
                            </a:extLst>
                          </pic:spPr>
                        </pic:pic>
                        <wps:wsp>
                          <wps:cNvPr id="134" name="Text Box 134"/>
                          <wps:cNvSpPr txBox="1"/>
                          <wps:spPr>
                            <a:xfrm>
                              <a:off x="15240" y="1257300"/>
                              <a:ext cx="266700" cy="266700"/>
                            </a:xfrm>
                            <a:prstGeom prst="rect">
                              <a:avLst/>
                            </a:prstGeom>
                            <a:noFill/>
                            <a:ln w="6350">
                              <a:noFill/>
                            </a:ln>
                          </wps:spPr>
                          <wps:txbx>
                            <w:txbxContent>
                              <w:p w14:paraId="3B870E81" w14:textId="77777777" w:rsidR="009D6B96" w:rsidRDefault="009D6B96" w:rsidP="0097337C">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Text Box 135"/>
                          <wps:cNvSpPr txBox="1"/>
                          <wps:spPr>
                            <a:xfrm>
                              <a:off x="2324100" y="1234440"/>
                              <a:ext cx="312420" cy="289560"/>
                            </a:xfrm>
                            <a:prstGeom prst="rect">
                              <a:avLst/>
                            </a:prstGeom>
                            <a:noFill/>
                            <a:ln w="6350">
                              <a:noFill/>
                            </a:ln>
                          </wps:spPr>
                          <wps:txbx>
                            <w:txbxContent>
                              <w:p w14:paraId="223491BE" w14:textId="77777777" w:rsidR="009D6B96" w:rsidRPr="000E2D6B" w:rsidRDefault="009D6B96" w:rsidP="0097337C">
                                <w:pPr>
                                  <w:rPr>
                                    <w:vertAlign w:val="subscript"/>
                                  </w:rPr>
                                </w:pPr>
                                <w:r w:rsidRPr="009D73A6">
                                  <w:rPr>
                                    <w:b/>
                                    <w:bCs/>
                                    <w:rPrChange w:id="393" w:author="ara952 reza" w:date="2020-04-02T11:32:00Z">
                                      <w:rPr/>
                                    </w:rPrChange>
                                  </w:rPr>
                                  <w:t>K</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EB78A8" id="Group 132" o:spid="_x0000_s1065" style="position:absolute;left:0;text-align:left;margin-left:228.75pt;margin-top:198.75pt;width:186.7pt;height:144.5pt;z-index:251853824;mso-width-relative:margin;mso-height-relative:margin" coordsize="26898,155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">
                  <v:shape id="Picture 133" o:spid="_x0000_s1066" type="#_x0000_t75" style="position:absolute;width:26898;height:15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" stroked="t" strokecolor="black [3213]">
                    <v:imagedata r:id="rId36" o:title="" croptop="6372f" cropright="-820f"/>
                    <v:path arrowok="t"/>
                  </v:shape>
                  <v:shape id="Text Box 134" o:spid="_x0000_s1067" type="#_x0000_t202" style="position:absolute;left:152;top:12573;width:2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3B870E81" w14:textId="77777777" w:rsidR="009D6B96" w:rsidRDefault="009D6B96" w:rsidP="0097337C">
                          <w:r>
                            <w:t>d</w:t>
                          </w:r>
                        </w:p>
                      </w:txbxContent>
                    </v:textbox>
                  </v:shape>
                  <v:shape id="Text Box 135" o:spid="_x0000_s1068" type="#_x0000_t202" style="position:absolute;left:23241;top:12344;width:312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223491BE" w14:textId="77777777" w:rsidR="009D6B96" w:rsidRPr="000E2D6B" w:rsidRDefault="009D6B96" w:rsidP="0097337C">
                          <w:pPr>
                            <w:rPr>
                              <w:vertAlign w:val="subscript"/>
                            </w:rPr>
                          </w:pPr>
                          <w:r w:rsidRPr="009D73A6">
                            <w:rPr>
                              <w:b/>
                              <w:bCs/>
                              <w:rPrChange w:id="394" w:author="ara952 reza" w:date="2020-04-02T11:32:00Z">
                                <w:rPr/>
                              </w:rPrChange>
                            </w:rPr>
                            <w:t>K</w:t>
                          </w:r>
                          <w:r>
                            <w:rPr>
                              <w:vertAlign w:val="subscript"/>
                            </w:rPr>
                            <w:t>1</w:t>
                          </w:r>
                        </w:p>
                      </w:txbxContent>
                    </v:textbox>
                  </v:shape>
                  <w10:wrap type="topAndBottom"/>
                </v:group>
              </w:pict>
            </mc:Fallback>
          </mc:AlternateContent>
        </w:r>
      </w:ins>
      <w:r>
        <w:rPr>
          <w:noProof/>
        </w:rPr>
        <mc:AlternateContent>
          <mc:Choice Requires="wpg">
            <w:drawing>
              <wp:anchor distT="0" distB="0" distL="114300" distR="114300" simplePos="0" relativeHeight="251682816" behindDoc="0" locked="0" layoutInCell="1" allowOverlap="1" wp14:anchorId="07F892EE" wp14:editId="21E3FE73">
                <wp:simplePos x="0" y="0"/>
                <wp:positionH relativeFrom="column">
                  <wp:posOffset>2900045</wp:posOffset>
                </wp:positionH>
                <wp:positionV relativeFrom="paragraph">
                  <wp:posOffset>252730</wp:posOffset>
                </wp:positionV>
                <wp:extent cx="2362200" cy="2162175"/>
                <wp:effectExtent l="19050" t="19050" r="0" b="9525"/>
                <wp:wrapTopAndBottom/>
                <wp:docPr id="46" name="Group 46"/>
                <wp:cNvGraphicFramePr/>
                <a:graphic xmlns:a="http://schemas.openxmlformats.org/drawingml/2006/main">
                  <a:graphicData uri="http://schemas.microsoft.com/office/word/2010/wordprocessingGroup">
                    <wpg:wgp>
                      <wpg:cNvGrpSpPr/>
                      <wpg:grpSpPr>
                        <a:xfrm>
                          <a:off x="0" y="0"/>
                          <a:ext cx="2362200" cy="2162175"/>
                          <a:chOff x="0" y="0"/>
                          <a:chExt cx="2278380" cy="2139950"/>
                        </a:xfrm>
                      </wpg:grpSpPr>
                      <pic:pic xmlns:pic="http://schemas.openxmlformats.org/drawingml/2006/picture">
                        <pic:nvPicPr>
                          <pic:cNvPr id="28" name="Picture 28"/>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13610" cy="2109470"/>
                          </a:xfrm>
                          <a:prstGeom prst="rect">
                            <a:avLst/>
                          </a:prstGeom>
                          <a:noFill/>
                          <a:ln>
                            <a:solidFill>
                              <a:schemeClr val="tx1"/>
                            </a:solidFill>
                          </a:ln>
                        </pic:spPr>
                      </pic:pic>
                      <wps:wsp>
                        <wps:cNvPr id="35" name="Text Box 35"/>
                        <wps:cNvSpPr txBox="1"/>
                        <wps:spPr>
                          <a:xfrm>
                            <a:off x="0" y="1828800"/>
                            <a:ext cx="281940" cy="289560"/>
                          </a:xfrm>
                          <a:prstGeom prst="rect">
                            <a:avLst/>
                          </a:prstGeom>
                          <a:noFill/>
                          <a:ln w="6350">
                            <a:noFill/>
                          </a:ln>
                        </wps:spPr>
                        <wps:txbx>
                          <w:txbxContent>
                            <w:p w14:paraId="43AD2E81" w14:textId="427A60BE" w:rsidR="009D6B96" w:rsidRDefault="009D6B96" w:rsidP="000E2D6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920240" y="1836420"/>
                            <a:ext cx="358140" cy="303530"/>
                          </a:xfrm>
                          <a:prstGeom prst="rect">
                            <a:avLst/>
                          </a:prstGeom>
                          <a:noFill/>
                          <a:ln w="6350">
                            <a:noFill/>
                          </a:ln>
                        </wps:spPr>
                        <wps:txbx>
                          <w:txbxContent>
                            <w:p w14:paraId="4C915706" w14:textId="45FBDDD6" w:rsidR="009D6B96" w:rsidRPr="000E2D6B" w:rsidRDefault="009D6B96" w:rsidP="000E2D6B">
                              <w:pPr>
                                <w:rPr>
                                  <w:vertAlign w:val="subscript"/>
                                </w:rPr>
                              </w:pPr>
                              <w:r>
                                <w:t>N</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F892EE" id="Group 46" o:spid="_x0000_s1069" style="position:absolute;left:0;text-align:left;margin-left:228.35pt;margin-top:19.9pt;width:186pt;height:170.25pt;z-index:251682816;mso-width-relative:margin;mso-height-relative:margin" coordsize="22783,21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">
                <v:shape id="Picture 28" o:spid="_x0000_s1070" type="#_x0000_t75" style="position:absolute;width:22136;height:21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" stroked="t" strokecolor="black [3213]">
                  <v:imagedata r:id="rId38" o:title=""/>
                  <v:path arrowok="t"/>
                </v:shape>
                <v:shape id="Text Box 35" o:spid="_x0000_s1071" type="#_x0000_t202" style="position:absolute;top:18288;width:2819;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3AD2E81" w14:textId="427A60BE" w:rsidR="009D6B96" w:rsidRDefault="009D6B96" w:rsidP="000E2D6B">
                        <w:r>
                          <w:t>b</w:t>
                        </w:r>
                      </w:p>
                    </w:txbxContent>
                  </v:textbox>
                </v:shape>
                <v:shape id="Text Box 36" o:spid="_x0000_s1072" type="#_x0000_t202" style="position:absolute;left:19202;top:18364;width:358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4C915706" w14:textId="45FBDDD6" w:rsidR="009D6B96" w:rsidRPr="000E2D6B" w:rsidRDefault="009D6B96" w:rsidP="000E2D6B">
                        <w:pPr>
                          <w:rPr>
                            <w:vertAlign w:val="subscript"/>
                          </w:rPr>
                        </w:pPr>
                        <w:r>
                          <w:t>N</w:t>
                        </w:r>
                        <w:r>
                          <w:rPr>
                            <w:vertAlign w:val="subscript"/>
                          </w:rPr>
                          <w:t>2</w:t>
                        </w:r>
                      </w:p>
                    </w:txbxContent>
                  </v:textbox>
                </v:shape>
                <w10:wrap type="topAndBottom"/>
              </v:group>
            </w:pict>
          </mc:Fallback>
        </mc:AlternateContent>
      </w:r>
    </w:p>
    <w:p w14:paraId="539E0D86" w14:textId="37196238" w:rsidR="00D35BC3" w:rsidRDefault="00D35BC3" w:rsidP="00E05141"/>
    <w:p w14:paraId="369CE97C" w14:textId="334FAB67" w:rsidR="00E05141" w:rsidRDefault="00E05141" w:rsidP="00E05141"/>
    <w:p w14:paraId="6EDB3A2C" w14:textId="283BA6BB" w:rsidR="00E05141" w:rsidRDefault="0097337C" w:rsidP="00C95DDB">
      <w:pPr>
        <w:spacing w:after="0"/>
        <w:jc w:val="both"/>
      </w:pPr>
      <w:r w:rsidRPr="006242F5">
        <w:lastRenderedPageBreak/>
        <w:t>The S</w:t>
      </w:r>
      <w:r>
        <w:rPr>
          <w:vertAlign w:val="subscript"/>
        </w:rPr>
        <w:t>2</w:t>
      </w:r>
      <w:r w:rsidRPr="006242F5">
        <w:t xml:space="preserve"> is the only constituent that has a late phase between </w:t>
      </w:r>
      <w:r>
        <w:t>9</w:t>
      </w:r>
      <w:r w:rsidRPr="006242F5">
        <w:t>.1</w:t>
      </w:r>
      <w:r>
        <w:t xml:space="preserve"> and 20</w:t>
      </w:r>
      <w:r w:rsidRPr="006242F5">
        <w:t>.3 degree</w:t>
      </w:r>
      <w:r>
        <w:t>s</w:t>
      </w:r>
      <w:r w:rsidRPr="006242F5">
        <w:t xml:space="preserve"> with </w:t>
      </w:r>
      <w:r>
        <w:t>a</w:t>
      </w:r>
      <w:r w:rsidRPr="006242F5">
        <w:t xml:space="preserve"> small amplitude error of less than 0.0</w:t>
      </w:r>
      <w:r>
        <w:t>6</w:t>
      </w:r>
      <w:r w:rsidRPr="006242F5">
        <w:t xml:space="preserve"> m. </w:t>
      </w:r>
      <w:r>
        <w:t>W</w:t>
      </w:r>
      <w:r w:rsidRPr="006242F5">
        <w:t xml:space="preserve">ith phase errors between </w:t>
      </w:r>
      <w:r>
        <w:t>1</w:t>
      </w:r>
      <w:r w:rsidRPr="006242F5">
        <w:t>.</w:t>
      </w:r>
      <w:r>
        <w:t>8 and 10</w:t>
      </w:r>
      <w:r w:rsidRPr="006242F5">
        <w:t xml:space="preserve"> degree</w:t>
      </w:r>
      <w:r>
        <w:t>s</w:t>
      </w:r>
      <w:r w:rsidRPr="006242F5">
        <w:t xml:space="preserve"> and amplitude errors of less than 0.01 m</w:t>
      </w:r>
      <w:r>
        <w:t>, K</w:t>
      </w:r>
      <w:r>
        <w:rPr>
          <w:vertAlign w:val="subscript"/>
        </w:rPr>
        <w:t>1</w:t>
      </w:r>
      <w:r w:rsidRPr="006242F5">
        <w:t xml:space="preserve"> is one of the </w:t>
      </w:r>
      <w:r>
        <w:t xml:space="preserve">model </w:t>
      </w:r>
      <w:r w:rsidRPr="006242F5">
        <w:t>constituents which is ahead of CHS one.</w:t>
      </w:r>
      <w:r>
        <w:t xml:space="preserve"> </w:t>
      </w:r>
      <w:r w:rsidRPr="006242F5">
        <w:t>Finally,</w:t>
      </w:r>
      <w:r>
        <w:t xml:space="preserve"> </w:t>
      </w:r>
      <w:r w:rsidRPr="006242F5">
        <w:t>O</w:t>
      </w:r>
      <w:r>
        <w:rPr>
          <w:vertAlign w:val="subscript"/>
        </w:rPr>
        <w:t>1</w:t>
      </w:r>
      <w:r w:rsidRPr="006242F5">
        <w:t xml:space="preserve"> with no special pattern has </w:t>
      </w:r>
      <w:r>
        <w:t>an</w:t>
      </w:r>
      <w:r w:rsidRPr="006242F5">
        <w:t xml:space="preserve"> amplitude error </w:t>
      </w:r>
      <w:r>
        <w:t xml:space="preserve">of </w:t>
      </w:r>
      <w:r w:rsidRPr="006242F5">
        <w:t xml:space="preserve">less than 0.02m and phase error </w:t>
      </w:r>
      <w:r>
        <w:t xml:space="preserve">of </w:t>
      </w:r>
      <w:r w:rsidRPr="006242F5">
        <w:t>0.7</w:t>
      </w:r>
      <w:r>
        <w:t xml:space="preserve"> to 11</w:t>
      </w:r>
      <w:r w:rsidRPr="006242F5">
        <w:t xml:space="preserve"> degree</w:t>
      </w:r>
      <w:r>
        <w:t>s.</w:t>
      </w:r>
      <w:r w:rsidRPr="003F4B33">
        <w:t xml:space="preserve"> </w:t>
      </w:r>
    </w:p>
    <w:p w14:paraId="7E08B3F5" w14:textId="4D8DDF4E" w:rsidR="0097337C" w:rsidRDefault="0097337C" w:rsidP="00C95DDB">
      <w:pPr>
        <w:spacing w:after="0"/>
        <w:jc w:val="both"/>
        <w:rPr>
          <w:ins w:id="395" w:author="ara952 reza" w:date="2020-04-02T11:30:00Z"/>
        </w:rPr>
      </w:pPr>
      <w:r w:rsidRPr="00682253">
        <w:t xml:space="preserve">For all three </w:t>
      </w:r>
      <w:r>
        <w:t xml:space="preserve">bottom roughness </w:t>
      </w:r>
      <w:r w:rsidRPr="00682253">
        <w:t>coefficients, it seems that the</w:t>
      </w:r>
      <w:r>
        <w:t xml:space="preserve"> phase</w:t>
      </w:r>
      <w:r w:rsidRPr="00682253">
        <w:t xml:space="preserve"> ha</w:t>
      </w:r>
      <w:r>
        <w:t>s</w:t>
      </w:r>
      <w:r w:rsidRPr="00682253">
        <w:t xml:space="preserve"> more impact on the error calculation than </w:t>
      </w:r>
      <w:r>
        <w:t>amplitude</w:t>
      </w:r>
      <w:r w:rsidRPr="00682253">
        <w:t>.</w:t>
      </w:r>
      <w:r>
        <w:t xml:space="preserve"> The comparison for M2, between our model output with 0.007 as the bottom coefficient and the </w:t>
      </w:r>
      <w:proofErr w:type="spellStart"/>
      <w:r>
        <w:t>WebTide</w:t>
      </w:r>
      <w:proofErr w:type="spellEnd"/>
      <w:r>
        <w:t xml:space="preserve"> model, is provided in Fig.6. </w:t>
      </w:r>
    </w:p>
    <w:p w14:paraId="628C71EF" w14:textId="30CCBDA1" w:rsidR="00ED7C1D" w:rsidRDefault="00C95DDB" w:rsidP="000E2D6B">
      <w:r>
        <w:rPr>
          <w:noProof/>
        </w:rPr>
        <mc:AlternateContent>
          <mc:Choice Requires="wps">
            <w:drawing>
              <wp:anchor distT="0" distB="0" distL="114300" distR="114300" simplePos="0" relativeHeight="251862016" behindDoc="0" locked="0" layoutInCell="1" allowOverlap="1" wp14:anchorId="41DF1DA7" wp14:editId="42A5540C">
                <wp:simplePos x="0" y="0"/>
                <wp:positionH relativeFrom="margin">
                  <wp:posOffset>176213</wp:posOffset>
                </wp:positionH>
                <wp:positionV relativeFrom="paragraph">
                  <wp:posOffset>4375150</wp:posOffset>
                </wp:positionV>
                <wp:extent cx="5524500" cy="447675"/>
                <wp:effectExtent l="0" t="0" r="0" b="9525"/>
                <wp:wrapTopAndBottom/>
                <wp:docPr id="54" name="Text Box 54"/>
                <wp:cNvGraphicFramePr/>
                <a:graphic xmlns:a="http://schemas.openxmlformats.org/drawingml/2006/main">
                  <a:graphicData uri="http://schemas.microsoft.com/office/word/2010/wordprocessingShape">
                    <wps:wsp>
                      <wps:cNvSpPr txBox="1"/>
                      <wps:spPr>
                        <a:xfrm>
                          <a:off x="0" y="0"/>
                          <a:ext cx="5524500" cy="447675"/>
                        </a:xfrm>
                        <a:prstGeom prst="rect">
                          <a:avLst/>
                        </a:prstGeom>
                        <a:solidFill>
                          <a:prstClr val="white"/>
                        </a:solidFill>
                        <a:ln>
                          <a:noFill/>
                        </a:ln>
                      </wps:spPr>
                      <wps:txbx>
                        <w:txbxContent>
                          <w:p w14:paraId="4F0E501A" w14:textId="4989B9BC" w:rsidR="009D6B96" w:rsidRPr="004332CF" w:rsidRDefault="009D6B96" w:rsidP="00C95DDB">
                            <w:pPr>
                              <w:pStyle w:val="Caption"/>
                              <w:rPr>
                                <w:noProof/>
                              </w:rPr>
                            </w:pPr>
                            <w:r w:rsidRPr="004332CF">
                              <w:t xml:space="preserve">Figure </w:t>
                            </w:r>
                            <w:r>
                              <w:fldChar w:fldCharType="begin"/>
                            </w:r>
                            <w:r>
                              <w:instrText>SEQ Figure \* ARABIC</w:instrText>
                            </w:r>
                            <w:r>
                              <w:fldChar w:fldCharType="separate"/>
                            </w:r>
                            <w:r>
                              <w:rPr>
                                <w:noProof/>
                              </w:rPr>
                              <w:t>6</w:t>
                            </w:r>
                            <w:r>
                              <w:fldChar w:fldCharType="end"/>
                            </w:r>
                            <w:r w:rsidRPr="004332CF">
                              <w:t xml:space="preserve">.The Amplitude(colour shading, in m) and phase(contours, in degree, </w:t>
                            </w:r>
                            <w:r>
                              <w:t>GMT</w:t>
                            </w:r>
                            <w:r w:rsidRPr="004332CF">
                              <w:t xml:space="preserve">) of sea level for the principal lunar semidiurnal tidal constituent(M2)  a) </w:t>
                            </w:r>
                            <w:proofErr w:type="spellStart"/>
                            <w:r w:rsidRPr="004332CF">
                              <w:t>WebTide</w:t>
                            </w:r>
                            <w:proofErr w:type="spellEnd"/>
                            <w:r w:rsidRPr="004332CF">
                              <w:t xml:space="preserve"> , b)Bottom Coefficient 0.005, c) Bottom Coefficient 0.007, d) Bottom Coefficient 0.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F1DA7" id="Text Box 54" o:spid="_x0000_s1073" type="#_x0000_t202" style="position:absolute;margin-left:13.9pt;margin-top:344.5pt;width:435pt;height:35.25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" stroked="f">
                <v:textbox inset="0,0,0,0">
                  <w:txbxContent>
                    <w:p w14:paraId="4F0E501A" w14:textId="4989B9BC" w:rsidR="009D6B96" w:rsidRPr="004332CF" w:rsidRDefault="009D6B96" w:rsidP="00C95DDB">
                      <w:pPr>
                        <w:pStyle w:val="Caption"/>
                        <w:rPr>
                          <w:noProof/>
                        </w:rPr>
                      </w:pPr>
                      <w:r w:rsidRPr="004332CF">
                        <w:t xml:space="preserve">Figure </w:t>
                      </w:r>
                      <w:r>
                        <w:fldChar w:fldCharType="begin"/>
                      </w:r>
                      <w:r>
                        <w:instrText>SEQ Figure \* ARABIC</w:instrText>
                      </w:r>
                      <w:r>
                        <w:fldChar w:fldCharType="separate"/>
                      </w:r>
                      <w:r>
                        <w:rPr>
                          <w:noProof/>
                        </w:rPr>
                        <w:t>6</w:t>
                      </w:r>
                      <w:r>
                        <w:fldChar w:fldCharType="end"/>
                      </w:r>
                      <w:r w:rsidRPr="004332CF">
                        <w:t xml:space="preserve">.The Amplitude(colour shading, in m) and phase(contours, in degree, </w:t>
                      </w:r>
                      <w:r>
                        <w:t>GMT</w:t>
                      </w:r>
                      <w:r w:rsidRPr="004332CF">
                        <w:t xml:space="preserve">) of sea level for the principal lunar semidiurnal tidal constituent(M2)  a) </w:t>
                      </w:r>
                      <w:proofErr w:type="spellStart"/>
                      <w:r w:rsidRPr="004332CF">
                        <w:t>WebTide</w:t>
                      </w:r>
                      <w:proofErr w:type="spellEnd"/>
                      <w:r w:rsidRPr="004332CF">
                        <w:t xml:space="preserve"> , b)Bottom Coefficient 0.005, c) Bottom Coefficient 0.007, d) Bottom Coefficient 0.015</w:t>
                      </w:r>
                    </w:p>
                  </w:txbxContent>
                </v:textbox>
                <w10:wrap type="topAndBottom" anchorx="margin"/>
              </v:shape>
            </w:pict>
          </mc:Fallback>
        </mc:AlternateContent>
      </w:r>
      <w:r>
        <w:rPr>
          <w:noProof/>
        </w:rPr>
        <mc:AlternateContent>
          <mc:Choice Requires="wpg">
            <w:drawing>
              <wp:anchor distT="0" distB="0" distL="114300" distR="114300" simplePos="0" relativeHeight="251859968" behindDoc="0" locked="0" layoutInCell="1" allowOverlap="1" wp14:anchorId="5E1BE068" wp14:editId="5B963B21">
                <wp:simplePos x="0" y="0"/>
                <wp:positionH relativeFrom="column">
                  <wp:posOffset>0</wp:posOffset>
                </wp:positionH>
                <wp:positionV relativeFrom="paragraph">
                  <wp:posOffset>285115</wp:posOffset>
                </wp:positionV>
                <wp:extent cx="5734050" cy="4152900"/>
                <wp:effectExtent l="0" t="0" r="0" b="0"/>
                <wp:wrapTopAndBottom/>
                <wp:docPr id="136" name="Group 136"/>
                <wp:cNvGraphicFramePr/>
                <a:graphic xmlns:a="http://schemas.openxmlformats.org/drawingml/2006/main">
                  <a:graphicData uri="http://schemas.microsoft.com/office/word/2010/wordprocessingGroup">
                    <wpg:wgp>
                      <wpg:cNvGrpSpPr/>
                      <wpg:grpSpPr>
                        <a:xfrm>
                          <a:off x="0" y="0"/>
                          <a:ext cx="5734050" cy="4152900"/>
                          <a:chOff x="0" y="0"/>
                          <a:chExt cx="5734050" cy="4152900"/>
                        </a:xfrm>
                      </wpg:grpSpPr>
                      <wpg:grpSp>
                        <wpg:cNvPr id="57" name="Group 57"/>
                        <wpg:cNvGrpSpPr/>
                        <wpg:grpSpPr>
                          <a:xfrm>
                            <a:off x="85725" y="0"/>
                            <a:ext cx="2733675" cy="1809750"/>
                            <a:chOff x="276225" y="28600"/>
                            <a:chExt cx="3421380" cy="2169795"/>
                          </a:xfrm>
                        </wpg:grpSpPr>
                        <pic:pic xmlns:pic="http://schemas.openxmlformats.org/drawingml/2006/picture">
                          <pic:nvPicPr>
                            <pic:cNvPr id="50" name="Picture 50"/>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76225" y="28600"/>
                              <a:ext cx="3421380" cy="2169795"/>
                            </a:xfrm>
                            <a:prstGeom prst="rect">
                              <a:avLst/>
                            </a:prstGeom>
                            <a:noFill/>
                          </pic:spPr>
                        </pic:pic>
                        <wps:wsp>
                          <wps:cNvPr id="6" name="Text Box 6"/>
                          <wps:cNvSpPr txBox="1"/>
                          <wps:spPr>
                            <a:xfrm>
                              <a:off x="526569" y="205710"/>
                              <a:ext cx="266700" cy="276225"/>
                            </a:xfrm>
                            <a:prstGeom prst="rect">
                              <a:avLst/>
                            </a:prstGeom>
                            <a:noFill/>
                            <a:ln w="6350">
                              <a:noFill/>
                            </a:ln>
                          </wps:spPr>
                          <wps:txbx>
                            <w:txbxContent>
                              <w:p w14:paraId="1CB949F6" w14:textId="77777777" w:rsidR="009D6B96" w:rsidRPr="00E9501B" w:rsidRDefault="009D6B96" w:rsidP="00C95DDB">
                                <w:pPr>
                                  <w:rPr>
                                    <w:lang w:val="en-US"/>
                                    <w:rPrChange w:id="396" w:author="ara952 reza" w:date="2020-04-02T11:33:00Z">
                                      <w:rPr/>
                                    </w:rPrChange>
                                  </w:rPr>
                                </w:pPr>
                                <w:ins w:id="397" w:author="ara952 reza" w:date="2020-04-02T11:33:00Z">
                                  <w:r>
                                    <w:rPr>
                                      <w:lang w:val="en-US"/>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9" name="Group 59"/>
                        <wpg:cNvGrpSpPr/>
                        <wpg:grpSpPr>
                          <a:xfrm>
                            <a:off x="2847975" y="19050"/>
                            <a:ext cx="2886075" cy="1809750"/>
                            <a:chOff x="0" y="0"/>
                            <a:chExt cx="3124200" cy="1985780"/>
                          </a:xfrm>
                        </wpg:grpSpPr>
                        <pic:pic xmlns:pic="http://schemas.openxmlformats.org/drawingml/2006/picture">
                          <pic:nvPicPr>
                            <pic:cNvPr id="51" name="Picture 5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24200" cy="1985780"/>
                            </a:xfrm>
                            <a:prstGeom prst="rect">
                              <a:avLst/>
                            </a:prstGeom>
                            <a:noFill/>
                          </pic:spPr>
                        </pic:pic>
                        <wps:wsp>
                          <wps:cNvPr id="27" name="Text Box 27"/>
                          <wps:cNvSpPr txBox="1"/>
                          <wps:spPr>
                            <a:xfrm>
                              <a:off x="276225" y="161925"/>
                              <a:ext cx="266700" cy="276225"/>
                            </a:xfrm>
                            <a:prstGeom prst="rect">
                              <a:avLst/>
                            </a:prstGeom>
                            <a:noFill/>
                            <a:ln w="6350">
                              <a:noFill/>
                            </a:ln>
                          </wps:spPr>
                          <wps:txbx>
                            <w:txbxContent>
                              <w:p w14:paraId="0B572A3A" w14:textId="77777777" w:rsidR="009D6B96" w:rsidRPr="00E9501B" w:rsidRDefault="009D6B96" w:rsidP="00C95DDB">
                                <w:pPr>
                                  <w:rPr>
                                    <w:lang w:val="en-US"/>
                                    <w:rPrChange w:id="398" w:author="ara952 reza" w:date="2020-04-02T11:33:00Z">
                                      <w:rPr/>
                                    </w:rPrChange>
                                  </w:rPr>
                                </w:pPr>
                                <w:ins w:id="399" w:author="ara952 reza" w:date="2020-04-02T11:33:00Z">
                                  <w:r>
                                    <w:rPr>
                                      <w:lang w:val="en-US"/>
                                    </w:rP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Group 60"/>
                        <wpg:cNvGrpSpPr/>
                        <wpg:grpSpPr>
                          <a:xfrm>
                            <a:off x="0" y="2276475"/>
                            <a:ext cx="2939609" cy="1814195"/>
                            <a:chOff x="-78881" y="0"/>
                            <a:chExt cx="3477739" cy="2190184"/>
                          </a:xfrm>
                        </wpg:grpSpPr>
                        <pic:pic xmlns:pic="http://schemas.openxmlformats.org/drawingml/2006/picture">
                          <pic:nvPicPr>
                            <pic:cNvPr id="52" name="Picture 5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78881" y="0"/>
                              <a:ext cx="3477739" cy="2190184"/>
                            </a:xfrm>
                            <a:prstGeom prst="rect">
                              <a:avLst/>
                            </a:prstGeom>
                            <a:noFill/>
                          </pic:spPr>
                        </pic:pic>
                        <wps:wsp>
                          <wps:cNvPr id="29" name="Text Box 29"/>
                          <wps:cNvSpPr txBox="1"/>
                          <wps:spPr>
                            <a:xfrm>
                              <a:off x="285750" y="180974"/>
                              <a:ext cx="354894" cy="391082"/>
                            </a:xfrm>
                            <a:prstGeom prst="rect">
                              <a:avLst/>
                            </a:prstGeom>
                            <a:noFill/>
                            <a:ln w="6350">
                              <a:noFill/>
                            </a:ln>
                          </wps:spPr>
                          <wps:txbx>
                            <w:txbxContent>
                              <w:p w14:paraId="29FBADF7" w14:textId="77777777" w:rsidR="009D6B96" w:rsidRPr="00E9501B" w:rsidRDefault="009D6B96" w:rsidP="00C95DDB">
                                <w:pPr>
                                  <w:rPr>
                                    <w:lang w:val="en-US"/>
                                    <w:rPrChange w:id="400" w:author="ara952 reza" w:date="2020-04-02T11:33:00Z">
                                      <w:rPr/>
                                    </w:rPrChange>
                                  </w:rPr>
                                </w:pPr>
                                <w:ins w:id="401" w:author="ara952 reza" w:date="2020-04-02T11:33:00Z">
                                  <w:r>
                                    <w:rPr>
                                      <w:lang w:val="en-US"/>
                                    </w:rPr>
                                    <w:t>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1" name="Group 61"/>
                        <wpg:cNvGrpSpPr/>
                        <wpg:grpSpPr>
                          <a:xfrm>
                            <a:off x="2886075" y="2266950"/>
                            <a:ext cx="2847975" cy="1885950"/>
                            <a:chOff x="0" y="0"/>
                            <a:chExt cx="3366770" cy="2301240"/>
                          </a:xfrm>
                        </wpg:grpSpPr>
                        <pic:pic xmlns:pic="http://schemas.openxmlformats.org/drawingml/2006/picture">
                          <pic:nvPicPr>
                            <pic:cNvPr id="53" name="Picture 53"/>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6770" cy="2301240"/>
                            </a:xfrm>
                            <a:prstGeom prst="rect">
                              <a:avLst/>
                            </a:prstGeom>
                            <a:noFill/>
                          </pic:spPr>
                        </pic:pic>
                        <wps:wsp>
                          <wps:cNvPr id="40" name="Text Box 40"/>
                          <wps:cNvSpPr txBox="1"/>
                          <wps:spPr>
                            <a:xfrm>
                              <a:off x="323850" y="161925"/>
                              <a:ext cx="389952" cy="357710"/>
                            </a:xfrm>
                            <a:prstGeom prst="rect">
                              <a:avLst/>
                            </a:prstGeom>
                            <a:noFill/>
                            <a:ln w="6350">
                              <a:noFill/>
                            </a:ln>
                          </wps:spPr>
                          <wps:txbx>
                            <w:txbxContent>
                              <w:p w14:paraId="374DADBB" w14:textId="77777777" w:rsidR="009D6B96" w:rsidRPr="00E9501B" w:rsidRDefault="009D6B96" w:rsidP="00C95DDB">
                                <w:pPr>
                                  <w:rPr>
                                    <w:lang w:val="en-US"/>
                                    <w:rPrChange w:id="402" w:author="ara952 reza" w:date="2020-04-02T11:33:00Z">
                                      <w:rPr/>
                                    </w:rPrChange>
                                  </w:rPr>
                                </w:pPr>
                                <w:ins w:id="403" w:author="ara952 reza" w:date="2020-04-02T11:33:00Z">
                                  <w:r>
                                    <w:rPr>
                                      <w:lang w:val="en-US"/>
                                    </w:rPr>
                                    <w:t>d</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E1BE068" id="Group 136" o:spid="_x0000_s1074" style="position:absolute;margin-left:0;margin-top:22.45pt;width:451.5pt;height:327pt;z-index:251859968" coordsize="57340,41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">
                <v:group id="Group 57" o:spid="_x0000_s1075" style="position:absolute;left:857;width:27337;height:18097" coordorigin="2762,286" coordsize="34213,2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0" o:spid="_x0000_s1076" type="#_x0000_t75" style="position:absolute;left:2762;top:286;width:34214;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">
                    <v:imagedata r:id="rId43" o:title=""/>
                  </v:shape>
                  <v:shape id="Text Box 6" o:spid="_x0000_s1077" type="#_x0000_t202" style="position:absolute;left:5265;top:2057;width:266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1CB949F6" w14:textId="77777777" w:rsidR="009D6B96" w:rsidRPr="00E9501B" w:rsidRDefault="009D6B96" w:rsidP="00C95DDB">
                          <w:pPr>
                            <w:rPr>
                              <w:lang w:val="en-US"/>
                              <w:rPrChange w:id="404" w:author="ara952 reza" w:date="2020-04-02T11:33:00Z">
                                <w:rPr/>
                              </w:rPrChange>
                            </w:rPr>
                          </w:pPr>
                          <w:ins w:id="405" w:author="ara952 reza" w:date="2020-04-02T11:33:00Z">
                            <w:r>
                              <w:rPr>
                                <w:lang w:val="en-US"/>
                              </w:rPr>
                              <w:t>a</w:t>
                            </w:r>
                          </w:ins>
                        </w:p>
                      </w:txbxContent>
                    </v:textbox>
                  </v:shape>
                </v:group>
                <v:group id="Group 59" o:spid="_x0000_s1078" style="position:absolute;left:28479;top:190;width:28861;height:18098" coordsize="31242,19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51" o:spid="_x0000_s1079" type="#_x0000_t75" style="position:absolute;width:31242;height:19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">
                    <v:imagedata r:id="rId44" o:title=""/>
                  </v:shape>
                  <v:shape id="Text Box 27" o:spid="_x0000_s1080" type="#_x0000_t202" style="position:absolute;left:2762;top:1619;width:266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0B572A3A" w14:textId="77777777" w:rsidR="009D6B96" w:rsidRPr="00E9501B" w:rsidRDefault="009D6B96" w:rsidP="00C95DDB">
                          <w:pPr>
                            <w:rPr>
                              <w:lang w:val="en-US"/>
                              <w:rPrChange w:id="406" w:author="ara952 reza" w:date="2020-04-02T11:33:00Z">
                                <w:rPr/>
                              </w:rPrChange>
                            </w:rPr>
                          </w:pPr>
                          <w:ins w:id="407" w:author="ara952 reza" w:date="2020-04-02T11:33:00Z">
                            <w:r>
                              <w:rPr>
                                <w:lang w:val="en-US"/>
                              </w:rPr>
                              <w:t>b</w:t>
                            </w:r>
                          </w:ins>
                        </w:p>
                      </w:txbxContent>
                    </v:textbox>
                  </v:shape>
                </v:group>
                <v:group id="Group 60" o:spid="_x0000_s1081" style="position:absolute;top:22764;width:29396;height:18142" coordorigin="-788" coordsize="34777,21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52" o:spid="_x0000_s1082" type="#_x0000_t75" style="position:absolute;left:-788;width:34776;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">
                    <v:imagedata r:id="rId45" o:title=""/>
                  </v:shape>
                  <v:shape id="Text Box 29" o:spid="_x0000_s1083" type="#_x0000_t202" style="position:absolute;left:2857;top:1809;width:3549;height:3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29FBADF7" w14:textId="77777777" w:rsidR="009D6B96" w:rsidRPr="00E9501B" w:rsidRDefault="009D6B96" w:rsidP="00C95DDB">
                          <w:pPr>
                            <w:rPr>
                              <w:lang w:val="en-US"/>
                              <w:rPrChange w:id="408" w:author="ara952 reza" w:date="2020-04-02T11:33:00Z">
                                <w:rPr/>
                              </w:rPrChange>
                            </w:rPr>
                          </w:pPr>
                          <w:ins w:id="409" w:author="ara952 reza" w:date="2020-04-02T11:33:00Z">
                            <w:r>
                              <w:rPr>
                                <w:lang w:val="en-US"/>
                              </w:rPr>
                              <w:t>c</w:t>
                            </w:r>
                          </w:ins>
                        </w:p>
                      </w:txbxContent>
                    </v:textbox>
                  </v:shape>
                </v:group>
                <v:group id="Group 61" o:spid="_x0000_s1084" style="position:absolute;left:28860;top:22669;width:28480;height:18860" coordsize="33667,23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53" o:spid="_x0000_s1085" type="#_x0000_t75" style="position:absolute;width:33667;height:23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">
                    <v:imagedata r:id="rId46" o:title=""/>
                  </v:shape>
                  <v:shape id="Text Box 40" o:spid="_x0000_s1086" type="#_x0000_t202" style="position:absolute;left:3238;top:1619;width:3900;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374DADBB" w14:textId="77777777" w:rsidR="009D6B96" w:rsidRPr="00E9501B" w:rsidRDefault="009D6B96" w:rsidP="00C95DDB">
                          <w:pPr>
                            <w:rPr>
                              <w:lang w:val="en-US"/>
                              <w:rPrChange w:id="410" w:author="ara952 reza" w:date="2020-04-02T11:33:00Z">
                                <w:rPr/>
                              </w:rPrChange>
                            </w:rPr>
                          </w:pPr>
                          <w:ins w:id="411" w:author="ara952 reza" w:date="2020-04-02T11:33:00Z">
                            <w:r>
                              <w:rPr>
                                <w:lang w:val="en-US"/>
                              </w:rPr>
                              <w:t>d</w:t>
                            </w:r>
                          </w:ins>
                        </w:p>
                      </w:txbxContent>
                    </v:textbox>
                  </v:shape>
                </v:group>
                <w10:wrap type="topAndBottom"/>
              </v:group>
            </w:pict>
          </mc:Fallback>
        </mc:AlternateContent>
      </w:r>
    </w:p>
    <w:p w14:paraId="7D5035B6" w14:textId="77777777" w:rsidR="00C95DDB" w:rsidRDefault="00C95DDB" w:rsidP="00C95DDB">
      <w:pPr>
        <w:spacing w:after="0"/>
        <w:jc w:val="both"/>
      </w:pPr>
    </w:p>
    <w:p w14:paraId="63DCE533" w14:textId="5CA6DAA6" w:rsidR="00C95DDB" w:rsidRDefault="00C95DDB" w:rsidP="00C95DDB">
      <w:pPr>
        <w:spacing w:after="0"/>
        <w:jc w:val="both"/>
        <w:rPr>
          <w:ins w:id="412" w:author="ara952 reza" w:date="2020-04-02T11:30:00Z"/>
        </w:rPr>
      </w:pPr>
      <w:r>
        <w:t xml:space="preserve">The phase pattern is following the </w:t>
      </w:r>
      <w:proofErr w:type="spellStart"/>
      <w:r>
        <w:t>WebTide</w:t>
      </w:r>
      <w:proofErr w:type="spellEnd"/>
      <w:r>
        <w:t xml:space="preserve"> very closely and there is a maximum amplitude difference of 40 cm in the Minas Passage. These discrepancies may come from the model forcing which is not included in the model run or using a constant bottom roughness which can impact the representation and accuracy of tidal solutions </w:t>
      </w:r>
      <w:ins w:id="413" w:author="ara952 reza" w:date="2020-09-11T00:13:00Z">
        <w:r>
          <w:fldChar w:fldCharType="begin" w:fldLock="1"/>
        </w:r>
      </w:ins>
      <w:r>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fldChar w:fldCharType="separate"/>
      </w:r>
      <w:r w:rsidRPr="00C95DDB">
        <w:rPr>
          <w:noProof/>
        </w:rPr>
        <w:t>[21]</w:t>
      </w:r>
      <w:ins w:id="414" w:author="ara952 reza" w:date="2020-09-11T00:13:00Z">
        <w:r>
          <w:fldChar w:fldCharType="end"/>
        </w:r>
      </w:ins>
      <w:del w:id="415" w:author="ara952 reza" w:date="2020-09-11T00:04:00Z">
        <w:r w:rsidDel="0097337C">
          <w:delText>(Paquin et al., 2019)</w:delText>
        </w:r>
      </w:del>
      <w:r w:rsidRPr="00682253">
        <w:t xml:space="preserve">. </w:t>
      </w:r>
      <w:r>
        <w:t xml:space="preserve">By decreasing the bottom coefficient to 0.005, the water body feels less friction from the seabed and the model phase surpasses the </w:t>
      </w:r>
      <w:proofErr w:type="spellStart"/>
      <w:r>
        <w:t>Webtide</w:t>
      </w:r>
      <w:proofErr w:type="spellEnd"/>
      <w:r>
        <w:t xml:space="preserve"> phase (Fig. 6b), while when we increase the coefficient to 0.015, it feels more friction and the phase lags behind the </w:t>
      </w:r>
      <w:proofErr w:type="spellStart"/>
      <w:r>
        <w:t>WebTide</w:t>
      </w:r>
      <w:proofErr w:type="spellEnd"/>
      <w:r>
        <w:t xml:space="preserve"> phase (Fig. 6d). With the coefficient equal to 0.007, we have the best fit for our model phase (Fig. 6c). The finer mesh resolution can potentially improve model skill and the comparison with a coarse resolution (RIOPS) is shown in table 4 for the three main constituents in the Saint John Harbour; M2, N2, and S2 with an amplitude of 3.01, 0.60, and 0.49 m, respectively. The M2 amplitude improves as the resolution increase </w:t>
      </w:r>
      <w:r>
        <w:lastRenderedPageBreak/>
        <w:t xml:space="preserve">from RIOPS to FVCOM with a 10% error (33cm) to 1.9% error (6cm), respectively. The tidal constituents for RIOPS is from </w:t>
      </w:r>
      <w:ins w:id="416" w:author="ara952 reza" w:date="2020-09-11T00:05:00Z">
        <w:r>
          <w:fldChar w:fldCharType="begin" w:fldLock="1"/>
        </w:r>
      </w:ins>
      <w:r>
        <w:instrText>ADDIN CSL_CITATION {"citationItems":[{"id":"ITEM-1","itemData":{"DOI":"10.1007/s10236-019-01334-7","ISSN":"16167228","abstract":"In the context of Canada’s Ocean Protection Plan (OPP), improved coastal and near-shore modelling is needed to enhance marine safety and emergency response capacity in the aquatic environment. In this study, the Nucleus for European Modelling of the Ocean (NEMO) is adopted to develop an ocean forecasting system for Saint John harbour in the Bay of Fundy, on the east coast of Canada. The challenging regional oceanography is characterized by the presence of some of the world’s strongest tides, significant river runoff and complicated geometry. A three-level one-way nesting approach is used to downscale from a 1/12° North Atlantic-Arctic regional model to very-high-resolution port-scale around Saint John harbour. The three nested grids cover the outer shelf, the Bay of Fundy and finally the approach to the harbour with resolutions of 2.5 km, 500 m and 100 m respectively. Due to the lack of accurate runoff data at the Saint John River outlet, the model’s lateral open boundary condition is modified to introduce the river forcing with the observed time series of water level near the mouth of the river. Evaluation with observational data demonstrates the model’s accuracy for the simulation of tidal elevation and currents, non-tidal water level and currents, temperature and salinity. Comparison with the observed sea surface temperature demonstrates the improved model accuracy through increasing the horizontal resolution. Virtual Lagrangian trajectories computed using the modelled surface currents and including wind effects show good agreement with the observed trajectories of different types of surface drifters. This study demonstrates the capability of the NEMO modelling framework to provide very-high-resolution modelling at port-scale resolution for the Saint John harbour.","author":[{"dropping-particle":"","family":"Paquin","given":"Jean Philippe","non-dropping-particle":"","parse-names":false,"suffix":""},{"dropping-particle":"","family":"Lu","given":"Youyu","non-dropping-particle":"","parse-names":false,"suffix":""},{"dropping-particle":"","family":"Taylor","given":"Stephanne","non-dropping-particle":"","parse-names":false,"suffix":""},{"dropping-particle":"","family":"Blanken","given":"Hauke","non-dropping-particle":"","parse-names":false,"suffix":""},{"dropping-particle":"","family":"Marcotte","given":"Guillaume","non-dropping-particle":"","parse-names":false,"suffix":""},{"dropping-particle":"","family":"Hu","given":"Xianmin","non-dropping-particle":"","parse-names":false,"suffix":""},{"dropping-particle":"","family":"Zhai","given":"Li","non-dropping-particle":"","parse-names":false,"suffix":""},{"dropping-particle":"","family":"Higginson","given":"Simon","non-dropping-particle":"","parse-names":false,"suffix":""},{"dropping-particle":"","family":"Nudds","given":"Shannon","non-dropping-particle":"","parse-names":false,"suffix":""},{"dropping-particle":"","family":"Chanut","given":"Jérôme","non-dropping-particle":"","parse-names":false,"suffix":""},{"dropping-particle":"","family":"Smith","given":"Gregory C.","non-dropping-particle":"","parse-names":false,"suffix":""},{"dropping-particle":"","family":"Bernier","given":"Natacha","non-dropping-particle":"","parse-names":false,"suffix":""},{"dropping-particle":"","family":"Dupont","given":"Frédéric","non-dropping-particle":"","parse-names":false,"suffix":""}],"container-title":"Ocean Dynamics","id":"ITEM-1","issue":"3","issued":{"date-parts":[["2020"]]},"page":"365-385","title":"High-resolution modelling of a coastal harbour in the presence of strong tides and significant river runoff","type":"article-journal","volume":"70"},"uris":["http://www.mendeley.com/documents/?uuid=6e363871-0248-4565-977a-34f135d93925"]}],"mendeley":{"formattedCitation":"[21]","plainTextFormattedCitation":"[21]","previouslyFormattedCitation":"[21]"},"properties":{"noteIndex":0},"schema":"https://github.com/citation-style-language/schema/raw/master/csl-citation.json"}</w:instrText>
      </w:r>
      <w:r>
        <w:fldChar w:fldCharType="separate"/>
      </w:r>
      <w:r w:rsidRPr="0097337C">
        <w:rPr>
          <w:noProof/>
        </w:rPr>
        <w:t>[21]</w:t>
      </w:r>
      <w:ins w:id="417" w:author="ara952 reza" w:date="2020-09-11T00:05:00Z">
        <w:r>
          <w:fldChar w:fldCharType="end"/>
        </w:r>
      </w:ins>
      <w:del w:id="418" w:author="ara952 reza" w:date="2020-09-11T00:05:00Z">
        <w:r w:rsidDel="0097337C">
          <w:delText>Paquin et al. (2019)</w:delText>
        </w:r>
      </w:del>
      <w:r>
        <w:t>.</w:t>
      </w:r>
    </w:p>
    <w:p w14:paraId="328850D6" w14:textId="08973321" w:rsidR="00822FDC" w:rsidRDefault="00EC1464" w:rsidP="000E2D6B">
      <w:del w:id="419" w:author="ara952 reza" w:date="2020-09-09T22:01:00Z">
        <w:r w:rsidDel="00377879">
          <w:rPr>
            <w:noProof/>
          </w:rPr>
          <w:drawing>
            <wp:anchor distT="0" distB="0" distL="114300" distR="114300" simplePos="0" relativeHeight="251710464" behindDoc="0" locked="0" layoutInCell="1" allowOverlap="1" wp14:anchorId="3B52989F" wp14:editId="2D675AF9">
              <wp:simplePos x="0" y="0"/>
              <wp:positionH relativeFrom="margin">
                <wp:posOffset>240665</wp:posOffset>
              </wp:positionH>
              <wp:positionV relativeFrom="paragraph">
                <wp:posOffset>304800</wp:posOffset>
              </wp:positionV>
              <wp:extent cx="5626735" cy="1082040"/>
              <wp:effectExtent l="0" t="0" r="0" b="381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26735" cy="1082040"/>
                      </a:xfrm>
                      <a:prstGeom prst="rect">
                        <a:avLst/>
                      </a:prstGeom>
                      <a:noFill/>
                    </pic:spPr>
                  </pic:pic>
                </a:graphicData>
              </a:graphic>
              <wp14:sizeRelH relativeFrom="margin">
                <wp14:pctWidth>0</wp14:pctWidth>
              </wp14:sizeRelH>
              <wp14:sizeRelV relativeFrom="margin">
                <wp14:pctHeight>0</wp14:pctHeight>
              </wp14:sizeRelV>
            </wp:anchor>
          </w:drawing>
        </w:r>
      </w:del>
      <w:r>
        <w:rPr>
          <w:noProof/>
        </w:rPr>
        <mc:AlternateContent>
          <mc:Choice Requires="wps">
            <w:drawing>
              <wp:anchor distT="0" distB="0" distL="114300" distR="114300" simplePos="0" relativeHeight="251709440" behindDoc="0" locked="0" layoutInCell="1" allowOverlap="1" wp14:anchorId="0CB4F2AE" wp14:editId="7119D134">
                <wp:simplePos x="0" y="0"/>
                <wp:positionH relativeFrom="column">
                  <wp:posOffset>344805</wp:posOffset>
                </wp:positionH>
                <wp:positionV relativeFrom="paragraph">
                  <wp:posOffset>1506855</wp:posOffset>
                </wp:positionV>
                <wp:extent cx="5654040" cy="350520"/>
                <wp:effectExtent l="0" t="0" r="3810" b="0"/>
                <wp:wrapTopAndBottom/>
                <wp:docPr id="56" name="Text Box 56"/>
                <wp:cNvGraphicFramePr/>
                <a:graphic xmlns:a="http://schemas.openxmlformats.org/drawingml/2006/main">
                  <a:graphicData uri="http://schemas.microsoft.com/office/word/2010/wordprocessingShape">
                    <wps:wsp>
                      <wps:cNvSpPr txBox="1"/>
                      <wps:spPr>
                        <a:xfrm>
                          <a:off x="0" y="0"/>
                          <a:ext cx="5654040" cy="350520"/>
                        </a:xfrm>
                        <a:prstGeom prst="rect">
                          <a:avLst/>
                        </a:prstGeom>
                        <a:solidFill>
                          <a:prstClr val="white"/>
                        </a:solidFill>
                        <a:ln>
                          <a:noFill/>
                        </a:ln>
                      </wps:spPr>
                      <wps:txbx>
                        <w:txbxContent>
                          <w:p w14:paraId="03E2C02C" w14:textId="5C6AC870" w:rsidR="009D6B96" w:rsidRPr="00D13C17" w:rsidRDefault="009D6B96" w:rsidP="004332CF">
                            <w:pPr>
                              <w:pStyle w:val="Caption"/>
                              <w:rPr>
                                <w:noProof/>
                              </w:rPr>
                            </w:pPr>
                            <w:r>
                              <w:t xml:space="preserve">Table </w:t>
                            </w:r>
                            <w:r>
                              <w:fldChar w:fldCharType="begin"/>
                            </w:r>
                            <w:r>
                              <w:instrText>SEQ Table \* ARABIC</w:instrText>
                            </w:r>
                            <w:r>
                              <w:fldChar w:fldCharType="separate"/>
                            </w:r>
                            <w:r>
                              <w:rPr>
                                <w:noProof/>
                              </w:rPr>
                              <w:t>4</w:t>
                            </w:r>
                            <w:r>
                              <w:fldChar w:fldCharType="end"/>
                            </w:r>
                            <w:r>
                              <w:t>.</w:t>
                            </w:r>
                            <w:r w:rsidRPr="00B27717">
                              <w:t xml:space="preserve">Comparison of tidal amplitude and phase of water level for M2 at Saint John River tide gauge, </w:t>
                            </w:r>
                            <w:proofErr w:type="spellStart"/>
                            <w:r w:rsidRPr="00B27717">
                              <w:t>WebTide</w:t>
                            </w:r>
                            <w:proofErr w:type="spellEnd"/>
                            <w:r w:rsidRPr="00B27717">
                              <w:t>, RIOPS, and FVC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4F2AE" id="Text Box 56" o:spid="_x0000_s1087" type="#_x0000_t202" style="position:absolute;margin-left:27.15pt;margin-top:118.65pt;width:445.2pt;height:27.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" stroked="f">
                <v:textbox inset="0,0,0,0">
                  <w:txbxContent>
                    <w:p w14:paraId="03E2C02C" w14:textId="5C6AC870" w:rsidR="009D6B96" w:rsidRPr="00D13C17" w:rsidRDefault="009D6B96" w:rsidP="004332CF">
                      <w:pPr>
                        <w:pStyle w:val="Caption"/>
                        <w:rPr>
                          <w:noProof/>
                        </w:rPr>
                      </w:pPr>
                      <w:r>
                        <w:t xml:space="preserve">Table </w:t>
                      </w:r>
                      <w:r>
                        <w:fldChar w:fldCharType="begin"/>
                      </w:r>
                      <w:r>
                        <w:instrText>SEQ Table \* ARABIC</w:instrText>
                      </w:r>
                      <w:r>
                        <w:fldChar w:fldCharType="separate"/>
                      </w:r>
                      <w:r>
                        <w:rPr>
                          <w:noProof/>
                        </w:rPr>
                        <w:t>4</w:t>
                      </w:r>
                      <w:r>
                        <w:fldChar w:fldCharType="end"/>
                      </w:r>
                      <w:r>
                        <w:t>.</w:t>
                      </w:r>
                      <w:r w:rsidRPr="00B27717">
                        <w:t xml:space="preserve">Comparison of tidal amplitude and phase of water level for M2 at Saint John River tide gauge, </w:t>
                      </w:r>
                      <w:proofErr w:type="spellStart"/>
                      <w:r w:rsidRPr="00B27717">
                        <w:t>WebTide</w:t>
                      </w:r>
                      <w:proofErr w:type="spellEnd"/>
                      <w:r w:rsidRPr="00B27717">
                        <w:t>, RIOPS, and FVCOM</w:t>
                      </w:r>
                    </w:p>
                  </w:txbxContent>
                </v:textbox>
                <w10:wrap type="topAndBottom"/>
              </v:shape>
            </w:pict>
          </mc:Fallback>
        </mc:AlternateContent>
      </w:r>
    </w:p>
    <w:p w14:paraId="6B394DD1" w14:textId="77777777" w:rsidR="00C95DDB" w:rsidRDefault="00C95DDB" w:rsidP="004332CF">
      <w:pPr>
        <w:spacing w:after="0"/>
        <w:jc w:val="both"/>
        <w:rPr>
          <w:b/>
          <w:bCs/>
        </w:rPr>
      </w:pPr>
    </w:p>
    <w:p w14:paraId="7185D0B3" w14:textId="674C0A70" w:rsidR="004332CF" w:rsidRDefault="004332CF" w:rsidP="004332CF">
      <w:pPr>
        <w:spacing w:after="0"/>
        <w:jc w:val="both"/>
        <w:rPr>
          <w:b/>
          <w:bCs/>
        </w:rPr>
      </w:pPr>
      <w:r w:rsidRPr="00DB6533">
        <w:rPr>
          <w:b/>
          <w:bCs/>
        </w:rPr>
        <w:t xml:space="preserve">3.5 </w:t>
      </w:r>
      <w:r>
        <w:rPr>
          <w:b/>
          <w:bCs/>
        </w:rPr>
        <w:t>Tidal Residuals</w:t>
      </w:r>
    </w:p>
    <w:p w14:paraId="35A4663A" w14:textId="5524EC4A" w:rsidR="004332CF" w:rsidRDefault="004332CF" w:rsidP="004332CF">
      <w:pPr>
        <w:spacing w:after="0"/>
        <w:jc w:val="both"/>
      </w:pPr>
      <w:r w:rsidRPr="004E315C">
        <w:t xml:space="preserve">The residual flows </w:t>
      </w:r>
      <w:r>
        <w:t xml:space="preserve">can </w:t>
      </w:r>
      <w:r w:rsidRPr="004E315C">
        <w:t>result from different factor</w:t>
      </w:r>
      <w:r>
        <w:t>s,</w:t>
      </w:r>
      <w:r w:rsidRPr="004E315C">
        <w:t xml:space="preserve"> </w:t>
      </w:r>
      <w:r>
        <w:t>for instance, nonlinear interaction between tides, bottom topography, the geometry of the coastline, bottom friction, winds, waves, density variations and far-field general circulation</w:t>
      </w:r>
      <w:r w:rsidRPr="004E315C">
        <w:t xml:space="preserve"> </w:t>
      </w:r>
      <w:ins w:id="420" w:author="ara952 reza" w:date="2020-09-11T00:18:00Z">
        <w:r w:rsidR="00C95DDB">
          <w:fldChar w:fldCharType="begin" w:fldLock="1"/>
        </w:r>
      </w:ins>
      <w:r w:rsidR="00C95DDB">
        <w:instrText>ADDIN CSL_CITATION {"citationItems":[{"id":"ITEM-1","itemData":{"DOI":"10.1016/j.csr.2011.10.009","ISSN":"02784343","abstract":"The Minas Basin, the eastern end of the Bay of Fundy, is well known for its high tide ranges and strong tidal currents, which can be exploited to extract electricity power. The properties of the tidally-induced sediment transport in the Minas Basin, where significant changes in tidal processes may occur due to a recently proposed tidal power project, have been studied with a three-dimensional hydrodynamic model, an empirical bed load sediment transport model and surface sediment concentrations derived from the remotely-sensed images. The hydrodynamic model was evaluated against independent observational data, which include tidal elevation, tidal current (in the full water column and bottom layer), residual current profile and tidal asymmetry indicators. The evaluation shows that the model is in good agreement with the observations.The sediment transport includes two components, bed load and suspended particulate load. The bed load is calculated using the modelled bottom shear stress and the observed grain size data. The estimated features of bed load transport roughly agree with the observed patterns of the erosion and deposition in the Minas Basin and Cobequid Bay. The transport of the suspended load is estimated using the modelled velocity fields and the surface sediment concentration derived from remote-sensing images. The comparisons between the modelled results and the limited observations illustrate that the observed directions of suspended sediment transport are basically reproduced by the model. The modelled net suspended sediment input into the Minas Basin through Minas Passage is 2.4×106m3yr-1, which is comparable to the observed value of 1.6×106m3yr-1.The variations of the bed load and the suspended load in space and time are also presented. The total net transport, defined as the mean value of the sum of bed and suspended load transports during the tidal cycle, shows strong spatial variability. The magnitude of the transport flux ranges from 0.1 to 0.2kgm-1s-1 in Minas Channel and Minas Passage, 0.1kgm-1s-1 in Cobequid Bay, to 0.01kgm-1s-1 in the central Minas Basin and Southern Bight. In Minas Channel, the sediment transport follows the structure of the tidal residual circulation, which features a large anticlockwise gyre. The sediment in Minas Passage moves eastward and deposits into the central Minas Basin. However, the sediment from the eastern part of the Basin moves westward and deposits in the central Minas Basin as well. In the Cobeq…","author":[{"dropping-particle":"","family":"Wu","given":"Yongsheng","non-dropping-particle":"","parse-names":false,"suffix":""},{"dropping-particle":"","family":"Chaffey","given":"Jason","non-dropping-particle":"","parse-names":false,"suffix":""},{"dropping-particle":"","family":"Greenberg","given":"David A.","non-dropping-particle":"","parse-names":false,"suffix":""},{"dropping-particle":"","family":"Colbo","given":"Keir","non-dropping-particle":"","parse-names":false,"suffix":""},{"dropping-particle":"","family":"Smith","given":"Peter C.","non-dropping-particle":"","parse-names":false,"suffix":""}],"container-title":"Continental Shelf Research","id":"ITEM-1","issue":"19-20","issued":{"date-parts":[["2011"]]},"page":"2041-2053","publisher":"Elsevier","title":"Tidally-induced sediment transport patterns in the upper Bay of Fundy: A numerical study","type":"article-journal","volume":"31"},"uris":["http://www.mendeley.com/documents/?uuid=fe9de298-ffd9-4f31-b371-da52479c87eb"]}],"mendeley":{"formattedCitation":"[35]","plainTextFormattedCitation":"[35]","previouslyFormattedCitation":"[35]"},"properties":{"noteIndex":0},"schema":"https://github.com/citation-style-language/schema/raw/master/csl-citation.json"}</w:instrText>
      </w:r>
      <w:r w:rsidR="00C95DDB">
        <w:fldChar w:fldCharType="separate"/>
      </w:r>
      <w:r w:rsidR="00C95DDB" w:rsidRPr="00C95DDB">
        <w:rPr>
          <w:noProof/>
        </w:rPr>
        <w:t>[35]</w:t>
      </w:r>
      <w:ins w:id="421" w:author="ara952 reza" w:date="2020-09-11T00:18:00Z">
        <w:r w:rsidR="00C95DDB">
          <w:fldChar w:fldCharType="end"/>
        </w:r>
      </w:ins>
      <w:del w:id="422" w:author="ara952 reza" w:date="2020-09-11T00:18:00Z">
        <w:r w:rsidDel="00C95DDB">
          <w:delText>(Wu et al., 2011)</w:delText>
        </w:r>
      </w:del>
      <w:r>
        <w:t>.</w:t>
      </w:r>
      <w:r w:rsidRPr="004E315C">
        <w:t xml:space="preserve"> </w:t>
      </w:r>
      <w:r>
        <w:t>We compare the residuals form each model runs, Barotropic and Baroclinic.</w:t>
      </w:r>
      <w:r w:rsidRPr="004E315C">
        <w:t xml:space="preserve"> </w:t>
      </w:r>
      <w:r>
        <w:t xml:space="preserve">By analyzing current meter data, Bigelow </w:t>
      </w:r>
      <w:ins w:id="423" w:author="ara952 reza" w:date="2020-09-11T00:20:00Z">
        <w:r w:rsidR="00C95DDB">
          <w:fldChar w:fldCharType="begin" w:fldLock="1"/>
        </w:r>
      </w:ins>
      <w:r w:rsidR="00C95DDB">
        <w:instrText>ADDIN CSL_CITATION {"citationItems":[{"id":"ITEM-1","itemData":{"DOI":"10.1029/TR008i001p00206","author":[{"dropping-particle":"","family":"Bigelow","given":"H B","non-dropping-particle":"","parse-names":false,"suffix":""}],"container-title":"Eos, Transactions American Geophysical Union","id":"ITEM-1","issue":"1","issued":{"date-parts":[["1927"]]},"note":"Cited By :2\n\nExport Date: 10 September 2020","page":"206-211","title":"Dynamic oceanography of the Gulf of Maine","type":"article-journal","volume":"8"},"uris":["http://www.mendeley.com/documents/?uuid=db4c58c3-01d1-4bf9-b6d2-a3f0e06e892b"]}],"mendeley":{"formattedCitation":"[15]","plainTextFormattedCitation":"[15]","previouslyFormattedCitation":"[15]"},"properties":{"noteIndex":0},"schema":"https://github.com/citation-style-language/schema/raw/master/csl-citation.json"}</w:instrText>
      </w:r>
      <w:r w:rsidR="00C95DDB">
        <w:fldChar w:fldCharType="separate"/>
      </w:r>
      <w:r w:rsidR="00C95DDB" w:rsidRPr="00C95DDB">
        <w:rPr>
          <w:noProof/>
        </w:rPr>
        <w:t>[15]</w:t>
      </w:r>
      <w:ins w:id="424" w:author="ara952 reza" w:date="2020-09-11T00:20:00Z">
        <w:r w:rsidR="00C95DDB">
          <w:fldChar w:fldCharType="end"/>
        </w:r>
      </w:ins>
      <w:del w:id="425" w:author="ara952 reza" w:date="2020-09-11T00:20:00Z">
        <w:r w:rsidDel="00C95DDB">
          <w:delText xml:space="preserve">(1968) </w:delText>
        </w:r>
      </w:del>
      <w:r>
        <w:t xml:space="preserve">showed that there is an anticlockwise gyre near Cape split due to strong mean inward and outward flow, and further analysis of these observations by Tee </w:t>
      </w:r>
      <w:ins w:id="426" w:author="ara952 reza" w:date="2020-09-11T00:23:00Z">
        <w:r w:rsidR="00C95DDB">
          <w:fldChar w:fldCharType="begin" w:fldLock="1"/>
        </w:r>
      </w:ins>
      <w:r w:rsidR="00B61C7C">
        <w:instrText>ADDIN CSL_CITATION {"citationItems":[{"id":"ITEM-1","itemData":{"author":[{"dropping-particle":"","family":"Tee","given":"K T","non-dropping-particle":"","parse-names":false,"suffix":""}],"container-title":"Journal of Marine Research","id":"ITEM-1","issue":"4 , Nov.1976","issued":{"date-parts":[["1976"]]},"note":"Cited By :137\n\nExport Date: 11 September 2020","page":"603-628","title":"Tide-induced residual current, a 2-D nonlinear numerical tidal model.","type":"article-journal","volume":"34"},"uris":["http://www.mendeley.com/documents/?uuid=e24ef712-d14a-4319-9715-fa5d2d307c11"]},{"id":"ITEM-2","itemData":{"author":[{"dropping-particle":"","family":"Tee","given":"K T","non-dropping-particle":"","parse-names":false,"suffix":""}],"container-title":"Journal of Physical Oceanography","id":"ITEM-2","issue":"3 , May 1977","issued":{"date-parts":[["1977"]]},"note":"Cited By :44\n\nExport Date: 11 September 2020","page":"396-402","title":"Tide-induced residual current-verification of a numerical model.","type":"article-journal","volume":"7"},"uris":["http://www.mendeley.com/documents/?uuid=fdadc078-ab03-495e-98b1-fe093cd0bff2"]}],"mendeley":{"formattedCitation":"[61,62]","plainTextFormattedCitation":"[61,62]","previouslyFormattedCitation":"[61,62]"},"properties":{"noteIndex":0},"schema":"https://github.com/citation-style-language/schema/raw/master/csl-citation.json"}</w:instrText>
      </w:r>
      <w:r w:rsidR="00C95DDB">
        <w:fldChar w:fldCharType="separate"/>
      </w:r>
      <w:r w:rsidR="00C95DDB" w:rsidRPr="00C95DDB">
        <w:rPr>
          <w:noProof/>
        </w:rPr>
        <w:t>[61,62]</w:t>
      </w:r>
      <w:ins w:id="427" w:author="ara952 reza" w:date="2020-09-11T00:23:00Z">
        <w:r w:rsidR="00C95DDB">
          <w:fldChar w:fldCharType="end"/>
        </w:r>
      </w:ins>
      <w:del w:id="428" w:author="ara952 reza" w:date="2020-09-11T00:24:00Z">
        <w:r w:rsidDel="00C95DDB">
          <w:delText>(1976,1977)</w:delText>
        </w:r>
      </w:del>
      <w:r>
        <w:t xml:space="preserve"> revealed three other gyres, one clockwise gyre in Minas Channel, and two </w:t>
      </w:r>
      <w:proofErr w:type="spellStart"/>
      <w:r>
        <w:t>gyrs</w:t>
      </w:r>
      <w:proofErr w:type="spellEnd"/>
      <w:r>
        <w:t xml:space="preserve"> in the Minas Passage on the west(clockwise) and east(anticlockwise) side and last one(clockwise) off Cape </w:t>
      </w:r>
      <w:proofErr w:type="spellStart"/>
      <w:r>
        <w:t>Blomidon</w:t>
      </w:r>
      <w:proofErr w:type="spellEnd"/>
      <w:r>
        <w:t xml:space="preserve"> </w:t>
      </w:r>
      <w:ins w:id="429" w:author="ara952 reza" w:date="2020-09-11T00:24:00Z">
        <w:r w:rsidR="00B61C7C">
          <w:fldChar w:fldCharType="begin" w:fldLock="1"/>
        </w:r>
      </w:ins>
      <w:r w:rsidR="00C72977">
        <w:instrText>ADDIN CSL_CITATION {"citationItems":[{"id":"ITEM-1","itemData":{"DOI":"10.1175/1520-0485(1983)013&lt;0886:mtmbci&gt;2.0.co;2","ISSN":"0022-3670","abstract":"Two two-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effect on the pattern. The counterclockwise gyre, observed in the body of the Bay of Fundy, is not reproduced in the model. The second model covers the lower Bay of Fundy and the Gulf of Maine with a single fine grid and is used to look at details in the Gulf of Maine.","author":[{"dropping-particle":"","family":"Greenberg","given":"David A.","non-dropping-particle":"","parse-names":false,"suffix":""}],"container-title":"Journal of Physical Oceanography","id":"ITEM-1","issue":"5","issued":{"date-parts":[["1983"]]},"page":"886-904","title":"Modelling the Mean Barotropic Circulation in the Bay of Fundy and Gulf of Maine","type":"article","volume":"13"},"uris":["http://www.mendeley.com/documents/?uuid=4fba771a-e999-42f0-8c9e-8c2ef03f0ac4"]},{"id":"ITEM-2","itemData":{"DOI":"10.1016/j.csr.2011.10.009","ISSN":"02784343","abstract":"The Minas Basin, the eastern end of the Bay of Fundy, is well known for its high tide ranges and strong tidal currents, which can be exploited to extract electricity power. The properties of the tidally-induced sediment transport in the Minas Basin, where significant changes in tidal processes may occur due to a recently proposed tidal power project, have been studied with a three-dimensional hydrodynamic model, an empirical bed load sediment transport model and surface sediment concentrations derived from the remotely-sensed images. The hydrodynamic model was evaluated against independent observational data, which include tidal elevation, tidal current (in the full water column and bottom layer), residual current profile and tidal asymmetry indicators. The evaluation shows that the model is in good agreement with the observations.The sediment transport includes two components, bed load and suspended particulate load. The bed load is calculated using the modelled bottom shear stress and the observed grain size data. The estimated features of bed load transport roughly agree with the observed patterns of the erosion and deposition in the Minas Basin and Cobequid Bay. The transport of the suspended load is estimated using the modelled velocity fields and the surface sediment concentration derived from remote-sensing images. The comparisons between the modelled results and the limited observations illustrate that the observed directions of suspended sediment transport are basically reproduced by the model. The modelled net suspended sediment input into the Minas Basin through Minas Passage is 2.4×106m3yr-1, which is comparable to the observed value of 1.6×106m3yr-1.The variations of the bed load and the suspended load in space and time are also presented. The total net transport, defined as the mean value of the sum of bed and suspended load transports during the tidal cycle, shows strong spatial variability. The magnitude of the transport flux ranges from 0.1 to 0.2kgm-1s-1 in Minas Channel and Minas Passage, 0.1kgm-1s-1 in Cobequid Bay, to 0.01kgm-1s-1 in the central Minas Basin and Southern Bight. In Minas Channel, the sediment transport follows the structure of the tidal residual circulation, which features a large anticlockwise gyre. The sediment in Minas Passage moves eastward and deposits into the central Minas Basin. However, the sediment from the eastern part of the Basin moves westward and deposits in the central Minas Basin as well. In the Cobeq…","author":[{"dropping-particle":"","family":"Wu","given":"Yongsheng","non-dropping-particle":"","parse-names":false,"suffix":""},{"dropping-particle":"","family":"Chaffey","given":"Jason","non-dropping-particle":"","parse-names":false,"suffix":""},{"dropping-particle":"","family":"Greenberg","given":"David A.","non-dropping-particle":"","parse-names":false,"suffix":""},{"dropping-particle":"","family":"Colbo","given":"Keir","non-dropping-particle":"","parse-names":false,"suffix":""},{"dropping-particle":"","family":"Smith","given":"Peter C.","non-dropping-particle":"","parse-names":false,"suffix":""}],"container-title":"Continental Shelf Research","id":"ITEM-2","issue":"19-20","issued":{"date-parts":[["2011"]]},"page":"2041-2053","publisher":"Elsevier","title":"Tidally-induced sediment transport patterns in the upper Bay of Fundy: A numerical study","type":"article-journal","volume":"31"},"uris":["http://www.mendeley.com/documents/?uuid=fe9de298-ffd9-4f31-b371-da52479c87eb"]}],"mendeley":{"formattedCitation":"[8,35]","plainTextFormattedCitation":"[8,35]","previouslyFormattedCitation":"[8,35]"},"properties":{"noteIndex":0},"schema":"https://github.com/citation-style-language/schema/raw/master/csl-citation.json"}</w:instrText>
      </w:r>
      <w:r w:rsidR="00B61C7C">
        <w:fldChar w:fldCharType="separate"/>
      </w:r>
      <w:r w:rsidR="00B61C7C" w:rsidRPr="00B61C7C">
        <w:rPr>
          <w:noProof/>
        </w:rPr>
        <w:t>[8,35]</w:t>
      </w:r>
      <w:ins w:id="430" w:author="ara952 reza" w:date="2020-09-11T00:24:00Z">
        <w:r w:rsidR="00B61C7C">
          <w:fldChar w:fldCharType="end"/>
        </w:r>
      </w:ins>
      <w:del w:id="431" w:author="ara952 reza" w:date="2020-09-11T00:24:00Z">
        <w:r w:rsidDel="00B61C7C">
          <w:delText>(Greenberg,1983;</w:delText>
        </w:r>
        <w:r w:rsidRPr="006E6A6D" w:rsidDel="00B61C7C">
          <w:delText xml:space="preserve"> </w:delText>
        </w:r>
        <w:r w:rsidDel="00B61C7C">
          <w:delText>Wu et al, 201</w:delText>
        </w:r>
      </w:del>
      <w:del w:id="432" w:author="ara952 reza" w:date="2020-09-11T00:28:00Z">
        <w:r w:rsidDel="00B61C7C">
          <w:delText>1</w:delText>
        </w:r>
      </w:del>
      <w:r>
        <w:t xml:space="preserve">), Fig. </w:t>
      </w:r>
      <w:ins w:id="433" w:author="ara952 reza" w:date="2020-04-01T22:35:00Z">
        <w:r w:rsidR="001D3854">
          <w:t>7</w:t>
        </w:r>
      </w:ins>
      <w:r>
        <w:t xml:space="preserve">, Fig. </w:t>
      </w:r>
      <w:del w:id="434" w:author="ara952 reza" w:date="2020-04-01T22:35:00Z">
        <w:r w:rsidDel="001D3854">
          <w:delText>12</w:delText>
        </w:r>
      </w:del>
      <w:ins w:id="435" w:author="ara952 reza" w:date="2020-04-01T22:35:00Z">
        <w:r w:rsidR="001D3854">
          <w:t>8</w:t>
        </w:r>
      </w:ins>
      <w:r>
        <w:t xml:space="preserve">, and Fig. </w:t>
      </w:r>
      <w:del w:id="436" w:author="ara952 reza" w:date="2020-04-01T22:35:00Z">
        <w:r w:rsidDel="001D3854">
          <w:delText xml:space="preserve">13 </w:delText>
        </w:r>
      </w:del>
      <w:ins w:id="437" w:author="ara952 reza" w:date="2020-04-01T22:35:00Z">
        <w:r w:rsidR="001D3854">
          <w:t xml:space="preserve">9 </w:t>
        </w:r>
      </w:ins>
      <w:r w:rsidR="00377879">
        <w:t>,</w:t>
      </w:r>
      <w:r>
        <w:t>respectively.</w:t>
      </w:r>
    </w:p>
    <w:p w14:paraId="063A38BD" w14:textId="43AEC5AF" w:rsidR="004332CF" w:rsidRDefault="004332CF" w:rsidP="000E2D6B"/>
    <w:p w14:paraId="3849E69C" w14:textId="28563CD9" w:rsidR="004332CF" w:rsidRDefault="00011692" w:rsidP="000E2D6B">
      <w:r>
        <w:rPr>
          <w:noProof/>
        </w:rPr>
        <mc:AlternateContent>
          <mc:Choice Requires="wps">
            <w:drawing>
              <wp:anchor distT="0" distB="0" distL="114300" distR="114300" simplePos="0" relativeHeight="251713536" behindDoc="0" locked="0" layoutInCell="1" allowOverlap="1" wp14:anchorId="2A2CA22E" wp14:editId="067BB46D">
                <wp:simplePos x="0" y="0"/>
                <wp:positionH relativeFrom="margin">
                  <wp:posOffset>85725</wp:posOffset>
                </wp:positionH>
                <wp:positionV relativeFrom="paragraph">
                  <wp:posOffset>2445385</wp:posOffset>
                </wp:positionV>
                <wp:extent cx="2828925" cy="358140"/>
                <wp:effectExtent l="0" t="0" r="9525" b="3810"/>
                <wp:wrapTopAndBottom/>
                <wp:docPr id="70" name="Text Box 70"/>
                <wp:cNvGraphicFramePr/>
                <a:graphic xmlns:a="http://schemas.openxmlformats.org/drawingml/2006/main">
                  <a:graphicData uri="http://schemas.microsoft.com/office/word/2010/wordprocessingShape">
                    <wps:wsp>
                      <wps:cNvSpPr txBox="1"/>
                      <wps:spPr>
                        <a:xfrm>
                          <a:off x="0" y="0"/>
                          <a:ext cx="2828925" cy="358140"/>
                        </a:xfrm>
                        <a:prstGeom prst="rect">
                          <a:avLst/>
                        </a:prstGeom>
                        <a:solidFill>
                          <a:prstClr val="white"/>
                        </a:solidFill>
                        <a:ln>
                          <a:noFill/>
                        </a:ln>
                      </wps:spPr>
                      <wps:txbx>
                        <w:txbxContent>
                          <w:p w14:paraId="3D380C40" w14:textId="3E4BB48D" w:rsidR="009D6B96" w:rsidRPr="004C6EFB" w:rsidRDefault="009D6B96" w:rsidP="00011692">
                            <w:pPr>
                              <w:pStyle w:val="Caption"/>
                              <w:rPr>
                                <w:ins w:id="438" w:author="ara952 reza" w:date="2020-04-02T12:43:00Z"/>
                                <w:noProof/>
                              </w:rPr>
                            </w:pPr>
                            <w:r>
                              <w:t xml:space="preserve">Figure </w:t>
                            </w:r>
                            <w:r>
                              <w:fldChar w:fldCharType="begin"/>
                            </w:r>
                            <w:r>
                              <w:instrText>SEQ Figure \* ARABIC</w:instrText>
                            </w:r>
                            <w:r>
                              <w:fldChar w:fldCharType="separate"/>
                            </w:r>
                            <w:r>
                              <w:rPr>
                                <w:noProof/>
                              </w:rPr>
                              <w:t>7</w:t>
                            </w:r>
                            <w:r>
                              <w:fldChar w:fldCharType="end"/>
                            </w:r>
                            <w:r>
                              <w:t>.</w:t>
                            </w:r>
                            <w:ins w:id="439" w:author="ara952 reza" w:date="2020-04-01T22:35:00Z">
                              <w:r w:rsidRPr="001D3854">
                                <w:t xml:space="preserve"> </w:t>
                              </w:r>
                            </w:ins>
                            <w:ins w:id="440" w:author="ara952 reza" w:date="2020-04-02T12:43:00Z">
                              <w:r w:rsidRPr="0048260E">
                                <w:t>The observed residual currents in the Minas area (from Tee, 1977)</w:t>
                              </w:r>
                            </w:ins>
                          </w:p>
                          <w:p w14:paraId="505E086E" w14:textId="2A3ACA8B" w:rsidR="009D6B96" w:rsidRPr="00F351A4" w:rsidRDefault="009D6B96" w:rsidP="001D3854">
                            <w:pPr>
                              <w:pStyle w:val="Caption"/>
                              <w:rPr>
                                <w:ins w:id="441" w:author="ara952 reza" w:date="2020-04-01T22:35:00Z"/>
                                <w:noProof/>
                              </w:rPr>
                            </w:pPr>
                            <w:ins w:id="442" w:author="ara952 reza" w:date="2020-04-01T22:35:00Z">
                              <w:del w:id="443" w:author="ara952 reza" w:date="2020-04-02T12:43:00Z">
                                <w:r w:rsidRPr="004318FF" w:rsidDel="0035344E">
                                  <w:delText>The residual currents in the Minas Basin and channel (from Greenberg, 1982)</w:delText>
                                </w:r>
                              </w:del>
                            </w:ins>
                          </w:p>
                          <w:p w14:paraId="089542E6" w14:textId="4276413F" w:rsidR="009D6B96" w:rsidRPr="004C6EFB" w:rsidRDefault="009D6B96" w:rsidP="001D3854">
                            <w:pPr>
                              <w:pStyle w:val="Caption"/>
                              <w:rPr>
                                <w:noProof/>
                              </w:rPr>
                            </w:pPr>
                            <w:del w:id="444" w:author="ara952 reza" w:date="2020-04-01T22:35:00Z">
                              <w:r w:rsidRPr="0048260E" w:rsidDel="001D3854">
                                <w:delText>The observed residual currents in the Minas area (from Tee, 1977)</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CA22E" id="Text Box 70" o:spid="_x0000_s1088" type="#_x0000_t202" style="position:absolute;margin-left:6.75pt;margin-top:192.55pt;width:222.75pt;height:28.2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" stroked="f">
                <v:textbox inset="0,0,0,0">
                  <w:txbxContent>
                    <w:p w14:paraId="3D380C40" w14:textId="3E4BB48D" w:rsidR="009D6B96" w:rsidRPr="004C6EFB" w:rsidRDefault="009D6B96" w:rsidP="00011692">
                      <w:pPr>
                        <w:pStyle w:val="Caption"/>
                        <w:rPr>
                          <w:ins w:id="445" w:author="ara952 reza" w:date="2020-04-02T12:43:00Z"/>
                          <w:noProof/>
                        </w:rPr>
                      </w:pPr>
                      <w:r>
                        <w:t xml:space="preserve">Figure </w:t>
                      </w:r>
                      <w:r>
                        <w:fldChar w:fldCharType="begin"/>
                      </w:r>
                      <w:r>
                        <w:instrText>SEQ Figure \* ARABIC</w:instrText>
                      </w:r>
                      <w:r>
                        <w:fldChar w:fldCharType="separate"/>
                      </w:r>
                      <w:r>
                        <w:rPr>
                          <w:noProof/>
                        </w:rPr>
                        <w:t>7</w:t>
                      </w:r>
                      <w:r>
                        <w:fldChar w:fldCharType="end"/>
                      </w:r>
                      <w:r>
                        <w:t>.</w:t>
                      </w:r>
                      <w:ins w:id="446" w:author="ara952 reza" w:date="2020-04-01T22:35:00Z">
                        <w:r w:rsidRPr="001D3854">
                          <w:t xml:space="preserve"> </w:t>
                        </w:r>
                      </w:ins>
                      <w:ins w:id="447" w:author="ara952 reza" w:date="2020-04-02T12:43:00Z">
                        <w:r w:rsidRPr="0048260E">
                          <w:t>The observed residual currents in the Minas area (from Tee, 1977)</w:t>
                        </w:r>
                      </w:ins>
                    </w:p>
                    <w:p w14:paraId="505E086E" w14:textId="2A3ACA8B" w:rsidR="009D6B96" w:rsidRPr="00F351A4" w:rsidRDefault="009D6B96" w:rsidP="001D3854">
                      <w:pPr>
                        <w:pStyle w:val="Caption"/>
                        <w:rPr>
                          <w:ins w:id="448" w:author="ara952 reza" w:date="2020-04-01T22:35:00Z"/>
                          <w:noProof/>
                        </w:rPr>
                      </w:pPr>
                      <w:ins w:id="449" w:author="ara952 reza" w:date="2020-04-01T22:35:00Z">
                        <w:del w:id="450" w:author="ara952 reza" w:date="2020-04-02T12:43:00Z">
                          <w:r w:rsidRPr="004318FF" w:rsidDel="0035344E">
                            <w:delText>The residual currents in the Minas Basin and channel (from Greenberg, 1982)</w:delText>
                          </w:r>
                        </w:del>
                      </w:ins>
                    </w:p>
                    <w:p w14:paraId="089542E6" w14:textId="4276413F" w:rsidR="009D6B96" w:rsidRPr="004C6EFB" w:rsidRDefault="009D6B96" w:rsidP="001D3854">
                      <w:pPr>
                        <w:pStyle w:val="Caption"/>
                        <w:rPr>
                          <w:noProof/>
                        </w:rPr>
                      </w:pPr>
                      <w:del w:id="451" w:author="ara952 reza" w:date="2020-04-01T22:35:00Z">
                        <w:r w:rsidRPr="0048260E" w:rsidDel="001D3854">
                          <w:delText>The observed residual currents in the Minas area (from Tee, 1977)</w:delText>
                        </w:r>
                      </w:del>
                    </w:p>
                  </w:txbxContent>
                </v:textbox>
                <w10:wrap type="topAndBottom" anchorx="margin"/>
              </v:shape>
            </w:pict>
          </mc:Fallback>
        </mc:AlternateContent>
      </w:r>
      <w:r w:rsidR="00235F00">
        <w:rPr>
          <w:noProof/>
        </w:rPr>
        <w:drawing>
          <wp:anchor distT="0" distB="0" distL="114300" distR="114300" simplePos="0" relativeHeight="251715584" behindDoc="1" locked="0" layoutInCell="1" allowOverlap="0" wp14:anchorId="325BAAEA" wp14:editId="52C568E0">
            <wp:simplePos x="0" y="0"/>
            <wp:positionH relativeFrom="margin">
              <wp:align>right</wp:align>
            </wp:positionH>
            <wp:positionV relativeFrom="paragraph">
              <wp:posOffset>191770</wp:posOffset>
            </wp:positionV>
            <wp:extent cx="2838450" cy="2247900"/>
            <wp:effectExtent l="19050" t="19050" r="19050" b="190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38450" cy="22479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235F00">
        <w:rPr>
          <w:noProof/>
        </w:rPr>
        <w:drawing>
          <wp:anchor distT="0" distB="0" distL="114300" distR="114300" simplePos="0" relativeHeight="251711488" behindDoc="0" locked="0" layoutInCell="1" allowOverlap="1" wp14:anchorId="0CB0DEA5" wp14:editId="7A554AD0">
            <wp:simplePos x="0" y="0"/>
            <wp:positionH relativeFrom="margin">
              <wp:align>left</wp:align>
            </wp:positionH>
            <wp:positionV relativeFrom="paragraph">
              <wp:posOffset>332740</wp:posOffset>
            </wp:positionV>
            <wp:extent cx="3069590" cy="208153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69590" cy="2081530"/>
                    </a:xfrm>
                    <a:prstGeom prst="rect">
                      <a:avLst/>
                    </a:prstGeom>
                    <a:noFill/>
                  </pic:spPr>
                </pic:pic>
              </a:graphicData>
            </a:graphic>
            <wp14:sizeRelH relativeFrom="margin">
              <wp14:pctWidth>0</wp14:pctWidth>
            </wp14:sizeRelH>
            <wp14:sizeRelV relativeFrom="margin">
              <wp14:pctHeight>0</wp14:pctHeight>
            </wp14:sizeRelV>
          </wp:anchor>
        </w:drawing>
      </w:r>
    </w:p>
    <w:p w14:paraId="235619C2" w14:textId="77777777" w:rsidR="00F16E99" w:rsidRDefault="00011692" w:rsidP="000E2D6B">
      <w:r>
        <w:rPr>
          <w:noProof/>
        </w:rPr>
        <mc:AlternateContent>
          <mc:Choice Requires="wps">
            <w:drawing>
              <wp:anchor distT="0" distB="0" distL="114300" distR="114300" simplePos="0" relativeHeight="251717632" behindDoc="1" locked="0" layoutInCell="1" allowOverlap="1" wp14:anchorId="3117033D" wp14:editId="35240DEA">
                <wp:simplePos x="0" y="0"/>
                <wp:positionH relativeFrom="margin">
                  <wp:align>right</wp:align>
                </wp:positionH>
                <wp:positionV relativeFrom="paragraph">
                  <wp:posOffset>2197100</wp:posOffset>
                </wp:positionV>
                <wp:extent cx="2933700" cy="342900"/>
                <wp:effectExtent l="0" t="0" r="0" b="0"/>
                <wp:wrapTight wrapText="bothSides">
                  <wp:wrapPolygon edited="0">
                    <wp:start x="0" y="0"/>
                    <wp:lineTo x="0" y="20400"/>
                    <wp:lineTo x="21460" y="20400"/>
                    <wp:lineTo x="21460" y="0"/>
                    <wp:lineTo x="0" y="0"/>
                  </wp:wrapPolygon>
                </wp:wrapTight>
                <wp:docPr id="71" name="Text Box 71"/>
                <wp:cNvGraphicFramePr/>
                <a:graphic xmlns:a="http://schemas.openxmlformats.org/drawingml/2006/main">
                  <a:graphicData uri="http://schemas.microsoft.com/office/word/2010/wordprocessingShape">
                    <wps:wsp>
                      <wps:cNvSpPr txBox="1"/>
                      <wps:spPr>
                        <a:xfrm>
                          <a:off x="0" y="0"/>
                          <a:ext cx="2933700" cy="342900"/>
                        </a:xfrm>
                        <a:prstGeom prst="rect">
                          <a:avLst/>
                        </a:prstGeom>
                        <a:solidFill>
                          <a:prstClr val="white"/>
                        </a:solidFill>
                        <a:ln>
                          <a:noFill/>
                        </a:ln>
                      </wps:spPr>
                      <wps:txbx>
                        <w:txbxContent>
                          <w:p w14:paraId="3FC9D272" w14:textId="77777777" w:rsidR="009D6B96" w:rsidRPr="004C6EFB" w:rsidRDefault="009D6B96" w:rsidP="00011692">
                            <w:pPr>
                              <w:pStyle w:val="Caption"/>
                              <w:rPr>
                                <w:ins w:id="452" w:author="ara952 reza" w:date="2020-04-02T12:43:00Z"/>
                                <w:noProof/>
                              </w:rPr>
                            </w:pPr>
                            <w:r>
                              <w:t xml:space="preserve">Figure </w:t>
                            </w:r>
                            <w:r>
                              <w:fldChar w:fldCharType="begin"/>
                            </w:r>
                            <w:r>
                              <w:instrText>SEQ Figure \* ARABIC</w:instrText>
                            </w:r>
                            <w:r>
                              <w:fldChar w:fldCharType="separate"/>
                            </w:r>
                            <w:r>
                              <w:rPr>
                                <w:noProof/>
                              </w:rPr>
                              <w:t>8</w:t>
                            </w:r>
                            <w:r>
                              <w:fldChar w:fldCharType="end"/>
                            </w:r>
                            <w:r>
                              <w:t>.</w:t>
                            </w:r>
                            <w:ins w:id="453" w:author="ara952 reza" w:date="2020-04-01T22:34:00Z">
                              <w:r w:rsidRPr="001D3854">
                                <w:t xml:space="preserve"> </w:t>
                              </w:r>
                            </w:ins>
                            <w:ins w:id="454" w:author="ara952 reza" w:date="2020-04-02T12:43:00Z">
                              <w:r w:rsidRPr="004318FF">
                                <w:t>The residual currents in the Minas Basin and channel (from Greenberg, 1982)</w:t>
                              </w:r>
                            </w:ins>
                          </w:p>
                          <w:p w14:paraId="212CE6F1" w14:textId="3C9B31FC" w:rsidR="009D6B96" w:rsidRPr="004C6EFB" w:rsidRDefault="009D6B96" w:rsidP="00011692">
                            <w:pPr>
                              <w:pStyle w:val="Caption"/>
                              <w:rPr>
                                <w:ins w:id="455" w:author="ara952 reza" w:date="2020-04-01T22:34:00Z"/>
                                <w:noProof/>
                              </w:rPr>
                            </w:pPr>
                          </w:p>
                          <w:p w14:paraId="0B418F56" w14:textId="56A3CB34" w:rsidR="009D6B96" w:rsidRPr="00F351A4" w:rsidRDefault="009D6B96">
                            <w:pPr>
                              <w:pStyle w:val="Caption"/>
                              <w:rPr>
                                <w:noProof/>
                              </w:rPr>
                            </w:pPr>
                            <w:del w:id="456" w:author="ara952 reza" w:date="2020-04-01T22:35:00Z">
                              <w:r w:rsidRPr="004318FF" w:rsidDel="001D3854">
                                <w:delText>The residual currents in the Minas Basin and channel (from Greenberg, 1982)</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7033D" id="Text Box 71" o:spid="_x0000_s1089" type="#_x0000_t202" style="position:absolute;margin-left:179.8pt;margin-top:173pt;width:231pt;height:27pt;z-index:-251598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" stroked="f">
                <v:textbox inset="0,0,0,0">
                  <w:txbxContent>
                    <w:p w14:paraId="3FC9D272" w14:textId="77777777" w:rsidR="009D6B96" w:rsidRPr="004C6EFB" w:rsidRDefault="009D6B96" w:rsidP="00011692">
                      <w:pPr>
                        <w:pStyle w:val="Caption"/>
                        <w:rPr>
                          <w:ins w:id="457" w:author="ara952 reza" w:date="2020-04-02T12:43:00Z"/>
                          <w:noProof/>
                        </w:rPr>
                      </w:pPr>
                      <w:r>
                        <w:t xml:space="preserve">Figure </w:t>
                      </w:r>
                      <w:r>
                        <w:fldChar w:fldCharType="begin"/>
                      </w:r>
                      <w:r>
                        <w:instrText>SEQ Figure \* ARABIC</w:instrText>
                      </w:r>
                      <w:r>
                        <w:fldChar w:fldCharType="separate"/>
                      </w:r>
                      <w:r>
                        <w:rPr>
                          <w:noProof/>
                        </w:rPr>
                        <w:t>8</w:t>
                      </w:r>
                      <w:r>
                        <w:fldChar w:fldCharType="end"/>
                      </w:r>
                      <w:r>
                        <w:t>.</w:t>
                      </w:r>
                      <w:ins w:id="458" w:author="ara952 reza" w:date="2020-04-01T22:34:00Z">
                        <w:r w:rsidRPr="001D3854">
                          <w:t xml:space="preserve"> </w:t>
                        </w:r>
                      </w:ins>
                      <w:ins w:id="459" w:author="ara952 reza" w:date="2020-04-02T12:43:00Z">
                        <w:r w:rsidRPr="004318FF">
                          <w:t>The residual currents in the Minas Basin and channel (from Greenberg, 1982)</w:t>
                        </w:r>
                      </w:ins>
                    </w:p>
                    <w:p w14:paraId="212CE6F1" w14:textId="3C9B31FC" w:rsidR="009D6B96" w:rsidRPr="004C6EFB" w:rsidRDefault="009D6B96" w:rsidP="00011692">
                      <w:pPr>
                        <w:pStyle w:val="Caption"/>
                        <w:rPr>
                          <w:ins w:id="460" w:author="ara952 reza" w:date="2020-04-01T22:34:00Z"/>
                          <w:noProof/>
                        </w:rPr>
                      </w:pPr>
                    </w:p>
                    <w:p w14:paraId="0B418F56" w14:textId="56A3CB34" w:rsidR="009D6B96" w:rsidRPr="00F351A4" w:rsidRDefault="009D6B96">
                      <w:pPr>
                        <w:pStyle w:val="Caption"/>
                        <w:rPr>
                          <w:noProof/>
                        </w:rPr>
                      </w:pPr>
                      <w:del w:id="461" w:author="ara952 reza" w:date="2020-04-01T22:35:00Z">
                        <w:r w:rsidRPr="004318FF" w:rsidDel="001D3854">
                          <w:delText>The residual currents in the Minas Basin and channel (from Greenberg, 1982)</w:delText>
                        </w:r>
                      </w:del>
                    </w:p>
                  </w:txbxContent>
                </v:textbox>
                <w10:wrap type="tight" anchorx="margin"/>
              </v:shape>
            </w:pict>
          </mc:Fallback>
        </mc:AlternateContent>
      </w:r>
    </w:p>
    <w:p w14:paraId="60CEFC56" w14:textId="0F4DC0F2" w:rsidR="00F16E99" w:rsidRDefault="00F16E99" w:rsidP="000E2D6B">
      <w:r>
        <w:rPr>
          <w:noProof/>
        </w:rPr>
        <w:lastRenderedPageBreak/>
        <w:drawing>
          <wp:anchor distT="0" distB="0" distL="114300" distR="114300" simplePos="0" relativeHeight="251718656" behindDoc="0" locked="0" layoutInCell="1" allowOverlap="1" wp14:anchorId="165574A3" wp14:editId="4336A9B1">
            <wp:simplePos x="0" y="0"/>
            <wp:positionH relativeFrom="column">
              <wp:posOffset>1226820</wp:posOffset>
            </wp:positionH>
            <wp:positionV relativeFrom="paragraph">
              <wp:posOffset>255905</wp:posOffset>
            </wp:positionV>
            <wp:extent cx="3718560" cy="1851025"/>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18560" cy="1851025"/>
                    </a:xfrm>
                    <a:prstGeom prst="rect">
                      <a:avLst/>
                    </a:prstGeom>
                    <a:noFill/>
                  </pic:spPr>
                </pic:pic>
              </a:graphicData>
            </a:graphic>
            <wp14:sizeRelH relativeFrom="margin">
              <wp14:pctWidth>0</wp14:pctWidth>
            </wp14:sizeRelH>
            <wp14:sizeRelV relativeFrom="margin">
              <wp14:pctHeight>0</wp14:pctHeight>
            </wp14:sizeRelV>
          </wp:anchor>
        </w:drawing>
      </w:r>
    </w:p>
    <w:p w14:paraId="0AA5F642" w14:textId="22ECBEC1" w:rsidR="00F16E99" w:rsidRDefault="00F16E99" w:rsidP="00F16E99">
      <w:pPr>
        <w:pStyle w:val="Caption"/>
      </w:pPr>
      <w:r>
        <w:t xml:space="preserve">                                                           Figure </w:t>
      </w:r>
      <w:r>
        <w:fldChar w:fldCharType="begin"/>
      </w:r>
      <w:r>
        <w:instrText>SEQ Figure \* ARABIC</w:instrText>
      </w:r>
      <w:r>
        <w:fldChar w:fldCharType="separate"/>
      </w:r>
      <w:r w:rsidR="002A3D92">
        <w:rPr>
          <w:noProof/>
        </w:rPr>
        <w:t>9</w:t>
      </w:r>
      <w:r>
        <w:fldChar w:fldCharType="end"/>
      </w:r>
      <w:r w:rsidRPr="00FE1A2D">
        <w:t>. The depth-averaged residual flow (from Wu et al, 2011</w:t>
      </w:r>
      <w:ins w:id="462" w:author="ara952 reza" w:date="2020-04-02T12:43:00Z">
        <w:r w:rsidR="00222903">
          <w:t>)</w:t>
        </w:r>
      </w:ins>
    </w:p>
    <w:p w14:paraId="74BA1787" w14:textId="06F2F184" w:rsidR="00F16E99" w:rsidRDefault="00F16E99" w:rsidP="000E2D6B"/>
    <w:p w14:paraId="16D35028" w14:textId="69F62D0A" w:rsidR="00F16E99" w:rsidRDefault="00EC1464" w:rsidP="006D69EF">
      <w:r>
        <w:rPr>
          <w:noProof/>
        </w:rPr>
        <mc:AlternateContent>
          <mc:Choice Requires="wpg">
            <w:drawing>
              <wp:anchor distT="0" distB="0" distL="114300" distR="114300" simplePos="0" relativeHeight="251724800" behindDoc="0" locked="0" layoutInCell="1" allowOverlap="1" wp14:anchorId="268DD0EA" wp14:editId="2318C36B">
                <wp:simplePos x="0" y="0"/>
                <wp:positionH relativeFrom="margin">
                  <wp:posOffset>-28575</wp:posOffset>
                </wp:positionH>
                <wp:positionV relativeFrom="paragraph">
                  <wp:posOffset>0</wp:posOffset>
                </wp:positionV>
                <wp:extent cx="3086100" cy="2432685"/>
                <wp:effectExtent l="0" t="0" r="0" b="5715"/>
                <wp:wrapTopAndBottom/>
                <wp:docPr id="62" name="Group 62"/>
                <wp:cNvGraphicFramePr/>
                <a:graphic xmlns:a="http://schemas.openxmlformats.org/drawingml/2006/main">
                  <a:graphicData uri="http://schemas.microsoft.com/office/word/2010/wordprocessingGroup">
                    <wpg:wgp>
                      <wpg:cNvGrpSpPr/>
                      <wpg:grpSpPr>
                        <a:xfrm>
                          <a:off x="0" y="0"/>
                          <a:ext cx="3086100" cy="2432685"/>
                          <a:chOff x="0" y="0"/>
                          <a:chExt cx="3116580" cy="2680335"/>
                        </a:xfrm>
                      </wpg:grpSpPr>
                      <pic:pic xmlns:pic="http://schemas.openxmlformats.org/drawingml/2006/picture">
                        <pic:nvPicPr>
                          <pic:cNvPr id="75" name="Picture 75"/>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16580" cy="2680335"/>
                          </a:xfrm>
                          <a:prstGeom prst="rect">
                            <a:avLst/>
                          </a:prstGeom>
                          <a:noFill/>
                        </pic:spPr>
                      </pic:pic>
                      <wps:wsp>
                        <wps:cNvPr id="78" name="Text Box 78"/>
                        <wps:cNvSpPr txBox="1"/>
                        <wps:spPr>
                          <a:xfrm>
                            <a:off x="66675" y="172248"/>
                            <a:ext cx="304800" cy="362980"/>
                          </a:xfrm>
                          <a:prstGeom prst="rect">
                            <a:avLst/>
                          </a:prstGeom>
                          <a:noFill/>
                          <a:ln w="6350">
                            <a:noFill/>
                          </a:ln>
                        </wps:spPr>
                        <wps:txbx>
                          <w:txbxContent>
                            <w:p w14:paraId="7D954AF5" w14:textId="755EC12C" w:rsidR="009D6B96" w:rsidRDefault="009D6B9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8DD0EA" id="Group 62" o:spid="_x0000_s1090" style="position:absolute;margin-left:-2.25pt;margin-top:0;width:243pt;height:191.55pt;z-index:251724800;mso-position-horizontal-relative:margin;mso-width-relative:margin;mso-height-relative:margin" coordsize="31165,26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">
                <v:shape id="Picture 75" o:spid="_x0000_s1091" type="#_x0000_t75" style="position:absolute;width:31165;height:26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">
                  <v:imagedata r:id="rId52" o:title=""/>
                </v:shape>
                <v:shape id="Text Box 78" o:spid="_x0000_s1092" type="#_x0000_t202" style="position:absolute;left:666;top:1722;width:3048;height:3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7D954AF5" w14:textId="755EC12C" w:rsidR="009D6B96" w:rsidRDefault="009D6B96">
                        <w:r>
                          <w:t>a</w:t>
                        </w:r>
                      </w:p>
                    </w:txbxContent>
                  </v:textbox>
                </v:shape>
                <w10:wrap type="topAndBottom" anchorx="margin"/>
              </v:group>
            </w:pict>
          </mc:Fallback>
        </mc:AlternateContent>
      </w:r>
      <w:r>
        <w:rPr>
          <w:noProof/>
        </w:rPr>
        <w:drawing>
          <wp:anchor distT="0" distB="0" distL="114300" distR="114300" simplePos="0" relativeHeight="251720704" behindDoc="0" locked="0" layoutInCell="1" allowOverlap="1" wp14:anchorId="14D6DAE7" wp14:editId="080DAABA">
            <wp:simplePos x="0" y="0"/>
            <wp:positionH relativeFrom="margin">
              <wp:posOffset>3133725</wp:posOffset>
            </wp:positionH>
            <wp:positionV relativeFrom="paragraph">
              <wp:posOffset>0</wp:posOffset>
            </wp:positionV>
            <wp:extent cx="2790825" cy="2404110"/>
            <wp:effectExtent l="0" t="0" r="952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90825" cy="240411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6848" behindDoc="0" locked="0" layoutInCell="1" allowOverlap="1" wp14:anchorId="166A388C" wp14:editId="0F5B66A8">
                <wp:simplePos x="0" y="0"/>
                <wp:positionH relativeFrom="column">
                  <wp:posOffset>3202305</wp:posOffset>
                </wp:positionH>
                <wp:positionV relativeFrom="paragraph">
                  <wp:posOffset>198755</wp:posOffset>
                </wp:positionV>
                <wp:extent cx="304800" cy="23622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04800" cy="236220"/>
                        </a:xfrm>
                        <a:prstGeom prst="rect">
                          <a:avLst/>
                        </a:prstGeom>
                        <a:noFill/>
                        <a:ln w="6350">
                          <a:noFill/>
                        </a:ln>
                      </wps:spPr>
                      <wps:txbx>
                        <w:txbxContent>
                          <w:p w14:paraId="19CD7ACC" w14:textId="410D56D9" w:rsidR="009D6B96" w:rsidRDefault="009D6B96" w:rsidP="00EA5F4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A388C" id="Text Box 79" o:spid="_x0000_s1093" type="#_x0000_t202" style="position:absolute;margin-left:252.15pt;margin-top:15.65pt;width:24pt;height:18.6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" filled="f" stroked="f" strokeweight=".5pt">
                <v:textbox>
                  <w:txbxContent>
                    <w:p w14:paraId="19CD7ACC" w14:textId="410D56D9" w:rsidR="009D6B96" w:rsidRDefault="009D6B96" w:rsidP="00EA5F41">
                      <w:r>
                        <w:t>b</w:t>
                      </w:r>
                    </w:p>
                  </w:txbxContent>
                </v:textbox>
              </v:shape>
            </w:pict>
          </mc:Fallback>
        </mc:AlternateContent>
      </w:r>
      <w:r w:rsidR="00235F00">
        <w:rPr>
          <w:noProof/>
        </w:rPr>
        <mc:AlternateContent>
          <mc:Choice Requires="wps">
            <w:drawing>
              <wp:anchor distT="0" distB="0" distL="114300" distR="114300" simplePos="0" relativeHeight="251722752" behindDoc="0" locked="0" layoutInCell="1" allowOverlap="1" wp14:anchorId="1E89B1D4" wp14:editId="407E00A4">
                <wp:simplePos x="0" y="0"/>
                <wp:positionH relativeFrom="margin">
                  <wp:align>right</wp:align>
                </wp:positionH>
                <wp:positionV relativeFrom="paragraph">
                  <wp:posOffset>2581275</wp:posOffset>
                </wp:positionV>
                <wp:extent cx="5876925" cy="635"/>
                <wp:effectExtent l="0" t="0" r="9525" b="0"/>
                <wp:wrapTopAndBottom/>
                <wp:docPr id="77" name="Text Box 77"/>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wps:spPr>
                      <wps:txbx>
                        <w:txbxContent>
                          <w:p w14:paraId="35A24676" w14:textId="4C685403" w:rsidR="009D6B96" w:rsidRPr="004F3846" w:rsidRDefault="009D6B96" w:rsidP="00EA5F41">
                            <w:pPr>
                              <w:pStyle w:val="Caption"/>
                              <w:rPr>
                                <w:noProof/>
                              </w:rPr>
                            </w:pPr>
                            <w:r>
                              <w:t xml:space="preserve">Figure </w:t>
                            </w:r>
                            <w:r>
                              <w:fldChar w:fldCharType="begin"/>
                            </w:r>
                            <w:r>
                              <w:instrText>SEQ Figure \* ARABIC</w:instrText>
                            </w:r>
                            <w:r>
                              <w:fldChar w:fldCharType="separate"/>
                            </w:r>
                            <w:r>
                              <w:rPr>
                                <w:noProof/>
                              </w:rPr>
                              <w:t>10</w:t>
                            </w:r>
                            <w:r>
                              <w:fldChar w:fldCharType="end"/>
                            </w:r>
                            <w:r>
                              <w:t>.</w:t>
                            </w:r>
                            <w:r w:rsidRPr="00E74A99">
                              <w:t xml:space="preserve">Tidal residual currents in the Minas Basin area and location of four gyres in </w:t>
                            </w:r>
                            <w:r>
                              <w:t>(a)</w:t>
                            </w:r>
                            <w:r w:rsidRPr="00E74A99">
                              <w:t>Barotropic run</w:t>
                            </w:r>
                            <w:r>
                              <w:t xml:space="preserve"> and (b) Baroclinic ru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89B1D4" id="Text Box 77" o:spid="_x0000_s1094" type="#_x0000_t202" style="position:absolute;margin-left:411.55pt;margin-top:203.25pt;width:462.75pt;height:.05pt;z-index:2517227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" stroked="f">
                <v:textbox style="mso-fit-shape-to-text:t" inset="0,0,0,0">
                  <w:txbxContent>
                    <w:p w14:paraId="35A24676" w14:textId="4C685403" w:rsidR="009D6B96" w:rsidRPr="004F3846" w:rsidRDefault="009D6B96" w:rsidP="00EA5F41">
                      <w:pPr>
                        <w:pStyle w:val="Caption"/>
                        <w:rPr>
                          <w:noProof/>
                        </w:rPr>
                      </w:pPr>
                      <w:r>
                        <w:t xml:space="preserve">Figure </w:t>
                      </w:r>
                      <w:r>
                        <w:fldChar w:fldCharType="begin"/>
                      </w:r>
                      <w:r>
                        <w:instrText>SEQ Figure \* ARABIC</w:instrText>
                      </w:r>
                      <w:r>
                        <w:fldChar w:fldCharType="separate"/>
                      </w:r>
                      <w:r>
                        <w:rPr>
                          <w:noProof/>
                        </w:rPr>
                        <w:t>10</w:t>
                      </w:r>
                      <w:r>
                        <w:fldChar w:fldCharType="end"/>
                      </w:r>
                      <w:r>
                        <w:t>.</w:t>
                      </w:r>
                      <w:r w:rsidRPr="00E74A99">
                        <w:t xml:space="preserve">Tidal residual currents in the Minas Basin area and location of four gyres in </w:t>
                      </w:r>
                      <w:r>
                        <w:t>(a)</w:t>
                      </w:r>
                      <w:r w:rsidRPr="00E74A99">
                        <w:t>Barotropic run</w:t>
                      </w:r>
                      <w:r>
                        <w:t xml:space="preserve"> and (b) Baroclinic run</w:t>
                      </w:r>
                    </w:p>
                  </w:txbxContent>
                </v:textbox>
                <w10:wrap type="topAndBottom" anchorx="margin"/>
              </v:shape>
            </w:pict>
          </mc:Fallback>
        </mc:AlternateContent>
      </w:r>
    </w:p>
    <w:p w14:paraId="1FF22BCC" w14:textId="2829D304" w:rsidR="003A7B30" w:rsidRDefault="006D69EF">
      <w:pPr>
        <w:spacing w:after="0"/>
        <w:jc w:val="both"/>
      </w:pPr>
      <w:ins w:id="463" w:author="ara952 reza" w:date="2020-04-01T22:43:00Z">
        <w:r>
          <w:rPr>
            <w:noProof/>
          </w:rPr>
          <w:lastRenderedPageBreak/>
          <mc:AlternateContent>
            <mc:Choice Requires="wps">
              <w:drawing>
                <wp:anchor distT="0" distB="0" distL="114300" distR="114300" simplePos="0" relativeHeight="251729920" behindDoc="0" locked="0" layoutInCell="1" allowOverlap="1" wp14:anchorId="09DBD952" wp14:editId="3CEB639A">
                  <wp:simplePos x="0" y="0"/>
                  <wp:positionH relativeFrom="margin">
                    <wp:posOffset>1352550</wp:posOffset>
                  </wp:positionH>
                  <wp:positionV relativeFrom="paragraph">
                    <wp:posOffset>4594860</wp:posOffset>
                  </wp:positionV>
                  <wp:extent cx="3169920" cy="297180"/>
                  <wp:effectExtent l="0" t="0" r="0" b="7620"/>
                  <wp:wrapTopAndBottom/>
                  <wp:docPr id="82" name="Text Box 82"/>
                  <wp:cNvGraphicFramePr/>
                  <a:graphic xmlns:a="http://schemas.openxmlformats.org/drawingml/2006/main">
                    <a:graphicData uri="http://schemas.microsoft.com/office/word/2010/wordprocessingShape">
                      <wps:wsp>
                        <wps:cNvSpPr txBox="1"/>
                        <wps:spPr>
                          <a:xfrm>
                            <a:off x="0" y="0"/>
                            <a:ext cx="3169920" cy="297180"/>
                          </a:xfrm>
                          <a:prstGeom prst="rect">
                            <a:avLst/>
                          </a:prstGeom>
                          <a:solidFill>
                            <a:prstClr val="white"/>
                          </a:solidFill>
                          <a:ln>
                            <a:noFill/>
                          </a:ln>
                        </wps:spPr>
                        <wps:txbx>
                          <w:txbxContent>
                            <w:p w14:paraId="1DC18939" w14:textId="1FA6381A" w:rsidR="009D6B96" w:rsidRPr="001F0C63" w:rsidRDefault="009D6B96" w:rsidP="0091324F">
                              <w:pPr>
                                <w:pStyle w:val="Caption"/>
                                <w:rPr>
                                  <w:noProof/>
                                </w:rPr>
                              </w:pPr>
                              <w:ins w:id="464" w:author="ara952 reza" w:date="2020-04-01T22:43:00Z">
                                <w:r>
                                  <w:t xml:space="preserve">Figure </w:t>
                                </w:r>
                                <w:r>
                                  <w:fldChar w:fldCharType="begin"/>
                                </w:r>
                                <w:r>
                                  <w:instrText xml:space="preserve"> SEQ Figure \* ARABIC </w:instrText>
                                </w:r>
                              </w:ins>
                              <w:r>
                                <w:fldChar w:fldCharType="separate"/>
                              </w:r>
                              <w:r>
                                <w:rPr>
                                  <w:noProof/>
                                </w:rPr>
                                <w:t>11</w:t>
                              </w:r>
                              <w:ins w:id="465" w:author="ara952 reza" w:date="2020-04-01T22:43:00Z">
                                <w:r>
                                  <w:fldChar w:fldCharType="end"/>
                                </w:r>
                                <w:r>
                                  <w:t>.</w:t>
                                </w:r>
                                <w:r w:rsidRPr="00071E59">
                                  <w:t>Residual currents at the Bay entrance and Grand Manan Island (from Greenberg, 1982).</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BD952" id="Text Box 82" o:spid="_x0000_s1095" type="#_x0000_t202" style="position:absolute;left:0;text-align:left;margin-left:106.5pt;margin-top:361.8pt;width:249.6pt;height:23.4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uNAIAAGoEAAAOAAAAZHJzL2Uyb0RvYy54bWysVFFv2yAQfp+0/4B4X5ykU9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" stroked="f">
                  <v:textbox inset="0,0,0,0">
                    <w:txbxContent>
                      <w:p w14:paraId="1DC18939" w14:textId="1FA6381A" w:rsidR="009D6B96" w:rsidRPr="001F0C63" w:rsidRDefault="009D6B96" w:rsidP="0091324F">
                        <w:pPr>
                          <w:pStyle w:val="Caption"/>
                          <w:rPr>
                            <w:noProof/>
                          </w:rPr>
                        </w:pPr>
                        <w:ins w:id="466" w:author="ara952 reza" w:date="2020-04-01T22:43:00Z">
                          <w:r>
                            <w:t xml:space="preserve">Figure </w:t>
                          </w:r>
                          <w:r>
                            <w:fldChar w:fldCharType="begin"/>
                          </w:r>
                          <w:r>
                            <w:instrText xml:space="preserve"> SEQ Figure \* ARABIC </w:instrText>
                          </w:r>
                        </w:ins>
                        <w:r>
                          <w:fldChar w:fldCharType="separate"/>
                        </w:r>
                        <w:r>
                          <w:rPr>
                            <w:noProof/>
                          </w:rPr>
                          <w:t>11</w:t>
                        </w:r>
                        <w:ins w:id="467" w:author="ara952 reza" w:date="2020-04-01T22:43:00Z">
                          <w:r>
                            <w:fldChar w:fldCharType="end"/>
                          </w:r>
                          <w:r>
                            <w:t>.</w:t>
                          </w:r>
                          <w:r w:rsidRPr="00071E59">
                            <w:t>Residual currents at the Bay entrance and Grand Manan Island (from Greenberg, 1982).</w:t>
                          </w:r>
                        </w:ins>
                      </w:p>
                    </w:txbxContent>
                  </v:textbox>
                  <w10:wrap type="topAndBottom" anchorx="margin"/>
                </v:shape>
              </w:pict>
            </mc:Fallback>
          </mc:AlternateContent>
        </w:r>
      </w:ins>
      <w:ins w:id="468" w:author="ara952 reza" w:date="2020-04-01T22:42:00Z">
        <w:r>
          <w:rPr>
            <w:noProof/>
          </w:rPr>
          <w:drawing>
            <wp:anchor distT="0" distB="0" distL="114300" distR="114300" simplePos="0" relativeHeight="251727872" behindDoc="0" locked="0" layoutInCell="1" allowOverlap="1" wp14:anchorId="577AAAAB" wp14:editId="2D58E47C">
              <wp:simplePos x="0" y="0"/>
              <wp:positionH relativeFrom="margin">
                <wp:align>center</wp:align>
              </wp:positionH>
              <wp:positionV relativeFrom="paragraph">
                <wp:posOffset>2136775</wp:posOffset>
              </wp:positionV>
              <wp:extent cx="3177540" cy="2442845"/>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7540" cy="2442845"/>
                      </a:xfrm>
                      <a:prstGeom prst="rect">
                        <a:avLst/>
                      </a:prstGeom>
                      <a:noFill/>
                    </pic:spPr>
                  </pic:pic>
                </a:graphicData>
              </a:graphic>
              <wp14:sizeRelH relativeFrom="margin">
                <wp14:pctWidth>0</wp14:pctWidth>
              </wp14:sizeRelH>
              <wp14:sizeRelV relativeFrom="margin">
                <wp14:pctHeight>0</wp14:pctHeight>
              </wp14:sizeRelV>
            </wp:anchor>
          </w:drawing>
        </w:r>
      </w:ins>
      <w:r w:rsidR="00F16E99">
        <w:t xml:space="preserve">The residual flow for the barotropic run is presented in Fig. </w:t>
      </w:r>
      <w:del w:id="469" w:author="ara952 reza" w:date="2020-04-01T22:36:00Z">
        <w:r w:rsidR="00F16E99" w:rsidDel="001D3854">
          <w:delText xml:space="preserve">14 </w:delText>
        </w:r>
      </w:del>
      <w:ins w:id="470" w:author="ara952 reza" w:date="2020-04-01T22:36:00Z">
        <w:r w:rsidR="001D3854">
          <w:t>10</w:t>
        </w:r>
      </w:ins>
      <w:ins w:id="471" w:author="ara952 reza" w:date="2020-04-01T22:38:00Z">
        <w:r w:rsidR="003A7B30">
          <w:t>a</w:t>
        </w:r>
      </w:ins>
      <w:ins w:id="472" w:author="ara952 reza" w:date="2020-04-01T22:36:00Z">
        <w:r w:rsidR="001D3854">
          <w:t xml:space="preserve"> </w:t>
        </w:r>
      </w:ins>
      <w:r w:rsidR="00F16E99">
        <w:t>at the end of the simulation period, August 31</w:t>
      </w:r>
      <w:r w:rsidR="00F16E99" w:rsidRPr="00B51C1A">
        <w:rPr>
          <w:vertAlign w:val="superscript"/>
        </w:rPr>
        <w:t>st</w:t>
      </w:r>
      <w:r w:rsidR="00F16E99">
        <w:t>.</w:t>
      </w:r>
      <w:r w:rsidR="00F16E99" w:rsidRPr="00F16E99">
        <w:t xml:space="preserve"> </w:t>
      </w:r>
      <w:del w:id="473" w:author="ara952 reza" w:date="2020-04-01T22:40:00Z">
        <w:r w:rsidR="00F16E99" w:rsidDel="003A7B30">
          <w:delText>The same residual current has been resolved at the entrance of the Bay (Greenberg, 1982;</w:delText>
        </w:r>
        <w:r w:rsidR="00F16E99" w:rsidRPr="0093718F" w:rsidDel="003A7B30">
          <w:delText xml:space="preserve"> </w:delText>
        </w:r>
        <w:r w:rsidR="00F16E99" w:rsidDel="003A7B30">
          <w:delText xml:space="preserve">Isaji and Spaulding 1984). </w:delText>
        </w:r>
      </w:del>
      <w:r w:rsidR="00F16E99">
        <w:t>The high-resolution grid in the model</w:t>
      </w:r>
      <w:del w:id="474" w:author="ara952 reza" w:date="2020-04-01T22:36:00Z">
        <w:r w:rsidR="00F16E99" w:rsidDel="001D3854">
          <w:delText xml:space="preserve"> and</w:delText>
        </w:r>
      </w:del>
      <w:r w:rsidR="00F16E99">
        <w:t>, especially in the Minas Passage and Channel, can resolve these features. It seems that the tide, complex geometry at the entrance of Minas Passage result in the generation of the gyres. There is an improvement for the residual currents in the Baroclinic run (Fig. 1</w:t>
      </w:r>
      <w:ins w:id="475" w:author="ara952 reza" w:date="2020-04-01T22:38:00Z">
        <w:r w:rsidR="003A7B30">
          <w:t>0b</w:t>
        </w:r>
      </w:ins>
      <w:del w:id="476" w:author="ara952 reza" w:date="2020-04-01T22:38:00Z">
        <w:r w:rsidR="00F16E99" w:rsidDel="003A7B30">
          <w:delText>7,18</w:delText>
        </w:r>
      </w:del>
      <w:r w:rsidR="00F16E99">
        <w:t>) and it shows that in the Minas Basin area</w:t>
      </w:r>
      <w:ins w:id="477" w:author="ara952 reza" w:date="2020-04-01T22:38:00Z">
        <w:r w:rsidR="003A7B30">
          <w:t>,</w:t>
        </w:r>
      </w:ins>
      <w:r w:rsidR="00F16E99">
        <w:t xml:space="preserve"> the shape of the gyre persists but the residual currents speed increase due to baroclinic effect. In the lower part of Bay, northeast of Grand Manan Island, the baroclinic effect has generated a clockwise gyre around the high gradient depth </w:t>
      </w:r>
      <w:del w:id="478" w:author="ara952 reza" w:date="2020-04-01T22:42:00Z">
        <w:r w:rsidR="00F16E99" w:rsidDel="003A7B30">
          <w:delText>area.</w:delText>
        </w:r>
      </w:del>
      <w:ins w:id="479" w:author="ara952 reza" w:date="2020-04-01T22:44:00Z">
        <w:r w:rsidR="003A7B30">
          <w:t>area (Fig. 12)</w:t>
        </w:r>
      </w:ins>
      <w:ins w:id="480" w:author="ara952 reza" w:date="2020-04-01T22:42:00Z">
        <w:r w:rsidR="003A7B30">
          <w:t>. In</w:t>
        </w:r>
      </w:ins>
      <w:ins w:id="481" w:author="ara952 reza" w:date="2020-04-01T22:41:00Z">
        <w:r w:rsidR="003A7B30">
          <w:t xml:space="preserve"> the lower part of Bay, northeast of Grand Manan Island, the baroclinic effect has generated a clockwise gyre around the high gradient depth area </w:t>
        </w:r>
      </w:ins>
      <w:ins w:id="482" w:author="ara952 reza" w:date="2020-04-01T22:40:00Z">
        <w:r w:rsidR="003A7B30">
          <w:t>The same residual current</w:t>
        </w:r>
      </w:ins>
      <w:ins w:id="483" w:author="ara952 reza" w:date="2020-04-01T22:43:00Z">
        <w:r w:rsidR="003A7B30">
          <w:t>(Fig.11)</w:t>
        </w:r>
      </w:ins>
      <w:ins w:id="484" w:author="ara952 reza" w:date="2020-04-01T22:40:00Z">
        <w:r w:rsidR="003A7B30">
          <w:t xml:space="preserve"> has been resolved at the entrance of the Bay </w:t>
        </w:r>
      </w:ins>
      <w:ins w:id="485" w:author="ara952 reza" w:date="2020-09-11T10:34:00Z">
        <w:r w:rsidR="00C72977">
          <w:fldChar w:fldCharType="begin" w:fldLock="1"/>
        </w:r>
      </w:ins>
      <w:r w:rsidR="003677AB">
        <w:instrText>ADDIN CSL_CITATION {"citationItems":[{"id":"ITEM-1","itemData":{"DOI":"10.1175/1520-0485(1983)013&lt;0886:MTMBCI&gt;2.0.CO;2","ISSN":"0022-3670","abstract":"Two dimensional, nonlinear numerical models are used to study the residual barotropic circulation generated by tides and steady winds in the Bay of Fundy and Gulf of Maine. The first a multi-grid model, is used to examine the Bay of Fundy with a coarse look at the Gulf of Maine. The circulation in the upper Bay of Fundy is predominantly tidally driven. The model clearly reproduces the major gyres observed at the head of the Bay. Steady wind stresses have some effect on the strength of these currents but little cited on the pattern. The counterclockwise gyre, observed in the body of the Bay of Fundy, is not reproduced in the model. The second model covers the lower Bay of Fundy and the Gulf of Maine with a single fine grid and is used to look at details in the Gulf of Maine. A clockwise circulation around Georges Bank and Nantucket Shoals is clearly indicated from tidal forcing alone. as is a gyre over the shallow part of Browns Bnak. Different steady wind-stress fields give rise to variations in current strength and current patterns. The counterclockwise Maine eddy is only found in the model when forced by a steady northeast wind stress in addition to tides.","author":[{"dropping-particle":"","family":"Greenberg","given":"David A","non-dropping-particle":"","parse-names":false,"suffix":""}],"container-title":"Journal of Physical Oceanography","id":"ITEM-1","issue":"5","issued":{"date-parts":[["1983","5","1"]]},"page":"886-904","title":"Modelling the Mean Barotropic Circulation in the Bay of Fundy and Gulf of Maine","type":"article-journal","volume":"13"},"uris":["http://www.mendeley.com/documents/?uuid=7d748818-7cf9-465b-8ef7-8e73896372c5"]},{"id":"ITEM-2","itemData":{"DOI":"10.1175/1520-0485(1984)014&lt;1119:AMOTTI&gt;2.0.CO;2","ISSN":"0022-3670","abstract":"A three-dimensional nonlinear numerical hydrodynamic model using Legendre polynomials to represent the vertical structure of the horizontal currents has been used to study the tidally induced residual flows in the Gulf of Maine–Georges Bank study region using a 6.25 km square grid. Tidal elevations in terms of the M2 phase and amplitude along the open boundaries are specified using Schwiderski's deep ocean tidal model. The model predicts strong clockwise circulation gyres around Georges Bank and Nantucket Shoals with a weak gyre around Browns Bank. Strong inflow to the Gulf of Maine is predicted near the Southwestern tip of Nova Scotia. These results are in good agreement with recent model predictions of Greenberg.","author":[{"dropping-particle":"","family":"Isaji","given":"Tatsusaburo","non-dropping-particle":"","parse-names":false,"suffix":""},{"dropping-particle":"","family":"Spaulding","given":"Malcolm L","non-dropping-particle":"","parse-names":false,"suffix":""}],"container-title":"Journal of Physical Oceanography","id":"ITEM-2","issue":"6","issued":{"date-parts":[["1984","6","1"]]},"page":"1119-1126","title":"A Model of the Tidally Induced Residual Circulation in the Gulf of Maine and Georges Bank","type":"article-journal","volume":"14"},"uris":["http://www.mendeley.com/documents/?uuid=667c0773-b486-476d-9ba8-d15a8ac3cdbf"]}],"mendeley":{"formattedCitation":"[63,64]","plainTextFormattedCitation":"[63,64]","previouslyFormattedCitation":"[63,64]"},"properties":{"noteIndex":0},"schema":"https://github.com/citation-style-language/schema/raw/master/csl-citation.json"}</w:instrText>
      </w:r>
      <w:r w:rsidR="00C72977">
        <w:fldChar w:fldCharType="separate"/>
      </w:r>
      <w:r w:rsidR="00C72977" w:rsidRPr="00C72977">
        <w:rPr>
          <w:noProof/>
        </w:rPr>
        <w:t>[63,64]</w:t>
      </w:r>
      <w:ins w:id="486" w:author="ara952 reza" w:date="2020-09-11T10:34:00Z">
        <w:r w:rsidR="00C72977">
          <w:fldChar w:fldCharType="end"/>
        </w:r>
      </w:ins>
      <w:ins w:id="487" w:author="ara952 reza" w:date="2020-04-01T22:40:00Z">
        <w:r w:rsidR="003A7B30">
          <w:t>.</w:t>
        </w:r>
      </w:ins>
    </w:p>
    <w:p w14:paraId="61BA6E2D" w14:textId="1B7CF605" w:rsidR="00235F00" w:rsidRDefault="00235F00">
      <w:pPr>
        <w:spacing w:after="0"/>
        <w:jc w:val="both"/>
      </w:pPr>
    </w:p>
    <w:p w14:paraId="2B48C06C" w14:textId="68892CBB" w:rsidR="00235F00" w:rsidRDefault="005E0C54">
      <w:pPr>
        <w:spacing w:after="0"/>
        <w:jc w:val="both"/>
      </w:pPr>
      <w:ins w:id="488" w:author="ara952 reza" w:date="2020-04-01T22:46:00Z">
        <w:r>
          <w:rPr>
            <w:noProof/>
          </w:rPr>
          <mc:AlternateContent>
            <mc:Choice Requires="wps">
              <w:drawing>
                <wp:anchor distT="0" distB="0" distL="114300" distR="114300" simplePos="0" relativeHeight="251734016" behindDoc="0" locked="0" layoutInCell="1" allowOverlap="1" wp14:anchorId="5FAB58BF" wp14:editId="46424535">
                  <wp:simplePos x="0" y="0"/>
                  <wp:positionH relativeFrom="margin">
                    <wp:align>center</wp:align>
                  </wp:positionH>
                  <wp:positionV relativeFrom="paragraph">
                    <wp:posOffset>2628900</wp:posOffset>
                  </wp:positionV>
                  <wp:extent cx="4947920" cy="285750"/>
                  <wp:effectExtent l="0" t="0" r="5080" b="0"/>
                  <wp:wrapTopAndBottom/>
                  <wp:docPr id="85" name="Text Box 85"/>
                  <wp:cNvGraphicFramePr/>
                  <a:graphic xmlns:a="http://schemas.openxmlformats.org/drawingml/2006/main">
                    <a:graphicData uri="http://schemas.microsoft.com/office/word/2010/wordprocessingShape">
                      <wps:wsp>
                        <wps:cNvSpPr txBox="1"/>
                        <wps:spPr>
                          <a:xfrm>
                            <a:off x="0" y="0"/>
                            <a:ext cx="4947920" cy="285750"/>
                          </a:xfrm>
                          <a:prstGeom prst="rect">
                            <a:avLst/>
                          </a:prstGeom>
                          <a:solidFill>
                            <a:prstClr val="white"/>
                          </a:solidFill>
                          <a:ln>
                            <a:noFill/>
                          </a:ln>
                        </wps:spPr>
                        <wps:txbx>
                          <w:txbxContent>
                            <w:p w14:paraId="6CC5186F" w14:textId="7C220427" w:rsidR="009D6B96" w:rsidRPr="00BF18CC" w:rsidRDefault="009D6B96" w:rsidP="0091324F">
                              <w:pPr>
                                <w:pStyle w:val="Caption"/>
                                <w:rPr>
                                  <w:noProof/>
                                </w:rPr>
                              </w:pPr>
                              <w:ins w:id="489" w:author="ara952 reza" w:date="2020-04-01T22:46:00Z">
                                <w:r>
                                  <w:t xml:space="preserve">Figure </w:t>
                                </w:r>
                                <w:r>
                                  <w:fldChar w:fldCharType="begin"/>
                                </w:r>
                                <w:r>
                                  <w:instrText xml:space="preserve"> SEQ Figure \* ARABIC </w:instrText>
                                </w:r>
                              </w:ins>
                              <w:r>
                                <w:fldChar w:fldCharType="separate"/>
                              </w:r>
                              <w:r>
                                <w:rPr>
                                  <w:noProof/>
                                </w:rPr>
                                <w:t>12</w:t>
                              </w:r>
                              <w:ins w:id="490" w:author="ara952 reza" w:date="2020-04-01T22:46:00Z">
                                <w:r>
                                  <w:fldChar w:fldCharType="end"/>
                                </w:r>
                                <w:r>
                                  <w:t>.</w:t>
                                </w:r>
                                <w:r w:rsidRPr="00246239">
                                  <w:t>The tidal residual currents at entrance of the Bay for</w:t>
                                </w:r>
                                <w:r>
                                  <w:t>(a)Barotropic and (b)</w:t>
                                </w:r>
                                <w:r w:rsidRPr="00246239">
                                  <w:t xml:space="preserve"> Baroclinic ru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58BF" id="Text Box 85" o:spid="_x0000_s1096" type="#_x0000_t202" style="position:absolute;left:0;text-align:left;margin-left:0;margin-top:207pt;width:389.6pt;height:22.5pt;z-index:251734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" stroked="f">
                  <v:textbox inset="0,0,0,0">
                    <w:txbxContent>
                      <w:p w14:paraId="6CC5186F" w14:textId="7C220427" w:rsidR="009D6B96" w:rsidRPr="00BF18CC" w:rsidRDefault="009D6B96" w:rsidP="0091324F">
                        <w:pPr>
                          <w:pStyle w:val="Caption"/>
                          <w:rPr>
                            <w:noProof/>
                          </w:rPr>
                        </w:pPr>
                        <w:ins w:id="491" w:author="ara952 reza" w:date="2020-04-01T22:46:00Z">
                          <w:r>
                            <w:t xml:space="preserve">Figure </w:t>
                          </w:r>
                          <w:r>
                            <w:fldChar w:fldCharType="begin"/>
                          </w:r>
                          <w:r>
                            <w:instrText xml:space="preserve"> SEQ Figure \* ARABIC </w:instrText>
                          </w:r>
                        </w:ins>
                        <w:r>
                          <w:fldChar w:fldCharType="separate"/>
                        </w:r>
                        <w:r>
                          <w:rPr>
                            <w:noProof/>
                          </w:rPr>
                          <w:t>12</w:t>
                        </w:r>
                        <w:ins w:id="492" w:author="ara952 reza" w:date="2020-04-01T22:46:00Z">
                          <w:r>
                            <w:fldChar w:fldCharType="end"/>
                          </w:r>
                          <w:r>
                            <w:t>.</w:t>
                          </w:r>
                          <w:r w:rsidRPr="00246239">
                            <w:t>The tidal residual currents at entrance of the Bay for</w:t>
                          </w:r>
                          <w:r>
                            <w:t>(a)Barotropic and (b)</w:t>
                          </w:r>
                          <w:r w:rsidRPr="00246239">
                            <w:t xml:space="preserve"> Baroclinic run</w:t>
                          </w:r>
                        </w:ins>
                      </w:p>
                    </w:txbxContent>
                  </v:textbox>
                  <w10:wrap type="topAndBottom" anchorx="margin"/>
                </v:shape>
              </w:pict>
            </mc:Fallback>
          </mc:AlternateContent>
        </w:r>
      </w:ins>
      <w:r>
        <w:rPr>
          <w:noProof/>
        </w:rPr>
        <mc:AlternateContent>
          <mc:Choice Requires="wpg">
            <w:drawing>
              <wp:anchor distT="0" distB="0" distL="114300" distR="114300" simplePos="0" relativeHeight="251739136" behindDoc="0" locked="0" layoutInCell="1" allowOverlap="1" wp14:anchorId="2DB20796" wp14:editId="7765EC20">
                <wp:simplePos x="0" y="0"/>
                <wp:positionH relativeFrom="margin">
                  <wp:posOffset>3057525</wp:posOffset>
                </wp:positionH>
                <wp:positionV relativeFrom="paragraph">
                  <wp:posOffset>142875</wp:posOffset>
                </wp:positionV>
                <wp:extent cx="2785745" cy="2433320"/>
                <wp:effectExtent l="0" t="0" r="0" b="5080"/>
                <wp:wrapTopAndBottom/>
                <wp:docPr id="88" name="Group 88"/>
                <wp:cNvGraphicFramePr/>
                <a:graphic xmlns:a="http://schemas.openxmlformats.org/drawingml/2006/main">
                  <a:graphicData uri="http://schemas.microsoft.com/office/word/2010/wordprocessingGroup">
                    <wpg:wgp>
                      <wpg:cNvGrpSpPr/>
                      <wpg:grpSpPr>
                        <a:xfrm>
                          <a:off x="0" y="0"/>
                          <a:ext cx="2785745" cy="2433320"/>
                          <a:chOff x="-122887" y="10973"/>
                          <a:chExt cx="3183890" cy="2743200"/>
                        </a:xfrm>
                      </wpg:grpSpPr>
                      <pic:pic xmlns:pic="http://schemas.openxmlformats.org/drawingml/2006/picture">
                        <pic:nvPicPr>
                          <pic:cNvPr id="84" name="Picture 84"/>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122887" y="10973"/>
                            <a:ext cx="3183890" cy="2743200"/>
                          </a:xfrm>
                          <a:prstGeom prst="rect">
                            <a:avLst/>
                          </a:prstGeom>
                          <a:noFill/>
                        </pic:spPr>
                      </pic:pic>
                      <wps:wsp>
                        <wps:cNvPr id="87" name="Text Box 87"/>
                        <wps:cNvSpPr txBox="1"/>
                        <wps:spPr>
                          <a:xfrm>
                            <a:off x="-101793" y="91193"/>
                            <a:ext cx="236220" cy="259081"/>
                          </a:xfrm>
                          <a:prstGeom prst="rect">
                            <a:avLst/>
                          </a:prstGeom>
                          <a:noFill/>
                          <a:ln w="6350">
                            <a:noFill/>
                          </a:ln>
                        </wps:spPr>
                        <wps:txbx>
                          <w:txbxContent>
                            <w:p w14:paraId="12349CCA" w14:textId="16552BF9" w:rsidR="009D6B96" w:rsidRDefault="009D6B96" w:rsidP="003A7B30">
                              <w:ins w:id="493" w:author="ara952 reza" w:date="2020-04-01T22:46:00Z">
                                <w: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20796" id="Group 88" o:spid="_x0000_s1097" style="position:absolute;left:0;text-align:left;margin-left:240.75pt;margin-top:11.25pt;width:219.35pt;height:191.6pt;z-index:251739136;mso-position-horizontal-relative:margin;mso-width-relative:margin;mso-height-relative:margin" coordorigin="-1228,109" coordsize="31838,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">
                <v:shape id="Picture 84" o:spid="_x0000_s1098" type="#_x0000_t75" style="position:absolute;left:-1228;top:109;width:31838;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">
                  <v:imagedata r:id="rId56" o:title=""/>
                </v:shape>
                <v:shape id="Text Box 87" o:spid="_x0000_s1099" type="#_x0000_t202" style="position:absolute;left:-1017;top:911;width:2361;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12349CCA" w14:textId="16552BF9" w:rsidR="009D6B96" w:rsidRDefault="009D6B96" w:rsidP="003A7B30">
                        <w:ins w:id="494" w:author="ara952 reza" w:date="2020-04-01T22:46:00Z">
                          <w:r>
                            <w:t>b</w:t>
                          </w:r>
                        </w:ins>
                      </w:p>
                    </w:txbxContent>
                  </v:textbox>
                </v:shape>
                <w10:wrap type="topAndBottom" anchorx="margin"/>
              </v:group>
            </w:pict>
          </mc:Fallback>
        </mc:AlternateContent>
      </w:r>
      <w:r w:rsidR="00235F00">
        <w:rPr>
          <w:noProof/>
        </w:rPr>
        <mc:AlternateContent>
          <mc:Choice Requires="wpg">
            <w:drawing>
              <wp:anchor distT="0" distB="0" distL="114300" distR="114300" simplePos="0" relativeHeight="251736064" behindDoc="0" locked="0" layoutInCell="1" allowOverlap="1" wp14:anchorId="70B25D8A" wp14:editId="1C207AB8">
                <wp:simplePos x="0" y="0"/>
                <wp:positionH relativeFrom="margin">
                  <wp:posOffset>219075</wp:posOffset>
                </wp:positionH>
                <wp:positionV relativeFrom="paragraph">
                  <wp:posOffset>146050</wp:posOffset>
                </wp:positionV>
                <wp:extent cx="2781300" cy="2419350"/>
                <wp:effectExtent l="0" t="0" r="0" b="0"/>
                <wp:wrapTopAndBottom/>
                <wp:docPr id="89" name="Group 89"/>
                <wp:cNvGraphicFramePr/>
                <a:graphic xmlns:a="http://schemas.openxmlformats.org/drawingml/2006/main">
                  <a:graphicData uri="http://schemas.microsoft.com/office/word/2010/wordprocessingGroup">
                    <wpg:wgp>
                      <wpg:cNvGrpSpPr/>
                      <wpg:grpSpPr>
                        <a:xfrm>
                          <a:off x="0" y="0"/>
                          <a:ext cx="2781300" cy="2419350"/>
                          <a:chOff x="0" y="0"/>
                          <a:chExt cx="3154680" cy="2725420"/>
                        </a:xfrm>
                      </wpg:grpSpPr>
                      <pic:pic xmlns:pic="http://schemas.openxmlformats.org/drawingml/2006/picture">
                        <pic:nvPicPr>
                          <pic:cNvPr id="83" name="Picture 83"/>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54680" cy="2725420"/>
                          </a:xfrm>
                          <a:prstGeom prst="rect">
                            <a:avLst/>
                          </a:prstGeom>
                          <a:noFill/>
                        </pic:spPr>
                      </pic:pic>
                      <wps:wsp>
                        <wps:cNvPr id="86" name="Text Box 86"/>
                        <wps:cNvSpPr txBox="1"/>
                        <wps:spPr>
                          <a:xfrm>
                            <a:off x="7620" y="91440"/>
                            <a:ext cx="236220" cy="259080"/>
                          </a:xfrm>
                          <a:prstGeom prst="rect">
                            <a:avLst/>
                          </a:prstGeom>
                          <a:noFill/>
                          <a:ln w="6350">
                            <a:noFill/>
                          </a:ln>
                        </wps:spPr>
                        <wps:txbx>
                          <w:txbxContent>
                            <w:p w14:paraId="552A9B04" w14:textId="04C01708" w:rsidR="009D6B96" w:rsidRDefault="009D6B96">
                              <w:ins w:id="495" w:author="ara952 reza" w:date="2020-04-01T22:46:00Z">
                                <w: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B25D8A" id="Group 89" o:spid="_x0000_s1100" style="position:absolute;left:0;text-align:left;margin-left:17.25pt;margin-top:11.5pt;width:219pt;height:190.5pt;z-index:251736064;mso-position-horizontal-relative:margin;mso-width-relative:margin;mso-height-relative:margin" coordsize="31546,27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">
                <v:shape id="Picture 83" o:spid="_x0000_s1101" type="#_x0000_t75" style="position:absolute;width:31546;height:272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">
                  <v:imagedata r:id="rId58" o:title=""/>
                </v:shape>
                <v:shape id="Text Box 86" o:spid="_x0000_s1102" type="#_x0000_t202" style="position:absolute;left:76;top:914;width:236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552A9B04" w14:textId="04C01708" w:rsidR="009D6B96" w:rsidRDefault="009D6B96">
                        <w:ins w:id="496" w:author="ara952 reza" w:date="2020-04-01T22:46:00Z">
                          <w:r>
                            <w:t>a</w:t>
                          </w:r>
                        </w:ins>
                      </w:p>
                    </w:txbxContent>
                  </v:textbox>
                </v:shape>
                <w10:wrap type="topAndBottom" anchorx="margin"/>
              </v:group>
            </w:pict>
          </mc:Fallback>
        </mc:AlternateContent>
      </w:r>
    </w:p>
    <w:p w14:paraId="33216FB8" w14:textId="4C12D5F4" w:rsidR="00F16E99" w:rsidRDefault="00F16E99" w:rsidP="00F16E99">
      <w:pPr>
        <w:spacing w:after="0"/>
        <w:jc w:val="both"/>
      </w:pPr>
    </w:p>
    <w:p w14:paraId="7C5E7FFC" w14:textId="15515CBC" w:rsidR="00172F2F" w:rsidRDefault="00172F2F" w:rsidP="00172F2F">
      <w:pPr>
        <w:spacing w:after="0"/>
        <w:jc w:val="both"/>
        <w:rPr>
          <w:ins w:id="497" w:author="ara952 reza" w:date="2020-09-06T12:12:00Z"/>
          <w:b/>
          <w:bCs/>
        </w:rPr>
      </w:pPr>
      <w:r w:rsidRPr="00DB6533">
        <w:rPr>
          <w:b/>
          <w:bCs/>
        </w:rPr>
        <w:t>3.4 Temperature and salinity variability</w:t>
      </w:r>
    </w:p>
    <w:p w14:paraId="6D5F5F67" w14:textId="77777777" w:rsidR="003E5A56" w:rsidRDefault="003E5A56" w:rsidP="00172F2F">
      <w:pPr>
        <w:spacing w:after="0"/>
        <w:jc w:val="both"/>
        <w:rPr>
          <w:ins w:id="498" w:author="ara952 reza" w:date="2020-09-06T12:12:00Z"/>
          <w:b/>
          <w:bCs/>
        </w:rPr>
      </w:pPr>
    </w:p>
    <w:p w14:paraId="2DE4E0C6" w14:textId="36711893" w:rsidR="003E5A56" w:rsidRPr="003E5A56" w:rsidRDefault="003E5A56" w:rsidP="003E5A56">
      <w:pPr>
        <w:spacing w:after="0"/>
        <w:jc w:val="both"/>
        <w:rPr>
          <w:b/>
          <w:bCs/>
          <w:rPrChange w:id="499" w:author="ara952 reza" w:date="2020-09-06T12:12:00Z">
            <w:rPr/>
          </w:rPrChange>
        </w:rPr>
      </w:pPr>
      <w:ins w:id="500" w:author="ara952 reza" w:date="2020-09-06T12:11:00Z">
        <w:r w:rsidRPr="003E5A56">
          <w:rPr>
            <w:b/>
            <w:bCs/>
            <w:rPrChange w:id="501" w:author="ara952 reza" w:date="2020-09-06T12:12:00Z">
              <w:rPr/>
            </w:rPrChange>
          </w:rPr>
          <w:t xml:space="preserve">3.4.1 </w:t>
        </w:r>
      </w:ins>
      <w:ins w:id="502" w:author="ara952 reza" w:date="2020-09-06T12:12:00Z">
        <w:r w:rsidRPr="00DB6533">
          <w:rPr>
            <w:b/>
            <w:bCs/>
          </w:rPr>
          <w:t>Temperature and salinity</w:t>
        </w:r>
        <w:r>
          <w:rPr>
            <w:b/>
            <w:bCs/>
          </w:rPr>
          <w:t xml:space="preserve"> profile</w:t>
        </w:r>
      </w:ins>
    </w:p>
    <w:p w14:paraId="40A05DA2" w14:textId="26FE03A0" w:rsidR="00C03FD6" w:rsidRDefault="00172F2F" w:rsidP="0091324F">
      <w:pPr>
        <w:spacing w:after="0"/>
        <w:jc w:val="both"/>
        <w:rPr>
          <w:ins w:id="503" w:author="ara952 reza" w:date="2020-09-06T12:00:00Z"/>
        </w:rPr>
      </w:pPr>
      <w:r>
        <w:t xml:space="preserve">The temperature and salinity are evaluated against a set of </w:t>
      </w:r>
      <w:r w:rsidR="00943820">
        <w:t>58</w:t>
      </w:r>
      <w:r>
        <w:t xml:space="preserve"> CTD casts from field </w:t>
      </w:r>
      <w:del w:id="504" w:author="ara952 reza" w:date="2020-09-09T22:10:00Z">
        <w:r w:rsidDel="005E0C54">
          <w:delText>observations</w:delText>
        </w:r>
        <w:r w:rsidR="00943820" w:rsidDel="005E0C54">
          <w:delText xml:space="preserve"> </w:delText>
        </w:r>
      </w:del>
      <w:r w:rsidR="00943820">
        <w:t>and World Ocean Database</w:t>
      </w:r>
      <w:r>
        <w:t xml:space="preserve"> </w:t>
      </w:r>
      <w:ins w:id="505" w:author="ara952 reza" w:date="2020-09-11T10:46:00Z">
        <w:r w:rsidR="003677AB">
          <w:fldChar w:fldCharType="begin" w:fldLock="1"/>
        </w:r>
      </w:ins>
      <w:r w:rsidR="00F50514">
        <w:instrText>ADDIN CSL_CITATION {"citationItems":[{"id":"ITEM-1","itemData":{"author":[{"dropping-particle":"","family":"Boyer","given":"Tim P","non-dropping-particle":"","parse-names":false,"suffix":""},{"dropping-particle":"","family":"Baranova","given":"Olga K","non-dropping-particle":"","parse-names":false,"suffix":""},{"dropping-particle":"","family":"Coleman","given":"Carla","non-dropping-particle":"","parse-names":false,"suffix":""},{"dropping-particle":"","family":"Garcia","given":"Hernan E","non-dropping-particle":"","parse-names":false,"suffix":""},{"dropping-particle":"","family":"Grodsky","given":"Alexandra","non-dropping-particle":"","parse-names":false,"suffix":""},{"dropping-particle":"","family":"Locarnini","given":"Ricardo A","non-dropping-particle":"","parse-names":false,"suffix":""},{"dropping-particle":"V","family":"Mishonov","given":"Alexey","non-dropping-particle":"","parse-names":false,"suffix":""},{"dropping-particle":"","family":"Paver","given":"Christopher R","non-dropping-particle":"","parse-names":false,"suffix":""},{"dropping-particle":"","family":"Reagan","given":"James R","non-dropping-particle":"","parse-names":false,"suffix":""},{"dropping-particle":"","family":"Seidov","given":"Dan","non-dropping-particle":"","parse-names":false,"suffix":""},{"dropping-particle":"V","family":"Smolyar","given":"Igor","non-dropping-particle":"","parse-names":false,"suffix":""},{"dropping-particle":"","family":"Weathers","given":"Katharine W","non-dropping-particle":"","parse-names":false,"suffix":""},{"dropping-particle":"","family":"Zweng","given":"Melissa M","non-dropping-particle":"","parse-names":false,"suffix":""},{"dropping-particle":"","family":"Ross","given":"Wilbur","non-dropping-particle":"","parse-names":false,"suffix":""},{"dropping-particle":"","family":"Volz","given":"Stephen","non-dropping-particle":"","parse-names":false,"suffix":""},{"dropping-particle":"","family":"Administrator","given":"Assistant","non-dropping-particle":"","parse-names":false,"suffix":""}],"id":"ITEM-1","issued":{"date-parts":[["2018"]]},"title":"NOAA Atlas NESDIS 87 WORLD OCEAN DATABASE 2018 Pre-release National Oceanic and Atmospheric Administration RDMT Timothy Gallaudet, Assistant Secretary of Commerce for Oceans and Atmosphere National Environmental Satellite, Data, and Information Service","type":"report"},"uris":["http://www.mendeley.com/documents/?uuid=18f0db47-fbbe-3806-a49d-832754d61d40"]}],"mendeley":{"formattedCitation":"[65]","plainTextFormattedCitation":"[65]","previouslyFormattedCitation":"[65]"},"properties":{"noteIndex":0},"schema":"https://github.com/citation-style-language/schema/raw/master/csl-citation.json"}</w:instrText>
      </w:r>
      <w:r w:rsidR="003677AB">
        <w:fldChar w:fldCharType="separate"/>
      </w:r>
      <w:r w:rsidR="003677AB" w:rsidRPr="003677AB">
        <w:rPr>
          <w:noProof/>
        </w:rPr>
        <w:t>[65]</w:t>
      </w:r>
      <w:ins w:id="506" w:author="ara952 reza" w:date="2020-09-11T10:46:00Z">
        <w:r w:rsidR="003677AB">
          <w:fldChar w:fldCharType="end"/>
        </w:r>
      </w:ins>
      <w:r>
        <w:t xml:space="preserve">in July and August 2018 (Fig. 2). </w:t>
      </w:r>
      <w:ins w:id="507" w:author="ara952 reza" w:date="2020-09-06T11:46:00Z">
        <w:r w:rsidR="00943820">
          <w:t xml:space="preserve">Three </w:t>
        </w:r>
      </w:ins>
      <w:ins w:id="508" w:author="ara952 reza" w:date="2020-09-06T11:47:00Z">
        <w:r w:rsidR="00943820">
          <w:t xml:space="preserve">different spots comparison </w:t>
        </w:r>
      </w:ins>
      <w:ins w:id="509" w:author="ara952 reza" w:date="2020-09-06T11:53:00Z">
        <w:r w:rsidR="00C03FD6">
          <w:t xml:space="preserve">between CTD casts and model output </w:t>
        </w:r>
      </w:ins>
      <w:ins w:id="510" w:author="ara952 reza" w:date="2020-09-06T11:47:00Z">
        <w:r w:rsidR="00943820">
          <w:t xml:space="preserve">are demonstrated in the </w:t>
        </w:r>
      </w:ins>
      <w:ins w:id="511" w:author="ara952 reza" w:date="2020-09-06T11:48:00Z">
        <w:r w:rsidR="00943820">
          <w:t>F</w:t>
        </w:r>
      </w:ins>
      <w:ins w:id="512" w:author="ara952 reza" w:date="2020-09-06T11:47:00Z">
        <w:r w:rsidR="00943820">
          <w:t>igure</w:t>
        </w:r>
      </w:ins>
      <w:ins w:id="513" w:author="ara952 reza" w:date="2020-09-06T11:48:00Z">
        <w:r w:rsidR="00943820">
          <w:t xml:space="preserve"> 13, one at the Bay entrance, the other </w:t>
        </w:r>
        <w:r w:rsidR="00C03FD6">
          <w:t xml:space="preserve">in the middle of the Bay, and the last one at the head of the </w:t>
        </w:r>
      </w:ins>
      <w:ins w:id="514" w:author="ara952 reza" w:date="2020-09-06T11:50:00Z">
        <w:r w:rsidR="00C03FD6">
          <w:t>Bay</w:t>
        </w:r>
      </w:ins>
      <w:ins w:id="515" w:author="ara952 reza" w:date="2020-09-06T12:03:00Z">
        <w:r w:rsidR="0091324F">
          <w:t xml:space="preserve"> (Casts are numbered in the Fig.2)</w:t>
        </w:r>
      </w:ins>
      <w:ins w:id="516" w:author="ara952 reza" w:date="2020-09-06T11:50:00Z">
        <w:r w:rsidR="00C03FD6">
          <w:t>. More</w:t>
        </w:r>
      </w:ins>
      <w:ins w:id="517" w:author="ara952 reza" w:date="2020-09-06T11:49:00Z">
        <w:r w:rsidR="00C03FD6">
          <w:t xml:space="preserve"> statistical analysis on the model output are provided in the model skill </w:t>
        </w:r>
      </w:ins>
      <w:ins w:id="518" w:author="ara952 reza" w:date="2020-09-06T11:50:00Z">
        <w:r w:rsidR="00C03FD6">
          <w:t>assessment</w:t>
        </w:r>
      </w:ins>
      <w:ins w:id="519" w:author="ara952 reza" w:date="2020-09-06T11:59:00Z">
        <w:r w:rsidR="0091324F">
          <w:t xml:space="preserve"> section</w:t>
        </w:r>
      </w:ins>
      <w:ins w:id="520" w:author="ara952 reza" w:date="2020-09-06T11:50:00Z">
        <w:r w:rsidR="00C03FD6">
          <w:t xml:space="preserve">. </w:t>
        </w:r>
      </w:ins>
    </w:p>
    <w:p w14:paraId="332EA283" w14:textId="0C66546B" w:rsidR="0091324F" w:rsidRDefault="00F50514" w:rsidP="00172F2F">
      <w:pPr>
        <w:spacing w:after="0"/>
        <w:jc w:val="both"/>
        <w:rPr>
          <w:ins w:id="521" w:author="ara952 reza" w:date="2020-09-06T11:59:00Z"/>
        </w:rPr>
      </w:pPr>
      <w:r>
        <w:rPr>
          <w:noProof/>
        </w:rPr>
        <mc:AlternateContent>
          <mc:Choice Requires="wpg">
            <w:drawing>
              <wp:anchor distT="0" distB="0" distL="114300" distR="114300" simplePos="0" relativeHeight="251863040" behindDoc="0" locked="0" layoutInCell="1" allowOverlap="1" wp14:anchorId="4CC1491D" wp14:editId="7A2497D3">
                <wp:simplePos x="0" y="0"/>
                <wp:positionH relativeFrom="column">
                  <wp:posOffset>762000</wp:posOffset>
                </wp:positionH>
                <wp:positionV relativeFrom="paragraph">
                  <wp:posOffset>172720</wp:posOffset>
                </wp:positionV>
                <wp:extent cx="4381500" cy="3129280"/>
                <wp:effectExtent l="0" t="0" r="0" b="0"/>
                <wp:wrapNone/>
                <wp:docPr id="7" name="Group 7"/>
                <wp:cNvGraphicFramePr/>
                <a:graphic xmlns:a="http://schemas.openxmlformats.org/drawingml/2006/main">
                  <a:graphicData uri="http://schemas.microsoft.com/office/word/2010/wordprocessingGroup">
                    <wpg:wgp>
                      <wpg:cNvGrpSpPr/>
                      <wpg:grpSpPr>
                        <a:xfrm>
                          <a:off x="0" y="0"/>
                          <a:ext cx="4381500" cy="3129280"/>
                          <a:chOff x="0" y="0"/>
                          <a:chExt cx="4381500" cy="3129280"/>
                        </a:xfrm>
                      </wpg:grpSpPr>
                      <wpg:grpSp>
                        <wpg:cNvPr id="66" name="Group 66"/>
                        <wpg:cNvGrpSpPr/>
                        <wpg:grpSpPr>
                          <a:xfrm>
                            <a:off x="0" y="0"/>
                            <a:ext cx="4381500" cy="3129280"/>
                            <a:chOff x="0" y="0"/>
                            <a:chExt cx="4381500" cy="3129280"/>
                          </a:xfrm>
                        </wpg:grpSpPr>
                        <pic:pic xmlns:pic="http://schemas.openxmlformats.org/drawingml/2006/picture">
                          <pic:nvPicPr>
                            <pic:cNvPr id="64" name="Picture 64"/>
                            <pic:cNvPicPr>
                              <a:picLocks noChangeAspect="1"/>
                            </pic:cNvPicPr>
                          </pic:nvPicPr>
                          <pic:blipFill rotWithShape="1">
                            <a:blip r:embed="rId59">
                              <a:extLst>
                                <a:ext uri="{28A0092B-C50C-407E-A947-70E740481C1C}">
                                  <a14:useLocalDpi xmlns:a14="http://schemas.microsoft.com/office/drawing/2010/main" val="0"/>
                                </a:ext>
                              </a:extLst>
                            </a:blip>
                            <a:srcRect t="4377" r="3881"/>
                            <a:stretch/>
                          </pic:blipFill>
                          <pic:spPr bwMode="auto">
                            <a:xfrm>
                              <a:off x="0" y="0"/>
                              <a:ext cx="4381500" cy="3129280"/>
                            </a:xfrm>
                            <a:prstGeom prst="rect">
                              <a:avLst/>
                            </a:prstGeom>
                            <a:noFill/>
                            <a:ln>
                              <a:noFill/>
                            </a:ln>
                            <a:extLst>
                              <a:ext uri="{53640926-AAD7-44D8-BBD7-CCE9431645EC}">
                                <a14:shadowObscured xmlns:a14="http://schemas.microsoft.com/office/drawing/2010/main"/>
                              </a:ext>
                            </a:extLst>
                          </pic:spPr>
                        </pic:pic>
                        <wps:wsp>
                          <wps:cNvPr id="65" name="Text Box 65"/>
                          <wps:cNvSpPr txBox="1"/>
                          <wps:spPr>
                            <a:xfrm>
                              <a:off x="1783080" y="2811780"/>
                              <a:ext cx="1219200" cy="289560"/>
                            </a:xfrm>
                            <a:prstGeom prst="rect">
                              <a:avLst/>
                            </a:prstGeom>
                            <a:solidFill>
                              <a:schemeClr val="lt1"/>
                            </a:solidFill>
                            <a:ln w="6350">
                              <a:noFill/>
                            </a:ln>
                          </wps:spPr>
                          <wps:txbx>
                            <w:txbxContent>
                              <w:p w14:paraId="48D4AB02" w14:textId="1B0B3D2B" w:rsidR="009D6B96" w:rsidRPr="0091324F" w:rsidRDefault="009D6B96">
                                <w:pPr>
                                  <w:rPr>
                                    <w:color w:val="000000" w:themeColor="text1"/>
                                    <w:rPrChange w:id="522" w:author="ara952 reza" w:date="2020-09-06T12:04:00Z">
                                      <w:rPr/>
                                    </w:rPrChange>
                                  </w:rPr>
                                </w:pPr>
                                <w:ins w:id="523" w:author="ara952 reza" w:date="2020-09-06T12:04:00Z">
                                  <w:r w:rsidRPr="0091324F">
                                    <w:rPr>
                                      <w:color w:val="000000" w:themeColor="text1"/>
                                      <w:rPrChange w:id="524" w:author="ara952 reza" w:date="2020-09-06T12:04:00Z">
                                        <w:rPr/>
                                      </w:rPrChange>
                                    </w:rPr>
                                    <w:t>Temperature in 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8" name="Text Box 118"/>
                        <wps:cNvSpPr txBox="1"/>
                        <wps:spPr>
                          <a:xfrm>
                            <a:off x="615950" y="2527300"/>
                            <a:ext cx="447675" cy="200025"/>
                          </a:xfrm>
                          <a:prstGeom prst="rect">
                            <a:avLst/>
                          </a:prstGeom>
                          <a:solidFill>
                            <a:schemeClr val="lt1"/>
                          </a:solidFill>
                          <a:ln w="6350">
                            <a:noFill/>
                          </a:ln>
                        </wps:spPr>
                        <wps:txbx>
                          <w:txbxContent>
                            <w:p w14:paraId="1B4D7F59" w14:textId="3EF3ECEF" w:rsidR="009D6B96" w:rsidRPr="005E0C54" w:rsidRDefault="009D6B96">
                              <w:pPr>
                                <w:rPr>
                                  <w:sz w:val="16"/>
                                  <w:szCs w:val="16"/>
                                  <w:rPrChange w:id="525" w:author="ara952 reza" w:date="2020-09-09T22:11:00Z">
                                    <w:rPr/>
                                  </w:rPrChange>
                                </w:rPr>
                              </w:pPr>
                              <w:ins w:id="526" w:author="ara952 reza" w:date="2020-09-09T22:11:00Z">
                                <w:r w:rsidRPr="005E0C54">
                                  <w:rPr>
                                    <w:sz w:val="16"/>
                                    <w:szCs w:val="16"/>
                                    <w:rPrChange w:id="527" w:author="ara952 reza" w:date="2020-09-09T22:11:00Z">
                                      <w:rPr/>
                                    </w:rPrChange>
                                  </w:rPr>
                                  <w:t>Cast 1</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wps:spPr>
                          <a:xfrm>
                            <a:off x="1911350" y="2540000"/>
                            <a:ext cx="495300" cy="200025"/>
                          </a:xfrm>
                          <a:prstGeom prst="rect">
                            <a:avLst/>
                          </a:prstGeom>
                          <a:solidFill>
                            <a:schemeClr val="lt1"/>
                          </a:solidFill>
                          <a:ln w="6350">
                            <a:noFill/>
                          </a:ln>
                        </wps:spPr>
                        <wps:txbx>
                          <w:txbxContent>
                            <w:p w14:paraId="17036CCC" w14:textId="0BA97265" w:rsidR="009D6B96" w:rsidRPr="005E0C54" w:rsidRDefault="009D6B96" w:rsidP="005E0C54">
                              <w:pPr>
                                <w:rPr>
                                  <w:sz w:val="16"/>
                                  <w:szCs w:val="16"/>
                                  <w:rPrChange w:id="528" w:author="ara952 reza" w:date="2020-09-09T22:11:00Z">
                                    <w:rPr/>
                                  </w:rPrChange>
                                </w:rPr>
                              </w:pPr>
                              <w:ins w:id="529" w:author="ara952 reza" w:date="2020-09-09T22:11:00Z">
                                <w:r w:rsidRPr="005E0C54">
                                  <w:rPr>
                                    <w:sz w:val="16"/>
                                    <w:szCs w:val="16"/>
                                    <w:rPrChange w:id="530" w:author="ara952 reza" w:date="2020-09-09T22:11:00Z">
                                      <w:rPr/>
                                    </w:rPrChange>
                                  </w:rPr>
                                  <w:t xml:space="preserve">Cast </w:t>
                                </w:r>
                                <w:r>
                                  <w:rPr>
                                    <w:sz w:val="16"/>
                                    <w:szCs w:val="16"/>
                                  </w:rPr>
                                  <w:t>2</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3187700" y="2520950"/>
                            <a:ext cx="495300" cy="200025"/>
                          </a:xfrm>
                          <a:prstGeom prst="rect">
                            <a:avLst/>
                          </a:prstGeom>
                          <a:solidFill>
                            <a:schemeClr val="lt1"/>
                          </a:solidFill>
                          <a:ln w="6350">
                            <a:noFill/>
                          </a:ln>
                        </wps:spPr>
                        <wps:txbx>
                          <w:txbxContent>
                            <w:p w14:paraId="63EEAB30" w14:textId="515C0E6A" w:rsidR="009D6B96" w:rsidRPr="005E0C54" w:rsidRDefault="009D6B96" w:rsidP="005E0C54">
                              <w:pPr>
                                <w:rPr>
                                  <w:sz w:val="16"/>
                                  <w:szCs w:val="16"/>
                                  <w:rPrChange w:id="531" w:author="ara952 reza" w:date="2020-09-09T22:11:00Z">
                                    <w:rPr/>
                                  </w:rPrChange>
                                </w:rPr>
                              </w:pPr>
                              <w:ins w:id="532" w:author="ara952 reza" w:date="2020-09-09T22:11:00Z">
                                <w:r w:rsidRPr="005E0C54">
                                  <w:rPr>
                                    <w:sz w:val="16"/>
                                    <w:szCs w:val="16"/>
                                    <w:rPrChange w:id="533" w:author="ara952 reza" w:date="2020-09-09T22:11:00Z">
                                      <w:rPr/>
                                    </w:rPrChange>
                                  </w:rPr>
                                  <w:t xml:space="preserve">Cast </w:t>
                                </w:r>
                                <w:r>
                                  <w:rPr>
                                    <w:sz w:val="16"/>
                                    <w:szCs w:val="16"/>
                                  </w:rPr>
                                  <w:t>3</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C1491D" id="Group 7" o:spid="_x0000_s1103" style="position:absolute;left:0;text-align:left;margin-left:60pt;margin-top:13.6pt;width:345pt;height:246.4pt;z-index:251863040" coordsize="43815,312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">
                <v:group id="Group 66" o:spid="_x0000_s1104" style="position:absolute;width:43815;height:31292" coordsize="43815,31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Picture 64" o:spid="_x0000_s1105" type="#_x0000_t75" style="position:absolute;width:43815;height:31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">
                    <v:imagedata r:id="rId60" o:title="" croptop="2869f" cropright="2543f"/>
                  </v:shape>
                  <v:shape id="Text Box 65" o:spid="_x0000_s1106" type="#_x0000_t202" style="position:absolute;left:17830;top:28117;width:1219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14:paraId="48D4AB02" w14:textId="1B0B3D2B" w:rsidR="009D6B96" w:rsidRPr="0091324F" w:rsidRDefault="009D6B96">
                          <w:pPr>
                            <w:rPr>
                              <w:color w:val="000000" w:themeColor="text1"/>
                              <w:rPrChange w:id="534" w:author="ara952 reza" w:date="2020-09-06T12:04:00Z">
                                <w:rPr/>
                              </w:rPrChange>
                            </w:rPr>
                          </w:pPr>
                          <w:ins w:id="535" w:author="ara952 reza" w:date="2020-09-06T12:04:00Z">
                            <w:r w:rsidRPr="0091324F">
                              <w:rPr>
                                <w:color w:val="000000" w:themeColor="text1"/>
                                <w:rPrChange w:id="536" w:author="ara952 reza" w:date="2020-09-06T12:04:00Z">
                                  <w:rPr/>
                                </w:rPrChange>
                              </w:rPr>
                              <w:t>Temperature in C</w:t>
                            </w:r>
                          </w:ins>
                        </w:p>
                      </w:txbxContent>
                    </v:textbox>
                  </v:shape>
                </v:group>
                <v:shape id="Text Box 118" o:spid="_x0000_s1107" type="#_x0000_t202" style="position:absolute;left:6159;top:25273;width:4477;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" fillcolor="white [3201]" stroked="f" strokeweight=".5pt">
                  <v:textbox>
                    <w:txbxContent>
                      <w:p w14:paraId="1B4D7F59" w14:textId="3EF3ECEF" w:rsidR="009D6B96" w:rsidRPr="005E0C54" w:rsidRDefault="009D6B96">
                        <w:pPr>
                          <w:rPr>
                            <w:sz w:val="16"/>
                            <w:szCs w:val="16"/>
                            <w:rPrChange w:id="537" w:author="ara952 reza" w:date="2020-09-09T22:11:00Z">
                              <w:rPr/>
                            </w:rPrChange>
                          </w:rPr>
                        </w:pPr>
                        <w:ins w:id="538" w:author="ara952 reza" w:date="2020-09-09T22:11:00Z">
                          <w:r w:rsidRPr="005E0C54">
                            <w:rPr>
                              <w:sz w:val="16"/>
                              <w:szCs w:val="16"/>
                              <w:rPrChange w:id="539" w:author="ara952 reza" w:date="2020-09-09T22:11:00Z">
                                <w:rPr/>
                              </w:rPrChange>
                            </w:rPr>
                            <w:t>Cast 1</w:t>
                          </w:r>
                        </w:ins>
                      </w:p>
                    </w:txbxContent>
                  </v:textbox>
                </v:shape>
                <v:shape id="Text Box 119" o:spid="_x0000_s1108" type="#_x0000_t202" style="position:absolute;left:19113;top:25400;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" fillcolor="white [3201]" stroked="f" strokeweight=".5pt">
                  <v:textbox>
                    <w:txbxContent>
                      <w:p w14:paraId="17036CCC" w14:textId="0BA97265" w:rsidR="009D6B96" w:rsidRPr="005E0C54" w:rsidRDefault="009D6B96" w:rsidP="005E0C54">
                        <w:pPr>
                          <w:rPr>
                            <w:sz w:val="16"/>
                            <w:szCs w:val="16"/>
                            <w:rPrChange w:id="540" w:author="ara952 reza" w:date="2020-09-09T22:11:00Z">
                              <w:rPr/>
                            </w:rPrChange>
                          </w:rPr>
                        </w:pPr>
                        <w:ins w:id="541" w:author="ara952 reza" w:date="2020-09-09T22:11:00Z">
                          <w:r w:rsidRPr="005E0C54">
                            <w:rPr>
                              <w:sz w:val="16"/>
                              <w:szCs w:val="16"/>
                              <w:rPrChange w:id="542" w:author="ara952 reza" w:date="2020-09-09T22:11:00Z">
                                <w:rPr/>
                              </w:rPrChange>
                            </w:rPr>
                            <w:t xml:space="preserve">Cast </w:t>
                          </w:r>
                          <w:r>
                            <w:rPr>
                              <w:sz w:val="16"/>
                              <w:szCs w:val="16"/>
                            </w:rPr>
                            <w:t>2</w:t>
                          </w:r>
                        </w:ins>
                      </w:p>
                    </w:txbxContent>
                  </v:textbox>
                </v:shape>
                <v:shape id="Text Box 120" o:spid="_x0000_s1109" type="#_x0000_t202" style="position:absolute;left:31877;top:25209;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14:paraId="63EEAB30" w14:textId="515C0E6A" w:rsidR="009D6B96" w:rsidRPr="005E0C54" w:rsidRDefault="009D6B96" w:rsidP="005E0C54">
                        <w:pPr>
                          <w:rPr>
                            <w:sz w:val="16"/>
                            <w:szCs w:val="16"/>
                            <w:rPrChange w:id="543" w:author="ara952 reza" w:date="2020-09-09T22:11:00Z">
                              <w:rPr/>
                            </w:rPrChange>
                          </w:rPr>
                        </w:pPr>
                        <w:ins w:id="544" w:author="ara952 reza" w:date="2020-09-09T22:11:00Z">
                          <w:r w:rsidRPr="005E0C54">
                            <w:rPr>
                              <w:sz w:val="16"/>
                              <w:szCs w:val="16"/>
                              <w:rPrChange w:id="545" w:author="ara952 reza" w:date="2020-09-09T22:11:00Z">
                                <w:rPr/>
                              </w:rPrChange>
                            </w:rPr>
                            <w:t xml:space="preserve">Cast </w:t>
                          </w:r>
                          <w:r>
                            <w:rPr>
                              <w:sz w:val="16"/>
                              <w:szCs w:val="16"/>
                            </w:rPr>
                            <w:t>3</w:t>
                          </w:r>
                        </w:ins>
                      </w:p>
                    </w:txbxContent>
                  </v:textbox>
                </v:shape>
              </v:group>
            </w:pict>
          </mc:Fallback>
        </mc:AlternateContent>
      </w:r>
    </w:p>
    <w:p w14:paraId="2197070A" w14:textId="7C1EBF3F" w:rsidR="0091324F" w:rsidRDefault="0091324F" w:rsidP="00172F2F">
      <w:pPr>
        <w:spacing w:after="0"/>
        <w:jc w:val="both"/>
        <w:rPr>
          <w:ins w:id="546" w:author="ara952 reza" w:date="2020-09-06T11:59:00Z"/>
        </w:rPr>
      </w:pPr>
    </w:p>
    <w:p w14:paraId="4DE1BECB" w14:textId="47531169" w:rsidR="0091324F" w:rsidRDefault="0089407A" w:rsidP="00172F2F">
      <w:pPr>
        <w:spacing w:after="0"/>
        <w:jc w:val="both"/>
        <w:rPr>
          <w:ins w:id="547" w:author="ara952 reza" w:date="2020-09-06T11:59:00Z"/>
        </w:rPr>
      </w:pPr>
      <w:ins w:id="548" w:author="ara952 reza" w:date="2020-09-06T12:14:00Z">
        <w:r>
          <w:rPr>
            <w:noProof/>
          </w:rPr>
          <mc:AlternateContent>
            <mc:Choice Requires="wps">
              <w:drawing>
                <wp:anchor distT="0" distB="0" distL="114300" distR="114300" simplePos="0" relativeHeight="251789312" behindDoc="0" locked="0" layoutInCell="1" allowOverlap="1" wp14:anchorId="4392E8D1" wp14:editId="08B05377">
                  <wp:simplePos x="0" y="0"/>
                  <wp:positionH relativeFrom="column">
                    <wp:posOffset>1410970</wp:posOffset>
                  </wp:positionH>
                  <wp:positionV relativeFrom="paragraph">
                    <wp:posOffset>35560</wp:posOffset>
                  </wp:positionV>
                  <wp:extent cx="240324" cy="297180"/>
                  <wp:effectExtent l="0" t="0" r="7620" b="7620"/>
                  <wp:wrapNone/>
                  <wp:docPr id="74" name="Text Box 74"/>
                  <wp:cNvGraphicFramePr/>
                  <a:graphic xmlns:a="http://schemas.openxmlformats.org/drawingml/2006/main">
                    <a:graphicData uri="http://schemas.microsoft.com/office/word/2010/wordprocessingShape">
                      <wps:wsp>
                        <wps:cNvSpPr txBox="1"/>
                        <wps:spPr>
                          <a:xfrm>
                            <a:off x="0" y="0"/>
                            <a:ext cx="240324" cy="297180"/>
                          </a:xfrm>
                          <a:prstGeom prst="rect">
                            <a:avLst/>
                          </a:prstGeom>
                          <a:solidFill>
                            <a:schemeClr val="lt1"/>
                          </a:solidFill>
                          <a:ln w="6350">
                            <a:noFill/>
                          </a:ln>
                        </wps:spPr>
                        <wps:txbx>
                          <w:txbxContent>
                            <w:p w14:paraId="1008077D" w14:textId="3F60CCCB" w:rsidR="009D6B96" w:rsidRPr="003E5A56" w:rsidRDefault="009D6B96">
                              <w:pPr>
                                <w:rPr>
                                  <w:b/>
                                  <w:bCs/>
                                  <w:rPrChange w:id="549" w:author="ara952 reza" w:date="2020-09-06T12:15:00Z">
                                    <w:rPr/>
                                  </w:rPrChange>
                                </w:rPr>
                              </w:pPr>
                              <w:ins w:id="550" w:author="ara952 reza" w:date="2020-09-06T12:14:00Z">
                                <w:r w:rsidRPr="003E5A56">
                                  <w:rPr>
                                    <w:b/>
                                    <w:bCs/>
                                    <w:rPrChange w:id="551" w:author="ara952 reza" w:date="2020-09-06T12:15:00Z">
                                      <w:rPr/>
                                    </w:rPrChange>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2E8D1" id="Text Box 74" o:spid="_x0000_s1110" type="#_x0000_t202" style="position:absolute;left:0;text-align:left;margin-left:111.1pt;margin-top:2.8pt;width:18.9pt;height:23.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" fillcolor="white [3201]" stroked="f" strokeweight=".5pt">
                  <v:textbox>
                    <w:txbxContent>
                      <w:p w14:paraId="1008077D" w14:textId="3F60CCCB" w:rsidR="009D6B96" w:rsidRPr="003E5A56" w:rsidRDefault="009D6B96">
                        <w:pPr>
                          <w:rPr>
                            <w:b/>
                            <w:bCs/>
                            <w:rPrChange w:id="552" w:author="ara952 reza" w:date="2020-09-06T12:15:00Z">
                              <w:rPr/>
                            </w:rPrChange>
                          </w:rPr>
                        </w:pPr>
                        <w:ins w:id="553" w:author="ara952 reza" w:date="2020-09-06T12:14:00Z">
                          <w:r w:rsidRPr="003E5A56">
                            <w:rPr>
                              <w:b/>
                              <w:bCs/>
                              <w:rPrChange w:id="554" w:author="ara952 reza" w:date="2020-09-06T12:15:00Z">
                                <w:rPr/>
                              </w:rPrChange>
                            </w:rPr>
                            <w:t>a</w:t>
                          </w:r>
                        </w:ins>
                      </w:p>
                    </w:txbxContent>
                  </v:textbox>
                </v:shape>
              </w:pict>
            </mc:Fallback>
          </mc:AlternateContent>
        </w:r>
      </w:ins>
    </w:p>
    <w:p w14:paraId="20A21301" w14:textId="37B2FD0E" w:rsidR="0091324F" w:rsidRDefault="0091324F" w:rsidP="00172F2F">
      <w:pPr>
        <w:spacing w:after="0"/>
        <w:jc w:val="both"/>
        <w:rPr>
          <w:ins w:id="555" w:author="ara952 reza" w:date="2020-09-06T11:59:00Z"/>
        </w:rPr>
      </w:pPr>
    </w:p>
    <w:p w14:paraId="61C99EAF" w14:textId="2540A584" w:rsidR="0091324F" w:rsidRDefault="0091324F" w:rsidP="00172F2F">
      <w:pPr>
        <w:spacing w:after="0"/>
        <w:jc w:val="both"/>
        <w:rPr>
          <w:ins w:id="556" w:author="ara952 reza" w:date="2020-09-06T11:59:00Z"/>
        </w:rPr>
      </w:pPr>
    </w:p>
    <w:p w14:paraId="6EF26BAC" w14:textId="5A35EBF0" w:rsidR="0091324F" w:rsidRDefault="0091324F" w:rsidP="00172F2F">
      <w:pPr>
        <w:spacing w:after="0"/>
        <w:jc w:val="both"/>
        <w:rPr>
          <w:ins w:id="557" w:author="ara952 reza" w:date="2020-09-06T11:59:00Z"/>
        </w:rPr>
      </w:pPr>
    </w:p>
    <w:p w14:paraId="125232DF" w14:textId="65B61A81" w:rsidR="0091324F" w:rsidRDefault="0091324F" w:rsidP="00172F2F">
      <w:pPr>
        <w:spacing w:after="0"/>
        <w:jc w:val="both"/>
        <w:rPr>
          <w:ins w:id="558" w:author="ara952 reza" w:date="2020-09-06T11:59:00Z"/>
        </w:rPr>
      </w:pPr>
    </w:p>
    <w:p w14:paraId="7870E892" w14:textId="0AA90759" w:rsidR="0091324F" w:rsidRDefault="0091324F" w:rsidP="00172F2F">
      <w:pPr>
        <w:spacing w:after="0"/>
        <w:jc w:val="both"/>
        <w:rPr>
          <w:ins w:id="559" w:author="ara952 reza" w:date="2020-09-06T11:59:00Z"/>
        </w:rPr>
      </w:pPr>
    </w:p>
    <w:p w14:paraId="1F29E094" w14:textId="6D5D4437" w:rsidR="0091324F" w:rsidRDefault="0091324F" w:rsidP="00172F2F">
      <w:pPr>
        <w:spacing w:after="0"/>
        <w:jc w:val="both"/>
        <w:rPr>
          <w:ins w:id="560" w:author="ara952 reza" w:date="2020-09-06T11:59:00Z"/>
        </w:rPr>
      </w:pPr>
    </w:p>
    <w:p w14:paraId="61C021EE" w14:textId="133CAF36" w:rsidR="0091324F" w:rsidRDefault="0091324F" w:rsidP="00172F2F">
      <w:pPr>
        <w:spacing w:after="0"/>
        <w:jc w:val="both"/>
        <w:rPr>
          <w:ins w:id="561" w:author="ara952 reza" w:date="2020-09-06T11:59:00Z"/>
        </w:rPr>
      </w:pPr>
    </w:p>
    <w:p w14:paraId="5D617A68" w14:textId="7F108125" w:rsidR="0091324F" w:rsidRDefault="0091324F" w:rsidP="00172F2F">
      <w:pPr>
        <w:spacing w:after="0"/>
        <w:jc w:val="both"/>
        <w:rPr>
          <w:ins w:id="562" w:author="ara952 reza" w:date="2020-09-06T11:59:00Z"/>
        </w:rPr>
      </w:pPr>
    </w:p>
    <w:p w14:paraId="0DE74BE6" w14:textId="511EEB37" w:rsidR="0091324F" w:rsidRDefault="0091324F" w:rsidP="00172F2F">
      <w:pPr>
        <w:spacing w:after="0"/>
        <w:jc w:val="both"/>
        <w:rPr>
          <w:ins w:id="563" w:author="ara952 reza" w:date="2020-09-06T11:59:00Z"/>
        </w:rPr>
      </w:pPr>
    </w:p>
    <w:p w14:paraId="7A77A9A6" w14:textId="26477D92" w:rsidR="0091324F" w:rsidRDefault="0091324F" w:rsidP="00172F2F">
      <w:pPr>
        <w:spacing w:after="0"/>
        <w:jc w:val="both"/>
        <w:rPr>
          <w:ins w:id="564" w:author="ara952 reza" w:date="2020-09-06T11:59:00Z"/>
        </w:rPr>
      </w:pPr>
    </w:p>
    <w:p w14:paraId="6ECCA919" w14:textId="38A0E8C3" w:rsidR="0091324F" w:rsidRDefault="0091324F" w:rsidP="00172F2F">
      <w:pPr>
        <w:spacing w:after="0"/>
        <w:jc w:val="both"/>
        <w:rPr>
          <w:ins w:id="565" w:author="ara952 reza" w:date="2020-09-06T11:59:00Z"/>
        </w:rPr>
      </w:pPr>
    </w:p>
    <w:p w14:paraId="3D31481C" w14:textId="6418D54E" w:rsidR="0091324F" w:rsidRDefault="0091324F" w:rsidP="00172F2F">
      <w:pPr>
        <w:spacing w:after="0"/>
        <w:jc w:val="both"/>
        <w:rPr>
          <w:ins w:id="566" w:author="ara952 reza" w:date="2020-09-06T11:59:00Z"/>
        </w:rPr>
      </w:pPr>
    </w:p>
    <w:p w14:paraId="7C5032A3" w14:textId="714316F0" w:rsidR="0091324F" w:rsidRDefault="0091324F" w:rsidP="00172F2F">
      <w:pPr>
        <w:spacing w:after="0"/>
        <w:jc w:val="both"/>
        <w:rPr>
          <w:ins w:id="567" w:author="ara952 reza" w:date="2020-09-06T11:59:00Z"/>
        </w:rPr>
      </w:pPr>
    </w:p>
    <w:p w14:paraId="1C0561AD" w14:textId="29BC1F0F" w:rsidR="0091324F" w:rsidRDefault="0091324F" w:rsidP="00172F2F">
      <w:pPr>
        <w:spacing w:after="0"/>
        <w:jc w:val="both"/>
        <w:rPr>
          <w:ins w:id="568" w:author="ara952 reza" w:date="2020-09-06T11:59:00Z"/>
        </w:rPr>
      </w:pPr>
    </w:p>
    <w:p w14:paraId="4F18CDC8" w14:textId="51C8146A" w:rsidR="0091324F" w:rsidRDefault="00F50514" w:rsidP="00172F2F">
      <w:pPr>
        <w:spacing w:after="0"/>
        <w:jc w:val="both"/>
        <w:rPr>
          <w:ins w:id="569" w:author="ara952 reza" w:date="2020-09-06T11:51:00Z"/>
        </w:rPr>
      </w:pPr>
      <w:r>
        <w:rPr>
          <w:noProof/>
        </w:rPr>
        <mc:AlternateContent>
          <mc:Choice Requires="wpg">
            <w:drawing>
              <wp:anchor distT="0" distB="0" distL="114300" distR="114300" simplePos="0" relativeHeight="251837440" behindDoc="0" locked="0" layoutInCell="1" allowOverlap="1" wp14:anchorId="03C40153" wp14:editId="1E26B8D2">
                <wp:simplePos x="0" y="0"/>
                <wp:positionH relativeFrom="column">
                  <wp:posOffset>984250</wp:posOffset>
                </wp:positionH>
                <wp:positionV relativeFrom="paragraph">
                  <wp:posOffset>9525</wp:posOffset>
                </wp:positionV>
                <wp:extent cx="4121150" cy="2546350"/>
                <wp:effectExtent l="0" t="0" r="0" b="6350"/>
                <wp:wrapNone/>
                <wp:docPr id="8" name="Group 8"/>
                <wp:cNvGraphicFramePr/>
                <a:graphic xmlns:a="http://schemas.openxmlformats.org/drawingml/2006/main">
                  <a:graphicData uri="http://schemas.microsoft.com/office/word/2010/wordprocessingGroup">
                    <wpg:wgp>
                      <wpg:cNvGrpSpPr/>
                      <wpg:grpSpPr>
                        <a:xfrm>
                          <a:off x="0" y="0"/>
                          <a:ext cx="4121150" cy="2546350"/>
                          <a:chOff x="0" y="0"/>
                          <a:chExt cx="4121150" cy="2546350"/>
                        </a:xfrm>
                      </wpg:grpSpPr>
                      <wpg:grpSp>
                        <wpg:cNvPr id="69" name="Group 69"/>
                        <wpg:cNvGrpSpPr/>
                        <wpg:grpSpPr>
                          <a:xfrm>
                            <a:off x="0" y="0"/>
                            <a:ext cx="4121150" cy="2546350"/>
                            <a:chOff x="0" y="0"/>
                            <a:chExt cx="4297680" cy="2514600"/>
                          </a:xfrm>
                        </wpg:grpSpPr>
                        <pic:pic xmlns:pic="http://schemas.openxmlformats.org/drawingml/2006/picture">
                          <pic:nvPicPr>
                            <pic:cNvPr id="67" name="Picture 67"/>
                            <pic:cNvPicPr>
                              <a:picLocks noChangeAspect="1"/>
                            </pic:cNvPicPr>
                          </pic:nvPicPr>
                          <pic:blipFill rotWithShape="1">
                            <a:blip r:embed="rId61">
                              <a:extLst>
                                <a:ext uri="{28A0092B-C50C-407E-A947-70E740481C1C}">
                                  <a14:useLocalDpi xmlns:a14="http://schemas.microsoft.com/office/drawing/2010/main" val="0"/>
                                </a:ext>
                              </a:extLst>
                            </a:blip>
                            <a:srcRect l="5000" t="4225" r="5000" b="5380"/>
                            <a:stretch/>
                          </pic:blipFill>
                          <pic:spPr bwMode="auto">
                            <a:xfrm>
                              <a:off x="0" y="0"/>
                              <a:ext cx="4297680" cy="2356485"/>
                            </a:xfrm>
                            <a:prstGeom prst="rect">
                              <a:avLst/>
                            </a:prstGeom>
                            <a:noFill/>
                            <a:ln>
                              <a:noFill/>
                            </a:ln>
                            <a:extLst>
                              <a:ext uri="{53640926-AAD7-44D8-BBD7-CCE9431645EC}">
                                <a14:shadowObscured xmlns:a14="http://schemas.microsoft.com/office/drawing/2010/main"/>
                              </a:ext>
                            </a:extLst>
                          </pic:spPr>
                        </pic:pic>
                        <wps:wsp>
                          <wps:cNvPr id="68" name="Text Box 68"/>
                          <wps:cNvSpPr txBox="1"/>
                          <wps:spPr>
                            <a:xfrm>
                              <a:off x="1775460" y="2225040"/>
                              <a:ext cx="967740" cy="289560"/>
                            </a:xfrm>
                            <a:prstGeom prst="rect">
                              <a:avLst/>
                            </a:prstGeom>
                            <a:solidFill>
                              <a:schemeClr val="lt1"/>
                            </a:solidFill>
                            <a:ln w="6350">
                              <a:noFill/>
                            </a:ln>
                          </wps:spPr>
                          <wps:txbx>
                            <w:txbxContent>
                              <w:p w14:paraId="6E3BBFEA" w14:textId="033EA379" w:rsidR="009D6B96" w:rsidRPr="0091324F" w:rsidRDefault="009D6B96" w:rsidP="0091324F">
                                <w:pPr>
                                  <w:rPr>
                                    <w:color w:val="000000" w:themeColor="text1"/>
                                    <w:rPrChange w:id="570" w:author="ara952 reza" w:date="2020-09-06T12:04:00Z">
                                      <w:rPr/>
                                    </w:rPrChange>
                                  </w:rPr>
                                </w:pPr>
                                <w:ins w:id="571" w:author="ara952 reza" w:date="2020-09-06T12:07:00Z">
                                  <w:r>
                                    <w:rPr>
                                      <w:color w:val="000000" w:themeColor="text1"/>
                                    </w:rPr>
                                    <w:t>Salinity in pp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0" name="Text Box 80"/>
                        <wps:cNvSpPr txBox="1"/>
                        <wps:spPr>
                          <a:xfrm>
                            <a:off x="393700" y="209550"/>
                            <a:ext cx="234950" cy="274955"/>
                          </a:xfrm>
                          <a:prstGeom prst="rect">
                            <a:avLst/>
                          </a:prstGeom>
                          <a:solidFill>
                            <a:schemeClr val="lt1"/>
                          </a:solidFill>
                          <a:ln w="6350">
                            <a:noFill/>
                          </a:ln>
                        </wps:spPr>
                        <wps:txbx>
                          <w:txbxContent>
                            <w:p w14:paraId="1E3A99F6" w14:textId="64CCFC8F" w:rsidR="009D6B96" w:rsidRPr="003E5A56" w:rsidRDefault="009D6B96" w:rsidP="003E5A56">
                              <w:pPr>
                                <w:rPr>
                                  <w:b/>
                                  <w:bCs/>
                                  <w:rPrChange w:id="572" w:author="ara952 reza" w:date="2020-09-06T12:15:00Z">
                                    <w:rPr/>
                                  </w:rPrChange>
                                </w:rPr>
                              </w:pPr>
                              <w:ins w:id="573" w:author="ara952 reza" w:date="2020-09-06T12:15:00Z">
                                <w:r w:rsidRPr="003E5A56">
                                  <w:rPr>
                                    <w:b/>
                                    <w:bCs/>
                                    <w:rPrChange w:id="574" w:author="ara952 reza" w:date="2020-09-06T12:15:00Z">
                                      <w:rPr/>
                                    </w:rPrChange>
                                  </w:rP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68300" y="2025650"/>
                            <a:ext cx="447675" cy="200025"/>
                          </a:xfrm>
                          <a:prstGeom prst="rect">
                            <a:avLst/>
                          </a:prstGeom>
                          <a:solidFill>
                            <a:schemeClr val="lt1"/>
                          </a:solidFill>
                          <a:ln w="6350">
                            <a:noFill/>
                          </a:ln>
                        </wps:spPr>
                        <wps:txbx>
                          <w:txbxContent>
                            <w:p w14:paraId="56D530C8" w14:textId="77777777" w:rsidR="009D6B96" w:rsidRPr="005E0C54" w:rsidRDefault="009D6B96" w:rsidP="005E0C54">
                              <w:pPr>
                                <w:rPr>
                                  <w:sz w:val="16"/>
                                  <w:szCs w:val="16"/>
                                  <w:rPrChange w:id="575" w:author="ara952 reza" w:date="2020-09-09T22:11:00Z">
                                    <w:rPr/>
                                  </w:rPrChange>
                                </w:rPr>
                              </w:pPr>
                              <w:ins w:id="576" w:author="ara952 reza" w:date="2020-09-09T22:11:00Z">
                                <w:r w:rsidRPr="005E0C54">
                                  <w:rPr>
                                    <w:sz w:val="16"/>
                                    <w:szCs w:val="16"/>
                                    <w:rPrChange w:id="577" w:author="ara952 reza" w:date="2020-09-09T22:11:00Z">
                                      <w:rPr/>
                                    </w:rPrChange>
                                  </w:rPr>
                                  <w:t>Cast 1</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1676400" y="2006600"/>
                            <a:ext cx="495300" cy="200025"/>
                          </a:xfrm>
                          <a:prstGeom prst="rect">
                            <a:avLst/>
                          </a:prstGeom>
                          <a:solidFill>
                            <a:schemeClr val="lt1"/>
                          </a:solidFill>
                          <a:ln w="6350">
                            <a:noFill/>
                          </a:ln>
                        </wps:spPr>
                        <wps:txbx>
                          <w:txbxContent>
                            <w:p w14:paraId="6EECAEE0" w14:textId="77777777" w:rsidR="009D6B96" w:rsidRPr="005E0C54" w:rsidRDefault="009D6B96" w:rsidP="005E0C54">
                              <w:pPr>
                                <w:rPr>
                                  <w:sz w:val="16"/>
                                  <w:szCs w:val="16"/>
                                  <w:rPrChange w:id="578" w:author="ara952 reza" w:date="2020-09-09T22:11:00Z">
                                    <w:rPr/>
                                  </w:rPrChange>
                                </w:rPr>
                              </w:pPr>
                              <w:ins w:id="579" w:author="ara952 reza" w:date="2020-09-09T22:11:00Z">
                                <w:r w:rsidRPr="005E0C54">
                                  <w:rPr>
                                    <w:sz w:val="16"/>
                                    <w:szCs w:val="16"/>
                                    <w:rPrChange w:id="580" w:author="ara952 reza" w:date="2020-09-09T22:11:00Z">
                                      <w:rPr/>
                                    </w:rPrChange>
                                  </w:rPr>
                                  <w:t xml:space="preserve">Cast </w:t>
                                </w:r>
                                <w:r>
                                  <w:rPr>
                                    <w:sz w:val="16"/>
                                    <w:szCs w:val="16"/>
                                  </w:rPr>
                                  <w:t>2</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2984500" y="2025650"/>
                            <a:ext cx="495300" cy="200025"/>
                          </a:xfrm>
                          <a:prstGeom prst="rect">
                            <a:avLst/>
                          </a:prstGeom>
                          <a:solidFill>
                            <a:schemeClr val="lt1"/>
                          </a:solidFill>
                          <a:ln w="6350">
                            <a:noFill/>
                          </a:ln>
                        </wps:spPr>
                        <wps:txbx>
                          <w:txbxContent>
                            <w:p w14:paraId="43E0AF45" w14:textId="77777777" w:rsidR="009D6B96" w:rsidRPr="005E0C54" w:rsidRDefault="009D6B96" w:rsidP="005E0C54">
                              <w:pPr>
                                <w:rPr>
                                  <w:sz w:val="16"/>
                                  <w:szCs w:val="16"/>
                                  <w:rPrChange w:id="581" w:author="ara952 reza" w:date="2020-09-09T22:11:00Z">
                                    <w:rPr/>
                                  </w:rPrChange>
                                </w:rPr>
                              </w:pPr>
                              <w:ins w:id="582" w:author="ara952 reza" w:date="2020-09-09T22:11:00Z">
                                <w:r w:rsidRPr="005E0C54">
                                  <w:rPr>
                                    <w:sz w:val="16"/>
                                    <w:szCs w:val="16"/>
                                    <w:rPrChange w:id="583" w:author="ara952 reza" w:date="2020-09-09T22:11:00Z">
                                      <w:rPr/>
                                    </w:rPrChange>
                                  </w:rPr>
                                  <w:t xml:space="preserve">Cast </w:t>
                                </w:r>
                                <w:r>
                                  <w:rPr>
                                    <w:sz w:val="16"/>
                                    <w:szCs w:val="16"/>
                                  </w:rPr>
                                  <w:t>3</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C40153" id="Group 8" o:spid="_x0000_s1111" style="position:absolute;left:0;text-align:left;margin-left:77.5pt;margin-top:.75pt;width:324.5pt;height:200.5pt;z-index:251837440" coordsize="41211,254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">
                <v:group id="Group 69" o:spid="_x0000_s1112" style="position:absolute;width:41211;height:25463" coordsize="42976,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7" o:spid="_x0000_s1113" type="#_x0000_t75" style="position:absolute;width:42976;height:23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">
                    <v:imagedata r:id="rId62" o:title="" croptop="2769f" cropbottom="3526f" cropleft="3277f" cropright="3277f"/>
                  </v:shape>
                  <v:shape id="Text Box 68" o:spid="_x0000_s1114" type="#_x0000_t202" style="position:absolute;left:17754;top:22250;width:9678;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" fillcolor="white [3201]" stroked="f" strokeweight=".5pt">
                    <v:textbox>
                      <w:txbxContent>
                        <w:p w14:paraId="6E3BBFEA" w14:textId="033EA379" w:rsidR="009D6B96" w:rsidRPr="0091324F" w:rsidRDefault="009D6B96" w:rsidP="0091324F">
                          <w:pPr>
                            <w:rPr>
                              <w:color w:val="000000" w:themeColor="text1"/>
                              <w:rPrChange w:id="584" w:author="ara952 reza" w:date="2020-09-06T12:04:00Z">
                                <w:rPr/>
                              </w:rPrChange>
                            </w:rPr>
                          </w:pPr>
                          <w:ins w:id="585" w:author="ara952 reza" w:date="2020-09-06T12:07:00Z">
                            <w:r>
                              <w:rPr>
                                <w:color w:val="000000" w:themeColor="text1"/>
                              </w:rPr>
                              <w:t>Salinity in ppt</w:t>
                            </w:r>
                          </w:ins>
                        </w:p>
                      </w:txbxContent>
                    </v:textbox>
                  </v:shape>
                </v:group>
                <v:shape id="Text Box 80" o:spid="_x0000_s1115" type="#_x0000_t202" style="position:absolute;left:3937;top:2095;width:2349;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" fillcolor="white [3201]" stroked="f" strokeweight=".5pt">
                  <v:textbox>
                    <w:txbxContent>
                      <w:p w14:paraId="1E3A99F6" w14:textId="64CCFC8F" w:rsidR="009D6B96" w:rsidRPr="003E5A56" w:rsidRDefault="009D6B96" w:rsidP="003E5A56">
                        <w:pPr>
                          <w:rPr>
                            <w:b/>
                            <w:bCs/>
                            <w:rPrChange w:id="586" w:author="ara952 reza" w:date="2020-09-06T12:15:00Z">
                              <w:rPr/>
                            </w:rPrChange>
                          </w:rPr>
                        </w:pPr>
                        <w:ins w:id="587" w:author="ara952 reza" w:date="2020-09-06T12:15:00Z">
                          <w:r w:rsidRPr="003E5A56">
                            <w:rPr>
                              <w:b/>
                              <w:bCs/>
                              <w:rPrChange w:id="588" w:author="ara952 reza" w:date="2020-09-06T12:15:00Z">
                                <w:rPr/>
                              </w:rPrChange>
                            </w:rPr>
                            <w:t>b</w:t>
                          </w:r>
                        </w:ins>
                      </w:p>
                    </w:txbxContent>
                  </v:textbox>
                </v:shape>
                <v:shape id="Text Box 121" o:spid="_x0000_s1116" type="#_x0000_t202" style="position:absolute;left:3683;top:20256;width:4476;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" fillcolor="white [3201]" stroked="f" strokeweight=".5pt">
                  <v:textbox>
                    <w:txbxContent>
                      <w:p w14:paraId="56D530C8" w14:textId="77777777" w:rsidR="009D6B96" w:rsidRPr="005E0C54" w:rsidRDefault="009D6B96" w:rsidP="005E0C54">
                        <w:pPr>
                          <w:rPr>
                            <w:sz w:val="16"/>
                            <w:szCs w:val="16"/>
                            <w:rPrChange w:id="589" w:author="ara952 reza" w:date="2020-09-09T22:11:00Z">
                              <w:rPr/>
                            </w:rPrChange>
                          </w:rPr>
                        </w:pPr>
                        <w:ins w:id="590" w:author="ara952 reza" w:date="2020-09-09T22:11:00Z">
                          <w:r w:rsidRPr="005E0C54">
                            <w:rPr>
                              <w:sz w:val="16"/>
                              <w:szCs w:val="16"/>
                              <w:rPrChange w:id="591" w:author="ara952 reza" w:date="2020-09-09T22:11:00Z">
                                <w:rPr/>
                              </w:rPrChange>
                            </w:rPr>
                            <w:t>Cast 1</w:t>
                          </w:r>
                        </w:ins>
                      </w:p>
                    </w:txbxContent>
                  </v:textbox>
                </v:shape>
                <v:shape id="Text Box 122" o:spid="_x0000_s1117" type="#_x0000_t202" style="position:absolute;left:16764;top:20066;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" fillcolor="white [3201]" stroked="f" strokeweight=".5pt">
                  <v:textbox>
                    <w:txbxContent>
                      <w:p w14:paraId="6EECAEE0" w14:textId="77777777" w:rsidR="009D6B96" w:rsidRPr="005E0C54" w:rsidRDefault="009D6B96" w:rsidP="005E0C54">
                        <w:pPr>
                          <w:rPr>
                            <w:sz w:val="16"/>
                            <w:szCs w:val="16"/>
                            <w:rPrChange w:id="592" w:author="ara952 reza" w:date="2020-09-09T22:11:00Z">
                              <w:rPr/>
                            </w:rPrChange>
                          </w:rPr>
                        </w:pPr>
                        <w:ins w:id="593" w:author="ara952 reza" w:date="2020-09-09T22:11:00Z">
                          <w:r w:rsidRPr="005E0C54">
                            <w:rPr>
                              <w:sz w:val="16"/>
                              <w:szCs w:val="16"/>
                              <w:rPrChange w:id="594" w:author="ara952 reza" w:date="2020-09-09T22:11:00Z">
                                <w:rPr/>
                              </w:rPrChange>
                            </w:rPr>
                            <w:t xml:space="preserve">Cast </w:t>
                          </w:r>
                          <w:r>
                            <w:rPr>
                              <w:sz w:val="16"/>
                              <w:szCs w:val="16"/>
                            </w:rPr>
                            <w:t>2</w:t>
                          </w:r>
                        </w:ins>
                      </w:p>
                    </w:txbxContent>
                  </v:textbox>
                </v:shape>
                <v:shape id="Text Box 123" o:spid="_x0000_s1118" type="#_x0000_t202" style="position:absolute;left:29845;top:20256;width:4953;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" fillcolor="white [3201]" stroked="f" strokeweight=".5pt">
                  <v:textbox>
                    <w:txbxContent>
                      <w:p w14:paraId="43E0AF45" w14:textId="77777777" w:rsidR="009D6B96" w:rsidRPr="005E0C54" w:rsidRDefault="009D6B96" w:rsidP="005E0C54">
                        <w:pPr>
                          <w:rPr>
                            <w:sz w:val="16"/>
                            <w:szCs w:val="16"/>
                            <w:rPrChange w:id="595" w:author="ara952 reza" w:date="2020-09-09T22:11:00Z">
                              <w:rPr/>
                            </w:rPrChange>
                          </w:rPr>
                        </w:pPr>
                        <w:ins w:id="596" w:author="ara952 reza" w:date="2020-09-09T22:11:00Z">
                          <w:r w:rsidRPr="005E0C54">
                            <w:rPr>
                              <w:sz w:val="16"/>
                              <w:szCs w:val="16"/>
                              <w:rPrChange w:id="597" w:author="ara952 reza" w:date="2020-09-09T22:11:00Z">
                                <w:rPr/>
                              </w:rPrChange>
                            </w:rPr>
                            <w:t xml:space="preserve">Cast </w:t>
                          </w:r>
                          <w:r>
                            <w:rPr>
                              <w:sz w:val="16"/>
                              <w:szCs w:val="16"/>
                            </w:rPr>
                            <w:t>3</w:t>
                          </w:r>
                        </w:ins>
                      </w:p>
                    </w:txbxContent>
                  </v:textbox>
                </v:shape>
              </v:group>
            </w:pict>
          </mc:Fallback>
        </mc:AlternateContent>
      </w:r>
    </w:p>
    <w:p w14:paraId="4C9B4439" w14:textId="3E39AB08" w:rsidR="0091324F" w:rsidRDefault="0091324F" w:rsidP="00172F2F">
      <w:pPr>
        <w:spacing w:after="0"/>
        <w:jc w:val="both"/>
        <w:rPr>
          <w:ins w:id="598" w:author="ara952 reza" w:date="2020-09-06T12:06:00Z"/>
          <w:noProof/>
        </w:rPr>
      </w:pPr>
    </w:p>
    <w:p w14:paraId="5774324F" w14:textId="66D36AD8" w:rsidR="00C03FD6" w:rsidRDefault="00C03FD6" w:rsidP="00172F2F">
      <w:pPr>
        <w:spacing w:after="0"/>
        <w:jc w:val="both"/>
        <w:rPr>
          <w:ins w:id="599" w:author="ara952 reza" w:date="2020-09-06T12:05:00Z"/>
        </w:rPr>
      </w:pPr>
    </w:p>
    <w:p w14:paraId="4DE746A8" w14:textId="709DA2D1" w:rsidR="0091324F" w:rsidRDefault="0091324F" w:rsidP="00172F2F">
      <w:pPr>
        <w:spacing w:after="0"/>
        <w:jc w:val="both"/>
        <w:rPr>
          <w:ins w:id="600" w:author="ara952 reza" w:date="2020-09-06T12:05:00Z"/>
        </w:rPr>
      </w:pPr>
    </w:p>
    <w:p w14:paraId="7EE94FA8" w14:textId="23CDFCCD" w:rsidR="0091324F" w:rsidRDefault="0091324F" w:rsidP="00172F2F">
      <w:pPr>
        <w:spacing w:after="0"/>
        <w:jc w:val="both"/>
        <w:rPr>
          <w:ins w:id="601" w:author="ara952 reza" w:date="2020-09-06T12:05:00Z"/>
        </w:rPr>
      </w:pPr>
    </w:p>
    <w:p w14:paraId="04E336FE" w14:textId="0906C51F" w:rsidR="0091324F" w:rsidRDefault="0091324F" w:rsidP="00172F2F">
      <w:pPr>
        <w:spacing w:after="0"/>
        <w:jc w:val="both"/>
        <w:rPr>
          <w:ins w:id="602" w:author="ara952 reza" w:date="2020-09-06T12:05:00Z"/>
        </w:rPr>
      </w:pPr>
    </w:p>
    <w:p w14:paraId="0A7F6349" w14:textId="50BBC9EB" w:rsidR="0091324F" w:rsidRDefault="0091324F" w:rsidP="00172F2F">
      <w:pPr>
        <w:spacing w:after="0"/>
        <w:jc w:val="both"/>
        <w:rPr>
          <w:ins w:id="603" w:author="ara952 reza" w:date="2020-09-06T12:05:00Z"/>
        </w:rPr>
      </w:pPr>
    </w:p>
    <w:p w14:paraId="01224DFB" w14:textId="615782C7" w:rsidR="0091324F" w:rsidRDefault="0091324F" w:rsidP="00172F2F">
      <w:pPr>
        <w:spacing w:after="0"/>
        <w:jc w:val="both"/>
        <w:rPr>
          <w:ins w:id="604" w:author="ara952 reza" w:date="2020-09-06T12:05:00Z"/>
        </w:rPr>
      </w:pPr>
    </w:p>
    <w:p w14:paraId="7BD6077C" w14:textId="01578835" w:rsidR="0091324F" w:rsidRDefault="0091324F" w:rsidP="00172F2F">
      <w:pPr>
        <w:spacing w:after="0"/>
        <w:jc w:val="both"/>
        <w:rPr>
          <w:ins w:id="605" w:author="ara952 reza" w:date="2020-09-06T12:05:00Z"/>
        </w:rPr>
      </w:pPr>
    </w:p>
    <w:p w14:paraId="5757013E" w14:textId="5403C05B" w:rsidR="0091324F" w:rsidRDefault="0091324F" w:rsidP="00172F2F">
      <w:pPr>
        <w:spacing w:after="0"/>
        <w:jc w:val="both"/>
        <w:rPr>
          <w:ins w:id="606" w:author="ara952 reza" w:date="2020-09-06T12:05:00Z"/>
        </w:rPr>
      </w:pPr>
    </w:p>
    <w:p w14:paraId="4B58596A" w14:textId="36AE2C81" w:rsidR="0091324F" w:rsidRDefault="0091324F" w:rsidP="00172F2F">
      <w:pPr>
        <w:spacing w:after="0"/>
        <w:jc w:val="both"/>
        <w:rPr>
          <w:ins w:id="607" w:author="ara952 reza" w:date="2020-09-06T12:05:00Z"/>
        </w:rPr>
      </w:pPr>
    </w:p>
    <w:p w14:paraId="3F10EFC3" w14:textId="6FBBD240" w:rsidR="0091324F" w:rsidRDefault="0091324F" w:rsidP="00172F2F">
      <w:pPr>
        <w:spacing w:after="0"/>
        <w:jc w:val="both"/>
        <w:rPr>
          <w:ins w:id="608" w:author="ara952 reza" w:date="2020-09-06T12:05:00Z"/>
        </w:rPr>
      </w:pPr>
    </w:p>
    <w:p w14:paraId="6F00D0F3" w14:textId="64F6BDD3" w:rsidR="0091324F" w:rsidRDefault="0091324F" w:rsidP="00172F2F">
      <w:pPr>
        <w:spacing w:after="0"/>
        <w:jc w:val="both"/>
        <w:rPr>
          <w:ins w:id="609" w:author="ara952 reza" w:date="2020-09-06T12:05:00Z"/>
        </w:rPr>
      </w:pPr>
    </w:p>
    <w:p w14:paraId="27119080" w14:textId="281DC1C8" w:rsidR="0091324F" w:rsidRDefault="0091324F" w:rsidP="00172F2F">
      <w:pPr>
        <w:spacing w:after="0"/>
        <w:jc w:val="both"/>
        <w:rPr>
          <w:ins w:id="610" w:author="ara952 reza" w:date="2020-09-06T12:05:00Z"/>
        </w:rPr>
      </w:pPr>
    </w:p>
    <w:p w14:paraId="292287DC" w14:textId="456319EA" w:rsidR="0091324F" w:rsidRDefault="00F50514" w:rsidP="00172F2F">
      <w:pPr>
        <w:spacing w:after="0"/>
        <w:jc w:val="both"/>
        <w:rPr>
          <w:ins w:id="611" w:author="ara952 reza" w:date="2020-09-06T12:05:00Z"/>
        </w:rPr>
      </w:pPr>
      <w:ins w:id="612" w:author="ara952 reza" w:date="2020-09-06T12:09:00Z">
        <w:r>
          <w:rPr>
            <w:noProof/>
          </w:rPr>
          <mc:AlternateContent>
            <mc:Choice Requires="wps">
              <w:drawing>
                <wp:anchor distT="0" distB="0" distL="114300" distR="114300" simplePos="0" relativeHeight="251788288" behindDoc="0" locked="0" layoutInCell="1" allowOverlap="1" wp14:anchorId="309014DB" wp14:editId="3F2E5A0E">
                  <wp:simplePos x="0" y="0"/>
                  <wp:positionH relativeFrom="column">
                    <wp:posOffset>969010</wp:posOffset>
                  </wp:positionH>
                  <wp:positionV relativeFrom="paragraph">
                    <wp:posOffset>3175</wp:posOffset>
                  </wp:positionV>
                  <wp:extent cx="4297680" cy="63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4297680" cy="635"/>
                          </a:xfrm>
                          <a:prstGeom prst="rect">
                            <a:avLst/>
                          </a:prstGeom>
                          <a:solidFill>
                            <a:prstClr val="white"/>
                          </a:solidFill>
                          <a:ln>
                            <a:noFill/>
                          </a:ln>
                        </wps:spPr>
                        <wps:txbx>
                          <w:txbxContent>
                            <w:p w14:paraId="5836BC41" w14:textId="5B12F3C7" w:rsidR="009D6B96" w:rsidRPr="003A2FED" w:rsidRDefault="009D6B96">
                              <w:pPr>
                                <w:pStyle w:val="Caption"/>
                                <w:rPr>
                                  <w:noProof/>
                                </w:rPr>
                                <w:pPrChange w:id="613" w:author="ara952 reza" w:date="2020-09-06T12:09:00Z">
                                  <w:pPr>
                                    <w:spacing w:after="0"/>
                                    <w:jc w:val="both"/>
                                  </w:pPr>
                                </w:pPrChange>
                              </w:pPr>
                              <w:ins w:id="614" w:author="ara952 reza" w:date="2020-09-06T12:09:00Z">
                                <w:r>
                                  <w:t xml:space="preserve">Figure </w:t>
                                </w:r>
                                <w:r>
                                  <w:fldChar w:fldCharType="begin"/>
                                </w:r>
                                <w:r>
                                  <w:instrText xml:space="preserve"> SEQ Figure \* ARABIC </w:instrText>
                                </w:r>
                              </w:ins>
                              <w:r>
                                <w:fldChar w:fldCharType="separate"/>
                              </w:r>
                              <w:ins w:id="615" w:author="ara952 reza" w:date="2020-09-09T14:36:00Z">
                                <w:r>
                                  <w:rPr>
                                    <w:noProof/>
                                  </w:rPr>
                                  <w:t>13</w:t>
                                </w:r>
                              </w:ins>
                              <w:ins w:id="616" w:author="ara952 reza" w:date="2020-09-06T12:09:00Z">
                                <w:r>
                                  <w:fldChar w:fldCharType="end"/>
                                </w:r>
                                <w:r>
                                  <w:t xml:space="preserve">.Comparison between CTD cast and Model output for </w:t>
                                </w:r>
                              </w:ins>
                              <w:ins w:id="617" w:author="ara952 reza" w:date="2020-09-06T12:10:00Z">
                                <w:r>
                                  <w:t>a) temperature</w:t>
                                </w:r>
                              </w:ins>
                              <w:ins w:id="618" w:author="ara952 reza" w:date="2020-09-06T12:09:00Z">
                                <w:r>
                                  <w:t xml:space="preserve"> and </w:t>
                                </w:r>
                              </w:ins>
                              <w:ins w:id="619" w:author="ara952 reza" w:date="2020-09-06T12:10:00Z">
                                <w:r>
                                  <w:t>b) salinity</w:t>
                                </w:r>
                              </w:ins>
                              <w:ins w:id="620" w:author="ara952 reza" w:date="2020-09-06T12:09:00Z">
                                <w:r>
                                  <w:t xml:space="preserve"> for three locations</w:t>
                                </w:r>
                              </w:ins>
                              <w:ins w:id="621" w:author="ara952 reza" w:date="2020-09-09T19:26:00Z">
                                <w:r>
                                  <w:t xml:space="preserve"> in green circles in Fig.2</w:t>
                                </w:r>
                              </w:ins>
                              <w:ins w:id="622" w:author="ara952 reza" w:date="2020-09-09T22:13:00Z">
                                <w:r>
                                  <w:t>, cast 1,2,3</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9014DB" id="Text Box 73" o:spid="_x0000_s1119" type="#_x0000_t202" style="position:absolute;left:0;text-align:left;margin-left:76.3pt;margin-top:.25pt;width:338.4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" stroked="f">
                  <v:textbox style="mso-fit-shape-to-text:t" inset="0,0,0,0">
                    <w:txbxContent>
                      <w:p w14:paraId="5836BC41" w14:textId="5B12F3C7" w:rsidR="009D6B96" w:rsidRPr="003A2FED" w:rsidRDefault="009D6B96">
                        <w:pPr>
                          <w:pStyle w:val="Caption"/>
                          <w:rPr>
                            <w:noProof/>
                          </w:rPr>
                          <w:pPrChange w:id="623" w:author="ara952 reza" w:date="2020-09-06T12:09:00Z">
                            <w:pPr>
                              <w:spacing w:after="0"/>
                              <w:jc w:val="both"/>
                            </w:pPr>
                          </w:pPrChange>
                        </w:pPr>
                        <w:ins w:id="624" w:author="ara952 reza" w:date="2020-09-06T12:09:00Z">
                          <w:r>
                            <w:t xml:space="preserve">Figure </w:t>
                          </w:r>
                          <w:r>
                            <w:fldChar w:fldCharType="begin"/>
                          </w:r>
                          <w:r>
                            <w:instrText xml:space="preserve"> SEQ Figure \* ARABIC </w:instrText>
                          </w:r>
                        </w:ins>
                        <w:r>
                          <w:fldChar w:fldCharType="separate"/>
                        </w:r>
                        <w:ins w:id="625" w:author="ara952 reza" w:date="2020-09-09T14:36:00Z">
                          <w:r>
                            <w:rPr>
                              <w:noProof/>
                            </w:rPr>
                            <w:t>13</w:t>
                          </w:r>
                        </w:ins>
                        <w:ins w:id="626" w:author="ara952 reza" w:date="2020-09-06T12:09:00Z">
                          <w:r>
                            <w:fldChar w:fldCharType="end"/>
                          </w:r>
                          <w:r>
                            <w:t xml:space="preserve">.Comparison between CTD cast and Model output for </w:t>
                          </w:r>
                        </w:ins>
                        <w:ins w:id="627" w:author="ara952 reza" w:date="2020-09-06T12:10:00Z">
                          <w:r>
                            <w:t>a) temperature</w:t>
                          </w:r>
                        </w:ins>
                        <w:ins w:id="628" w:author="ara952 reza" w:date="2020-09-06T12:09:00Z">
                          <w:r>
                            <w:t xml:space="preserve"> and </w:t>
                          </w:r>
                        </w:ins>
                        <w:ins w:id="629" w:author="ara952 reza" w:date="2020-09-06T12:10:00Z">
                          <w:r>
                            <w:t>b) salinity</w:t>
                          </w:r>
                        </w:ins>
                        <w:ins w:id="630" w:author="ara952 reza" w:date="2020-09-06T12:09:00Z">
                          <w:r>
                            <w:t xml:space="preserve"> for three locations</w:t>
                          </w:r>
                        </w:ins>
                        <w:ins w:id="631" w:author="ara952 reza" w:date="2020-09-09T19:26:00Z">
                          <w:r>
                            <w:t xml:space="preserve"> in green circles in Fig.2</w:t>
                          </w:r>
                        </w:ins>
                        <w:ins w:id="632" w:author="ara952 reza" w:date="2020-09-09T22:13:00Z">
                          <w:r>
                            <w:t>, cast 1,2,3</w:t>
                          </w:r>
                        </w:ins>
                      </w:p>
                    </w:txbxContent>
                  </v:textbox>
                </v:shape>
              </w:pict>
            </mc:Fallback>
          </mc:AlternateContent>
        </w:r>
      </w:ins>
    </w:p>
    <w:p w14:paraId="47FF97C2" w14:textId="22A670C4" w:rsidR="0091324F" w:rsidRDefault="0091324F" w:rsidP="00172F2F">
      <w:pPr>
        <w:spacing w:after="0"/>
        <w:jc w:val="both"/>
        <w:rPr>
          <w:ins w:id="633" w:author="ara952 reza" w:date="2020-09-06T12:05:00Z"/>
        </w:rPr>
      </w:pPr>
    </w:p>
    <w:p w14:paraId="2266FC55" w14:textId="5EBF0E16" w:rsidR="0091324F" w:rsidRDefault="00461DF1" w:rsidP="00172F2F">
      <w:pPr>
        <w:spacing w:after="0"/>
        <w:jc w:val="both"/>
      </w:pPr>
      <w:r>
        <w:t>Both temperature and salinity follow the CTD cast pattern and have a good agreement with the observations</w:t>
      </w:r>
      <w:ins w:id="634" w:author="ara952 reza" w:date="2020-09-09T22:14:00Z">
        <w:r w:rsidR="005E0C54">
          <w:t>.</w:t>
        </w:r>
      </w:ins>
    </w:p>
    <w:p w14:paraId="5D45F816" w14:textId="075080AB" w:rsidR="00461DF1" w:rsidDel="00F50514" w:rsidRDefault="00461DF1" w:rsidP="00172F2F">
      <w:pPr>
        <w:spacing w:after="0"/>
        <w:jc w:val="both"/>
        <w:rPr>
          <w:del w:id="635" w:author="ara952 reza" w:date="2020-09-11T11:24:00Z"/>
        </w:rPr>
      </w:pPr>
    </w:p>
    <w:p w14:paraId="2A326986" w14:textId="49BF1174" w:rsidR="00C03FD6" w:rsidRPr="009957A8" w:rsidRDefault="003E5A56" w:rsidP="00172F2F">
      <w:pPr>
        <w:spacing w:after="0"/>
        <w:jc w:val="both"/>
        <w:rPr>
          <w:ins w:id="636" w:author="ara952 reza" w:date="2020-09-06T12:13:00Z"/>
          <w:b/>
          <w:bCs/>
          <w:rPrChange w:id="637" w:author="ara952 reza" w:date="2020-09-06T20:01:00Z">
            <w:rPr>
              <w:ins w:id="638" w:author="ara952 reza" w:date="2020-09-06T12:13:00Z"/>
            </w:rPr>
          </w:rPrChange>
        </w:rPr>
      </w:pPr>
      <w:ins w:id="639" w:author="ara952 reza" w:date="2020-09-06T12:13:00Z">
        <w:r w:rsidRPr="009957A8">
          <w:rPr>
            <w:b/>
            <w:bCs/>
            <w:rPrChange w:id="640" w:author="ara952 reza" w:date="2020-09-06T20:01:00Z">
              <w:rPr/>
            </w:rPrChange>
          </w:rPr>
          <w:t>3.4.2 Sea Surface Temperature</w:t>
        </w:r>
      </w:ins>
    </w:p>
    <w:p w14:paraId="08BD6EFF" w14:textId="07E57451" w:rsidR="00C443AD" w:rsidRDefault="003E5A56" w:rsidP="00C443AD">
      <w:pPr>
        <w:spacing w:after="0"/>
        <w:jc w:val="both"/>
        <w:rPr>
          <w:ins w:id="641" w:author="ara952 reza" w:date="2020-09-08T18:14:00Z"/>
        </w:rPr>
      </w:pPr>
      <w:ins w:id="642" w:author="ara952 reza" w:date="2020-09-06T12:16:00Z">
        <w:r>
          <w:t xml:space="preserve">Another method </w:t>
        </w:r>
      </w:ins>
      <w:ins w:id="643" w:author="ara952 reza" w:date="2020-09-06T12:17:00Z">
        <w:r>
          <w:t>to validate the model output is to compare the sea surface temperature against the satellite derived SST.</w:t>
        </w:r>
      </w:ins>
      <w:ins w:id="644" w:author="ara952 reza" w:date="2020-09-06T19:12:00Z">
        <w:r w:rsidR="00C443AD">
          <w:t xml:space="preserve"> </w:t>
        </w:r>
      </w:ins>
      <w:ins w:id="645" w:author="ara952 reza" w:date="2020-09-06T19:10:00Z">
        <w:r w:rsidR="00C443AD">
          <w:t xml:space="preserve">The </w:t>
        </w:r>
      </w:ins>
      <w:ins w:id="646" w:author="ara952 reza" w:date="2020-09-08T18:51:00Z">
        <w:r w:rsidR="0056549C">
          <w:t xml:space="preserve">level 4 </w:t>
        </w:r>
      </w:ins>
      <w:ins w:id="647" w:author="ara952 reza" w:date="2020-09-06T19:10:00Z">
        <w:r w:rsidR="00C443AD">
          <w:t xml:space="preserve">SST </w:t>
        </w:r>
      </w:ins>
      <w:ins w:id="648" w:author="ara952 reza" w:date="2020-09-08T18:51:00Z">
        <w:r w:rsidR="0056549C">
          <w:t xml:space="preserve">analysis </w:t>
        </w:r>
      </w:ins>
      <w:ins w:id="649" w:author="ara952 reza" w:date="2020-09-08T18:50:00Z">
        <w:r w:rsidR="0056549C">
          <w:t xml:space="preserve">here </w:t>
        </w:r>
      </w:ins>
      <w:ins w:id="650" w:author="ara952 reza" w:date="2020-09-06T19:11:00Z">
        <w:r w:rsidR="00C443AD">
          <w:t>is provided by the Group of High-Resolution Sea Surface Temper</w:t>
        </w:r>
      </w:ins>
      <w:ins w:id="651" w:author="ara952 reza" w:date="2020-09-06T19:12:00Z">
        <w:r w:rsidR="00C443AD">
          <w:t>ature (GHRSS</w:t>
        </w:r>
      </w:ins>
      <w:ins w:id="652" w:author="ara952 reza" w:date="2020-09-08T18:41:00Z">
        <w:r w:rsidR="00AC787F">
          <w:t>T</w:t>
        </w:r>
      </w:ins>
      <w:ins w:id="653" w:author="ara952 reza" w:date="2020-09-06T19:12:00Z">
        <w:r w:rsidR="00C443AD">
          <w:t>)</w:t>
        </w:r>
      </w:ins>
      <w:ins w:id="654" w:author="ara952 reza" w:date="2020-09-08T19:11:00Z">
        <w:r w:rsidR="00933309">
          <w:t xml:space="preserve"> </w:t>
        </w:r>
      </w:ins>
      <w:ins w:id="655" w:author="ara952 reza" w:date="2020-09-06T19:13:00Z">
        <w:r w:rsidR="00C443AD">
          <w:t xml:space="preserve">, </w:t>
        </w:r>
      </w:ins>
      <w:ins w:id="656" w:author="ara952 reza" w:date="2020-09-08T18:54:00Z">
        <w:r w:rsidR="00A3212E">
          <w:t>produced by the JP</w:t>
        </w:r>
      </w:ins>
      <w:ins w:id="657" w:author="ara952 reza" w:date="2020-09-08T18:55:00Z">
        <w:r w:rsidR="00A3212E">
          <w:t xml:space="preserve">L </w:t>
        </w:r>
        <w:proofErr w:type="spellStart"/>
        <w:r w:rsidR="00A3212E">
          <w:t>OurOcean</w:t>
        </w:r>
        <w:proofErr w:type="spellEnd"/>
        <w:r w:rsidR="00A3212E">
          <w:t xml:space="preserve"> group which use different satellite and in situ data from drifting and moored bu</w:t>
        </w:r>
      </w:ins>
      <w:ins w:id="658" w:author="ara952 reza" w:date="2020-09-08T18:56:00Z">
        <w:r w:rsidR="00A3212E">
          <w:t>oys</w:t>
        </w:r>
      </w:ins>
      <w:ins w:id="659" w:author="ara952 reza" w:date="2020-09-08T18:59:00Z">
        <w:r w:rsidR="00A3212E">
          <w:t xml:space="preserve"> to form the sea surface foundation temperature with </w:t>
        </w:r>
      </w:ins>
      <w:ins w:id="660" w:author="ara952 reza" w:date="2020-09-11T11:21:00Z">
        <w:r w:rsidR="00F50514">
          <w:t xml:space="preserve">daily temporal and </w:t>
        </w:r>
      </w:ins>
      <w:ins w:id="661" w:author="ara952 reza" w:date="2020-09-08T18:59:00Z">
        <w:r w:rsidR="00A3212E">
          <w:t>0.01 degree spatial resolution(</w:t>
        </w:r>
      </w:ins>
      <w:ins w:id="662" w:author="ara952 reza" w:date="2020-09-08T19:00:00Z">
        <w:r w:rsidR="00A3212E">
          <w:t>G1SST</w:t>
        </w:r>
      </w:ins>
      <w:ins w:id="663" w:author="ara952 reza" w:date="2020-09-11T11:21:00Z">
        <w:r w:rsidR="00F50514">
          <w:t>,Global 1km Sea Surface Temperature</w:t>
        </w:r>
      </w:ins>
      <w:ins w:id="664" w:author="ara952 reza" w:date="2020-09-08T18:59:00Z">
        <w:r w:rsidR="00A3212E">
          <w:t>)</w:t>
        </w:r>
      </w:ins>
      <w:ins w:id="665" w:author="ara952 reza" w:date="2020-09-06T19:13:00Z">
        <w:r w:rsidR="00C443AD">
          <w:t>.</w:t>
        </w:r>
      </w:ins>
      <w:ins w:id="666" w:author="ara952 reza" w:date="2020-09-06T19:15:00Z">
        <w:r w:rsidR="00C443AD">
          <w:t xml:space="preserve"> </w:t>
        </w:r>
      </w:ins>
      <w:ins w:id="667" w:author="ara952 reza" w:date="2020-09-06T19:14:00Z">
        <w:r w:rsidR="00C443AD">
          <w:t xml:space="preserve">The surface temperature in GHRSS is called the foundation temperature which is a temperature </w:t>
        </w:r>
      </w:ins>
      <w:ins w:id="668" w:author="ara952 reza" w:date="2020-09-08T19:10:00Z">
        <w:r w:rsidR="00933309">
          <w:t>free of diurnal temperature variability</w:t>
        </w:r>
      </w:ins>
      <w:del w:id="669" w:author="ara952 reza" w:date="2020-09-08T19:10:00Z">
        <w:r w:rsidR="00461DF1" w:rsidDel="00933309">
          <w:delText>s</w:delText>
        </w:r>
      </w:del>
      <w:ins w:id="670" w:author="ara952 reza" w:date="2020-09-06T19:15:00Z">
        <w:r w:rsidR="00C443AD">
          <w:t xml:space="preserve">. The result of </w:t>
        </w:r>
      </w:ins>
      <w:ins w:id="671" w:author="ara952 reza" w:date="2020-09-06T19:18:00Z">
        <w:r w:rsidR="00C443AD">
          <w:t xml:space="preserve">difference between G1SST and </w:t>
        </w:r>
      </w:ins>
      <w:ins w:id="672" w:author="ara952 reza" w:date="2020-09-06T19:15:00Z">
        <w:r w:rsidR="00C443AD">
          <w:t xml:space="preserve">the </w:t>
        </w:r>
      </w:ins>
      <w:ins w:id="673" w:author="ara952 reza" w:date="2020-09-06T19:16:00Z">
        <w:r w:rsidR="00C443AD">
          <w:t>SST from model are illustrated in the Fig. 14 for three days</w:t>
        </w:r>
      </w:ins>
      <w:ins w:id="674" w:author="ara952 reza" w:date="2020-09-06T19:17:00Z">
        <w:r w:rsidR="00C443AD">
          <w:t xml:space="preserve"> on 15 Jul., 30 Jul.</w:t>
        </w:r>
      </w:ins>
      <w:ins w:id="675" w:author="ara952 reza" w:date="2020-09-08T18:14:00Z">
        <w:r w:rsidR="00461DF1">
          <w:t>,</w:t>
        </w:r>
      </w:ins>
      <w:ins w:id="676" w:author="ara952 reza" w:date="2020-09-06T19:17:00Z">
        <w:r w:rsidR="00C443AD">
          <w:t xml:space="preserve"> and 30 </w:t>
        </w:r>
      </w:ins>
      <w:ins w:id="677" w:author="ara952 reza" w:date="2020-09-06T19:18:00Z">
        <w:r w:rsidR="00C443AD">
          <w:t>Aug. 2018.</w:t>
        </w:r>
      </w:ins>
      <w:ins w:id="678" w:author="ara952 reza" w:date="2020-09-08T18:32:00Z">
        <w:r w:rsidR="00AC787F">
          <w:t xml:space="preserve">At the </w:t>
        </w:r>
      </w:ins>
      <w:ins w:id="679" w:author="ara952 reza" w:date="2020-09-08T19:07:00Z">
        <w:r w:rsidR="00A3212E">
          <w:t>mid</w:t>
        </w:r>
      </w:ins>
      <w:ins w:id="680" w:author="ara952 reza" w:date="2020-09-08T19:08:00Z">
        <w:r w:rsidR="00933309">
          <w:t>-July</w:t>
        </w:r>
      </w:ins>
      <w:ins w:id="681" w:author="ara952 reza" w:date="2020-09-08T18:32:00Z">
        <w:r w:rsidR="00AC787F">
          <w:t>, the model tend</w:t>
        </w:r>
      </w:ins>
      <w:ins w:id="682" w:author="ara952 reza" w:date="2020-09-08T19:08:00Z">
        <w:r w:rsidR="00933309">
          <w:t>s</w:t>
        </w:r>
      </w:ins>
      <w:ins w:id="683" w:author="ara952 reza" w:date="2020-09-08T18:32:00Z">
        <w:r w:rsidR="00AC787F">
          <w:t xml:space="preserve"> to be </w:t>
        </w:r>
      </w:ins>
      <w:ins w:id="684" w:author="ara952 reza" w:date="2020-09-08T18:33:00Z">
        <w:r w:rsidR="00AC787F">
          <w:t>a little warm with some cold spots in the midd</w:t>
        </w:r>
      </w:ins>
      <w:ins w:id="685" w:author="ara952 reza" w:date="2020-09-08T18:34:00Z">
        <w:r w:rsidR="00AC787F">
          <w:t>le</w:t>
        </w:r>
      </w:ins>
      <w:ins w:id="686" w:author="ara952 reza" w:date="2020-09-08T19:08:00Z">
        <w:r w:rsidR="00933309">
          <w:t xml:space="preserve"> of the Bay</w:t>
        </w:r>
      </w:ins>
      <w:ins w:id="687" w:author="ara952 reza" w:date="2020-09-08T18:34:00Z">
        <w:r w:rsidR="00AC787F">
          <w:t xml:space="preserve"> and close to the Grand Manan </w:t>
        </w:r>
      </w:ins>
      <w:ins w:id="688" w:author="ara952 reza" w:date="2020-09-08T18:37:00Z">
        <w:r w:rsidR="00AC787F">
          <w:t>Island. The</w:t>
        </w:r>
      </w:ins>
      <w:ins w:id="689" w:author="ara952 reza" w:date="2020-09-08T18:34:00Z">
        <w:r w:rsidR="00AC787F">
          <w:t xml:space="preserve"> cold spot in front of the Saint John River </w:t>
        </w:r>
      </w:ins>
      <w:ins w:id="690" w:author="ara952 reza" w:date="2020-09-08T18:35:00Z">
        <w:r w:rsidR="00AC787F">
          <w:t xml:space="preserve">may result from </w:t>
        </w:r>
      </w:ins>
      <w:ins w:id="691" w:author="ara952 reza" w:date="2020-09-08T18:36:00Z">
        <w:r w:rsidR="00AC787F">
          <w:t xml:space="preserve">not having the temperature profile of the river to use for the open </w:t>
        </w:r>
      </w:ins>
      <w:ins w:id="692" w:author="ara952 reza" w:date="2020-09-08T18:40:00Z">
        <w:r w:rsidR="00AC787F">
          <w:t>boundary. At</w:t>
        </w:r>
      </w:ins>
      <w:ins w:id="693" w:author="ara952 reza" w:date="2020-09-08T18:37:00Z">
        <w:r w:rsidR="00AC787F">
          <w:t xml:space="preserve"> the end of </w:t>
        </w:r>
      </w:ins>
      <w:ins w:id="694" w:author="ara952 reza" w:date="2020-09-08T18:40:00Z">
        <w:r w:rsidR="00AC787F">
          <w:t>July</w:t>
        </w:r>
      </w:ins>
      <w:ins w:id="695" w:author="ara952 reza" w:date="2020-09-08T18:37:00Z">
        <w:r w:rsidR="00AC787F">
          <w:t xml:space="preserve">, the cold area increase, specifically in front of </w:t>
        </w:r>
      </w:ins>
      <w:ins w:id="696" w:author="ara952 reza" w:date="2020-09-08T18:38:00Z">
        <w:r w:rsidR="00AC787F">
          <w:t>Saint John River and at t</w:t>
        </w:r>
      </w:ins>
      <w:ins w:id="697" w:author="ara952 reza" w:date="2020-09-08T18:39:00Z">
        <w:r w:rsidR="00AC787F">
          <w:t xml:space="preserve">he end of August </w:t>
        </w:r>
      </w:ins>
      <w:ins w:id="698" w:author="ara952 reza" w:date="2020-09-08T18:40:00Z">
        <w:r w:rsidR="00AC787F">
          <w:t>the difference decreases except the north-east of Grand Manan Island.</w:t>
        </w:r>
      </w:ins>
    </w:p>
    <w:p w14:paraId="734D5EC6" w14:textId="04252FE7" w:rsidR="00461DF1" w:rsidRDefault="00461DF1" w:rsidP="00C443AD">
      <w:pPr>
        <w:spacing w:after="0"/>
        <w:jc w:val="both"/>
        <w:rPr>
          <w:ins w:id="699" w:author="ara952 reza" w:date="2020-09-08T18:18:00Z"/>
        </w:rPr>
      </w:pPr>
    </w:p>
    <w:p w14:paraId="21AB6106" w14:textId="1DD5F76D" w:rsidR="00461DF1" w:rsidRDefault="00003CF1" w:rsidP="00C443AD">
      <w:pPr>
        <w:spacing w:after="0"/>
        <w:jc w:val="both"/>
        <w:rPr>
          <w:ins w:id="700" w:author="ara952 reza" w:date="2020-09-06T19:19:00Z"/>
        </w:rPr>
      </w:pPr>
      <w:ins w:id="701" w:author="ara952 reza" w:date="2020-09-08T18:31:00Z">
        <w:r>
          <w:rPr>
            <w:noProof/>
          </w:rPr>
          <mc:AlternateContent>
            <mc:Choice Requires="wps">
              <w:drawing>
                <wp:anchor distT="0" distB="0" distL="114300" distR="114300" simplePos="0" relativeHeight="251805696" behindDoc="0" locked="0" layoutInCell="1" allowOverlap="1" wp14:anchorId="3481D023" wp14:editId="7369A7A4">
                  <wp:simplePos x="0" y="0"/>
                  <wp:positionH relativeFrom="margin">
                    <wp:posOffset>438150</wp:posOffset>
                  </wp:positionH>
                  <wp:positionV relativeFrom="paragraph">
                    <wp:posOffset>5019040</wp:posOffset>
                  </wp:positionV>
                  <wp:extent cx="57531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17FF0A1F" w14:textId="56C5DA3B" w:rsidR="009D6B96" w:rsidRPr="00E33DCA" w:rsidRDefault="009D6B96">
                              <w:pPr>
                                <w:pStyle w:val="Caption"/>
                                <w:rPr>
                                  <w:noProof/>
                                </w:rPr>
                                <w:pPrChange w:id="702" w:author="ara952 reza" w:date="2020-09-08T18:31:00Z">
                                  <w:pPr>
                                    <w:spacing w:after="0"/>
                                    <w:jc w:val="both"/>
                                  </w:pPr>
                                </w:pPrChange>
                              </w:pPr>
                              <w:ins w:id="703" w:author="ara952 reza" w:date="2020-09-08T18:31:00Z">
                                <w:r>
                                  <w:t xml:space="preserve">Figure </w:t>
                                </w:r>
                                <w:r>
                                  <w:fldChar w:fldCharType="begin"/>
                                </w:r>
                                <w:r>
                                  <w:instrText xml:space="preserve"> SEQ Figure \* ARABIC </w:instrText>
                                </w:r>
                              </w:ins>
                              <w:r>
                                <w:fldChar w:fldCharType="separate"/>
                              </w:r>
                              <w:ins w:id="704" w:author="ara952 reza" w:date="2020-09-09T14:36:00Z">
                                <w:r>
                                  <w:rPr>
                                    <w:noProof/>
                                  </w:rPr>
                                  <w:t>14</w:t>
                                </w:r>
                              </w:ins>
                              <w:ins w:id="705" w:author="ara952 reza" w:date="2020-09-08T18:31:00Z">
                                <w:r>
                                  <w:fldChar w:fldCharType="end"/>
                                </w:r>
                                <w:r>
                                  <w:t>.Results of daily SST difference from G1SST minus Model output for a)20180715, b)20180730, and c)20180830</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81D023" id="Text Box 115" o:spid="_x0000_s1120" type="#_x0000_t202" style="position:absolute;left:0;text-align:left;margin-left:34.5pt;margin-top:395.2pt;width:453pt;height:.05pt;z-index:251805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" stroked="f">
                  <v:textbox style="mso-fit-shape-to-text:t" inset="0,0,0,0">
                    <w:txbxContent>
                      <w:p w14:paraId="17FF0A1F" w14:textId="56C5DA3B" w:rsidR="009D6B96" w:rsidRPr="00E33DCA" w:rsidRDefault="009D6B96">
                        <w:pPr>
                          <w:pStyle w:val="Caption"/>
                          <w:rPr>
                            <w:noProof/>
                          </w:rPr>
                          <w:pPrChange w:id="706" w:author="ara952 reza" w:date="2020-09-08T18:31:00Z">
                            <w:pPr>
                              <w:spacing w:after="0"/>
                              <w:jc w:val="both"/>
                            </w:pPr>
                          </w:pPrChange>
                        </w:pPr>
                        <w:ins w:id="707" w:author="ara952 reza" w:date="2020-09-08T18:31:00Z">
                          <w:r>
                            <w:t xml:space="preserve">Figure </w:t>
                          </w:r>
                          <w:r>
                            <w:fldChar w:fldCharType="begin"/>
                          </w:r>
                          <w:r>
                            <w:instrText xml:space="preserve"> SEQ Figure \* ARABIC </w:instrText>
                          </w:r>
                        </w:ins>
                        <w:r>
                          <w:fldChar w:fldCharType="separate"/>
                        </w:r>
                        <w:ins w:id="708" w:author="ara952 reza" w:date="2020-09-09T14:36:00Z">
                          <w:r>
                            <w:rPr>
                              <w:noProof/>
                            </w:rPr>
                            <w:t>14</w:t>
                          </w:r>
                        </w:ins>
                        <w:ins w:id="709" w:author="ara952 reza" w:date="2020-09-08T18:31:00Z">
                          <w:r>
                            <w:fldChar w:fldCharType="end"/>
                          </w:r>
                          <w:r>
                            <w:t>.Results of daily SST difference from G1SST minus Model output for a)20180715, b)20180730, and c)20180830</w:t>
                          </w:r>
                        </w:ins>
                      </w:p>
                    </w:txbxContent>
                  </v:textbox>
                  <w10:wrap type="topAndBottom" anchorx="margin"/>
                </v:shape>
              </w:pict>
            </mc:Fallback>
          </mc:AlternateContent>
        </w:r>
      </w:ins>
      <w:r>
        <w:rPr>
          <w:noProof/>
        </w:rPr>
        <mc:AlternateContent>
          <mc:Choice Requires="wpg">
            <w:drawing>
              <wp:anchor distT="0" distB="0" distL="114300" distR="114300" simplePos="0" relativeHeight="251803648" behindDoc="0" locked="0" layoutInCell="1" allowOverlap="1" wp14:anchorId="1437789F" wp14:editId="375130EB">
                <wp:simplePos x="0" y="0"/>
                <wp:positionH relativeFrom="column">
                  <wp:posOffset>191526</wp:posOffset>
                </wp:positionH>
                <wp:positionV relativeFrom="paragraph">
                  <wp:posOffset>0</wp:posOffset>
                </wp:positionV>
                <wp:extent cx="6664422" cy="5158593"/>
                <wp:effectExtent l="0" t="0" r="3175" b="4445"/>
                <wp:wrapTopAndBottom/>
                <wp:docPr id="114" name="Group 114"/>
                <wp:cNvGraphicFramePr/>
                <a:graphic xmlns:a="http://schemas.openxmlformats.org/drawingml/2006/main">
                  <a:graphicData uri="http://schemas.microsoft.com/office/word/2010/wordprocessingGroup">
                    <wpg:wgp>
                      <wpg:cNvGrpSpPr/>
                      <wpg:grpSpPr>
                        <a:xfrm>
                          <a:off x="0" y="0"/>
                          <a:ext cx="6664422" cy="5158593"/>
                          <a:chOff x="0" y="0"/>
                          <a:chExt cx="6664422" cy="5158593"/>
                        </a:xfrm>
                      </wpg:grpSpPr>
                      <wpg:grpSp>
                        <wpg:cNvPr id="111" name="Group 111"/>
                        <wpg:cNvGrpSpPr/>
                        <wpg:grpSpPr>
                          <a:xfrm>
                            <a:off x="0" y="11723"/>
                            <a:ext cx="3458210" cy="2672080"/>
                            <a:chOff x="0" y="0"/>
                            <a:chExt cx="3458210" cy="2672080"/>
                          </a:xfrm>
                        </wpg:grpSpPr>
                        <pic:pic xmlns:pic="http://schemas.openxmlformats.org/drawingml/2006/picture">
                          <pic:nvPicPr>
                            <pic:cNvPr id="90" name="Picture 90"/>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458210" cy="2672080"/>
                            </a:xfrm>
                            <a:prstGeom prst="rect">
                              <a:avLst/>
                            </a:prstGeom>
                            <a:noFill/>
                            <a:ln>
                              <a:noFill/>
                            </a:ln>
                          </pic:spPr>
                        </pic:pic>
                        <wps:wsp>
                          <wps:cNvPr id="108" name="Text Box 108"/>
                          <wps:cNvSpPr txBox="1"/>
                          <wps:spPr>
                            <a:xfrm>
                              <a:off x="410308" y="357554"/>
                              <a:ext cx="257907" cy="316524"/>
                            </a:xfrm>
                            <a:prstGeom prst="rect">
                              <a:avLst/>
                            </a:prstGeom>
                            <a:noFill/>
                            <a:ln w="6350">
                              <a:noFill/>
                            </a:ln>
                          </wps:spPr>
                          <wps:txbx>
                            <w:txbxContent>
                              <w:p w14:paraId="7E315EDF" w14:textId="7F190051" w:rsidR="009D6B96" w:rsidRDefault="009D6B96">
                                <w:ins w:id="710" w:author="ara952 reza" w:date="2020-09-08T18:25:00Z">
                                  <w: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2" name="Group 112"/>
                        <wpg:cNvGrpSpPr/>
                        <wpg:grpSpPr>
                          <a:xfrm>
                            <a:off x="3153507" y="0"/>
                            <a:ext cx="3510915" cy="2713355"/>
                            <a:chOff x="0" y="0"/>
                            <a:chExt cx="3510915" cy="2713355"/>
                          </a:xfrm>
                        </wpg:grpSpPr>
                        <pic:pic xmlns:pic="http://schemas.openxmlformats.org/drawingml/2006/picture">
                          <pic:nvPicPr>
                            <pic:cNvPr id="106" name="Picture 106"/>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510915" cy="2713355"/>
                            </a:xfrm>
                            <a:prstGeom prst="rect">
                              <a:avLst/>
                            </a:prstGeom>
                            <a:noFill/>
                            <a:ln>
                              <a:noFill/>
                            </a:ln>
                          </pic:spPr>
                        </pic:pic>
                        <wps:wsp>
                          <wps:cNvPr id="109" name="Text Box 109"/>
                          <wps:cNvSpPr txBox="1"/>
                          <wps:spPr>
                            <a:xfrm>
                              <a:off x="439616" y="351692"/>
                              <a:ext cx="257907" cy="316524"/>
                            </a:xfrm>
                            <a:prstGeom prst="rect">
                              <a:avLst/>
                            </a:prstGeom>
                            <a:noFill/>
                            <a:ln w="6350">
                              <a:noFill/>
                            </a:ln>
                          </wps:spPr>
                          <wps:txbx>
                            <w:txbxContent>
                              <w:p w14:paraId="03460A47" w14:textId="69D4F7C3" w:rsidR="009D6B96" w:rsidRDefault="009D6B96" w:rsidP="00003CF1">
                                <w:ins w:id="711" w:author="ara952 reza" w:date="2020-09-08T18:26:00Z">
                                  <w: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3" name="Group 113"/>
                        <wpg:cNvGrpSpPr/>
                        <wpg:grpSpPr>
                          <a:xfrm>
                            <a:off x="1529861" y="2432538"/>
                            <a:ext cx="3528060" cy="2726055"/>
                            <a:chOff x="1" y="-2104291"/>
                            <a:chExt cx="3528060" cy="2726690"/>
                          </a:xfrm>
                        </wpg:grpSpPr>
                        <pic:pic xmlns:pic="http://schemas.openxmlformats.org/drawingml/2006/picture">
                          <pic:nvPicPr>
                            <pic:cNvPr id="107" name="Picture 107"/>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1" y="-2104291"/>
                              <a:ext cx="3528060" cy="2726690"/>
                            </a:xfrm>
                            <a:prstGeom prst="rect">
                              <a:avLst/>
                            </a:prstGeom>
                            <a:noFill/>
                            <a:ln>
                              <a:noFill/>
                            </a:ln>
                          </pic:spPr>
                        </pic:pic>
                        <wps:wsp>
                          <wps:cNvPr id="110" name="Text Box 110"/>
                          <wps:cNvSpPr txBox="1"/>
                          <wps:spPr>
                            <a:xfrm>
                              <a:off x="381000" y="-1817230"/>
                              <a:ext cx="257907" cy="316524"/>
                            </a:xfrm>
                            <a:prstGeom prst="rect">
                              <a:avLst/>
                            </a:prstGeom>
                            <a:noFill/>
                            <a:ln w="6350">
                              <a:noFill/>
                            </a:ln>
                          </wps:spPr>
                          <wps:txbx>
                            <w:txbxContent>
                              <w:p w14:paraId="00E84562" w14:textId="4A04C1C4" w:rsidR="009D6B96" w:rsidRDefault="009D6B96" w:rsidP="00003CF1">
                                <w:ins w:id="712" w:author="ara952 reza" w:date="2020-09-08T18:26:00Z">
                                  <w:r>
                                    <w:t>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437789F" id="Group 114" o:spid="_x0000_s1121" style="position:absolute;left:0;text-align:left;margin-left:15.1pt;margin-top:0;width:524.75pt;height:406.2pt;z-index:251803648" coordsize="66644,515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9lQSwMECgAAAAAAAAAhALzvByK/pgIA&#10;v6YCABUAAABkcnMvbWVkaWEvaW1hZ2UyLmpwZWf/2P/gABBKRklGAAEBAQDcANwAAP/bAEMAAgEB&#10;AQEBAgEBAQICAgICBAMCAgICBQQEAwQGBQYGBgUGBgYHCQgGBwkHBgYICwgJCgoKCgoGCAsMCwoM&#10;CQoKCv/bAEMBAgICAgICBQMDBQoHBgcKCgoKCgoKCgoKCgoKCgoKCgoKCgoKCgoKCgoKCgoKCgoK&#10;CgoKCgoKCgoKCgoKCgoKCv/AABEIAo0DT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2VBLAwQK&#10;AAAAAAAAACEAfIa6yVqkAgBapAIAFQAAAGRycy9tZWRpYS9pbWFnZTMuanBlZ//Y/+AAEEpGSUYA&#10;AQEBANwA3AAA/9sAQwACAQEBAQECAQEBAgICAgIEAwICAgIFBAQDBAYFBgYGBQYGBgcJCAYHCQcG&#10;BggLCAkKCgoKCgYICwwLCgwJCgoK/9sAQwECAgICAgIFAwMFCgcGBwoKCgoKCgoKCgoKCgoKCgoK&#10;CgoKCgoKCgoKCgoKCgoKCgoKCgoKCgoKCgoKCgoKCgoK/8AAEQgCkANR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">
                <v:group id="Group 111" o:spid="_x0000_s1122" style="position:absolute;top:117;width:34582;height:26721" coordsize="34582,2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Picture 90" o:spid="_x0000_s1123" type="#_x0000_t75" style="position:absolute;width:34582;height:26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">
                    <v:imagedata r:id="rId66" o:title=""/>
                  </v:shape>
                  <v:shape id="Text Box 108" o:spid="_x0000_s1124" type="#_x0000_t202" style="position:absolute;left:4103;top:3575;width:2579;height: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7E315EDF" w14:textId="7F190051" w:rsidR="009D6B96" w:rsidRDefault="009D6B96">
                          <w:ins w:id="713" w:author="ara952 reza" w:date="2020-09-08T18:25:00Z">
                            <w:r>
                              <w:t>a</w:t>
                            </w:r>
                          </w:ins>
                        </w:p>
                      </w:txbxContent>
                    </v:textbox>
                  </v:shape>
                </v:group>
                <v:group id="Group 112" o:spid="_x0000_s1125" style="position:absolute;left:31535;width:35109;height:27133" coordsize="35109,27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Picture 106" o:spid="_x0000_s1126" type="#_x0000_t75" style="position:absolute;width:35109;height:27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">
                    <v:imagedata r:id="rId67" o:title=""/>
                  </v:shape>
                  <v:shape id="Text Box 109" o:spid="_x0000_s1127" type="#_x0000_t202" style="position:absolute;left:4396;top:3516;width:2579;height:3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03460A47" w14:textId="69D4F7C3" w:rsidR="009D6B96" w:rsidRDefault="009D6B96" w:rsidP="00003CF1">
                          <w:ins w:id="714" w:author="ara952 reza" w:date="2020-09-08T18:26:00Z">
                            <w:r>
                              <w:t>b</w:t>
                            </w:r>
                          </w:ins>
                        </w:p>
                      </w:txbxContent>
                    </v:textbox>
                  </v:shape>
                </v:group>
                <v:group id="Group 113" o:spid="_x0000_s1128" style="position:absolute;left:15298;top:24325;width:35281;height:27260" coordorigin=",-21042" coordsize="35280,27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Picture 107" o:spid="_x0000_s1129" type="#_x0000_t75" style="position:absolute;top:-21042;width:35280;height:27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">
                    <v:imagedata r:id="rId68" o:title=""/>
                  </v:shape>
                  <v:shape id="Text Box 110" o:spid="_x0000_s1130" type="#_x0000_t202" style="position:absolute;left:3810;top:-18172;width:2579;height: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00E84562" w14:textId="4A04C1C4" w:rsidR="009D6B96" w:rsidRDefault="009D6B96" w:rsidP="00003CF1">
                          <w:ins w:id="715" w:author="ara952 reza" w:date="2020-09-08T18:26:00Z">
                            <w:r>
                              <w:t>c</w:t>
                            </w:r>
                          </w:ins>
                        </w:p>
                      </w:txbxContent>
                    </v:textbox>
                  </v:shape>
                </v:group>
                <w10:wrap type="topAndBottom"/>
              </v:group>
            </w:pict>
          </mc:Fallback>
        </mc:AlternateContent>
      </w:r>
    </w:p>
    <w:p w14:paraId="740603F4" w14:textId="1168D040" w:rsidR="00C443AD" w:rsidRDefault="00C443AD" w:rsidP="00C443AD">
      <w:pPr>
        <w:spacing w:after="0"/>
        <w:jc w:val="both"/>
        <w:rPr>
          <w:ins w:id="716" w:author="ara952 reza" w:date="2020-09-06T12:13:00Z"/>
        </w:rPr>
      </w:pPr>
    </w:p>
    <w:p w14:paraId="25691F46" w14:textId="68BC5D47" w:rsidR="003E5A56" w:rsidRDefault="005746B8" w:rsidP="00172F2F">
      <w:pPr>
        <w:spacing w:after="0"/>
        <w:jc w:val="both"/>
        <w:rPr>
          <w:ins w:id="717" w:author="ara952 reza" w:date="2020-09-06T12:13:00Z"/>
        </w:rPr>
      </w:pPr>
      <w:ins w:id="718" w:author="ara952 reza" w:date="2020-09-08T19:57:00Z">
        <w:r>
          <w:t xml:space="preserve">At the open boundary, the temperature </w:t>
        </w:r>
      </w:ins>
      <w:ins w:id="719" w:author="ara952 reza" w:date="2020-09-08T19:59:00Z">
        <w:r>
          <w:t>which is from</w:t>
        </w:r>
      </w:ins>
      <w:ins w:id="720" w:author="ara952 reza" w:date="2020-09-08T19:58:00Z">
        <w:r>
          <w:t xml:space="preserve"> Gulf of Maine Operat</w:t>
        </w:r>
      </w:ins>
      <w:ins w:id="721" w:author="ara952 reza" w:date="2020-09-08T19:59:00Z">
        <w:r>
          <w:t xml:space="preserve">ional Forecast System is slightly higher than G1SST data showing a warm front on that </w:t>
        </w:r>
      </w:ins>
      <w:ins w:id="722" w:author="ara952 reza" w:date="2020-09-08T20:02:00Z">
        <w:r>
          <w:t>area. In</w:t>
        </w:r>
      </w:ins>
      <w:ins w:id="723" w:author="ara952 reza" w:date="2020-09-08T20:00:00Z">
        <w:r>
          <w:t xml:space="preserve"> total, </w:t>
        </w:r>
      </w:ins>
      <w:ins w:id="724" w:author="ara952 reza" w:date="2020-09-08T20:01:00Z">
        <w:r>
          <w:t xml:space="preserve">by </w:t>
        </w:r>
      </w:ins>
      <w:ins w:id="725" w:author="ara952 reza" w:date="2020-09-08T20:00:00Z">
        <w:r>
          <w:t>keeping the definition of foundation temperature</w:t>
        </w:r>
      </w:ins>
      <w:ins w:id="726" w:author="ara952 reza" w:date="2020-09-08T20:01:00Z">
        <w:r>
          <w:t xml:space="preserve"> in mind, the </w:t>
        </w:r>
      </w:ins>
      <w:ins w:id="727" w:author="ara952 reza" w:date="2020-09-08T20:02:00Z">
        <w:r>
          <w:t>model</w:t>
        </w:r>
      </w:ins>
      <w:ins w:id="728" w:author="ara952 reza" w:date="2020-09-08T20:01:00Z">
        <w:r>
          <w:t xml:space="preserve"> SST dose no show a significant difference with the </w:t>
        </w:r>
      </w:ins>
      <w:ins w:id="729" w:author="ara952 reza" w:date="2020-09-08T20:02:00Z">
        <w:r>
          <w:t xml:space="preserve">satellite derived </w:t>
        </w:r>
      </w:ins>
      <w:ins w:id="730" w:author="ara952 reza" w:date="2020-09-09T14:38:00Z">
        <w:r w:rsidR="0089407A">
          <w:t>one. In</w:t>
        </w:r>
      </w:ins>
      <w:ins w:id="731" w:author="ara952 reza" w:date="2020-09-08T20:02:00Z">
        <w:r>
          <w:t xml:space="preserve"> next section, the break down of statistical analysis provide better </w:t>
        </w:r>
      </w:ins>
      <w:ins w:id="732" w:author="ara952 reza" w:date="2020-09-08T20:03:00Z">
        <w:r>
          <w:t>metrics for the model skill assessment.</w:t>
        </w:r>
      </w:ins>
    </w:p>
    <w:p w14:paraId="747F61F6" w14:textId="4A074D4C" w:rsidR="003E5A56" w:rsidRDefault="003E5A56" w:rsidP="00172F2F">
      <w:pPr>
        <w:spacing w:after="0"/>
        <w:jc w:val="both"/>
        <w:rPr>
          <w:ins w:id="733" w:author="ara952 reza" w:date="2020-09-06T12:13:00Z"/>
        </w:rPr>
      </w:pPr>
    </w:p>
    <w:p w14:paraId="3512BD02" w14:textId="500FC0F9" w:rsidR="00003CF1" w:rsidRDefault="00003CF1" w:rsidP="00172F2F">
      <w:pPr>
        <w:spacing w:after="0"/>
        <w:jc w:val="both"/>
        <w:rPr>
          <w:ins w:id="734" w:author="ara952 reza" w:date="2020-09-08T18:28:00Z"/>
        </w:rPr>
      </w:pPr>
    </w:p>
    <w:p w14:paraId="53D0015C" w14:textId="7BFFBD89" w:rsidR="003E5A56" w:rsidRDefault="003E5A56" w:rsidP="00172F2F">
      <w:pPr>
        <w:spacing w:after="0"/>
        <w:jc w:val="both"/>
        <w:rPr>
          <w:ins w:id="735" w:author="ara952 reza" w:date="2020-09-06T12:13:00Z"/>
        </w:rPr>
      </w:pPr>
    </w:p>
    <w:p w14:paraId="2F5ABB31" w14:textId="5AE0A536" w:rsidR="003E5A56" w:rsidRDefault="009957A8" w:rsidP="00172F2F">
      <w:pPr>
        <w:spacing w:after="0"/>
        <w:jc w:val="both"/>
        <w:rPr>
          <w:ins w:id="736" w:author="ara952 reza" w:date="2020-09-06T20:01:00Z"/>
          <w:b/>
          <w:bCs/>
        </w:rPr>
      </w:pPr>
      <w:ins w:id="737" w:author="ara952 reza" w:date="2020-09-06T20:00:00Z">
        <w:r w:rsidRPr="009957A8">
          <w:rPr>
            <w:b/>
            <w:bCs/>
            <w:rPrChange w:id="738" w:author="ara952 reza" w:date="2020-09-06T20:01:00Z">
              <w:rPr/>
            </w:rPrChange>
          </w:rPr>
          <w:t>4. Model skill As</w:t>
        </w:r>
      </w:ins>
      <w:ins w:id="739" w:author="ara952 reza" w:date="2020-09-06T20:01:00Z">
        <w:r w:rsidRPr="009957A8">
          <w:rPr>
            <w:b/>
            <w:bCs/>
            <w:rPrChange w:id="740" w:author="ara952 reza" w:date="2020-09-06T20:01:00Z">
              <w:rPr/>
            </w:rPrChange>
          </w:rPr>
          <w:t>s</w:t>
        </w:r>
      </w:ins>
      <w:ins w:id="741" w:author="ara952 reza" w:date="2020-09-06T20:00:00Z">
        <w:r w:rsidRPr="009957A8">
          <w:rPr>
            <w:b/>
            <w:bCs/>
            <w:rPrChange w:id="742" w:author="ara952 reza" w:date="2020-09-06T20:01:00Z">
              <w:rPr/>
            </w:rPrChange>
          </w:rPr>
          <w:t>essment</w:t>
        </w:r>
      </w:ins>
    </w:p>
    <w:p w14:paraId="772EF6FC" w14:textId="50C04EA5" w:rsidR="009957A8" w:rsidRDefault="009957A8" w:rsidP="00172F2F">
      <w:pPr>
        <w:spacing w:after="0"/>
        <w:jc w:val="both"/>
        <w:rPr>
          <w:ins w:id="743" w:author="ara952 reza" w:date="2020-09-06T20:01:00Z"/>
          <w:b/>
          <w:bCs/>
        </w:rPr>
      </w:pPr>
    </w:p>
    <w:p w14:paraId="397BF269" w14:textId="4FB48226" w:rsidR="009957A8" w:rsidRPr="009957A8" w:rsidRDefault="009957A8" w:rsidP="00172F2F">
      <w:pPr>
        <w:spacing w:after="0"/>
        <w:jc w:val="both"/>
        <w:rPr>
          <w:ins w:id="744" w:author="ara952 reza" w:date="2020-09-06T20:01:00Z"/>
        </w:rPr>
      </w:pPr>
      <w:ins w:id="745" w:author="ara952 reza" w:date="2020-09-06T20:01:00Z">
        <w:r w:rsidRPr="009957A8">
          <w:rPr>
            <w:rPrChange w:id="746" w:author="ara952 reza" w:date="2020-09-06T20:01:00Z">
              <w:rPr>
                <w:b/>
                <w:bCs/>
              </w:rPr>
            </w:rPrChange>
          </w:rPr>
          <w:t xml:space="preserve">Depending on the </w:t>
        </w:r>
      </w:ins>
      <w:ins w:id="747" w:author="ara952 reza" w:date="2020-09-06T20:02:00Z">
        <w:r>
          <w:t xml:space="preserve">different specific factors, such as </w:t>
        </w:r>
      </w:ins>
      <w:ins w:id="748" w:author="ara952 reza" w:date="2020-09-06T20:01:00Z">
        <w:r w:rsidRPr="009957A8">
          <w:rPr>
            <w:rPrChange w:id="749" w:author="ara952 reza" w:date="2020-09-06T20:01:00Z">
              <w:rPr>
                <w:b/>
                <w:bCs/>
              </w:rPr>
            </w:rPrChange>
          </w:rPr>
          <w:t xml:space="preserve">goals of </w:t>
        </w:r>
      </w:ins>
      <w:ins w:id="750" w:author="ara952 reza" w:date="2020-09-06T20:02:00Z">
        <w:r>
          <w:t xml:space="preserve">the modeling </w:t>
        </w:r>
      </w:ins>
      <w:ins w:id="751" w:author="ara952 reza" w:date="2020-09-06T20:06:00Z">
        <w:r>
          <w:t>exercise,</w:t>
        </w:r>
      </w:ins>
      <w:ins w:id="752" w:author="ara952 reza" w:date="2020-09-06T20:03:00Z">
        <w:r>
          <w:t xml:space="preserve"> spatial and </w:t>
        </w:r>
      </w:ins>
      <w:ins w:id="753" w:author="ara952 reza" w:date="2020-09-06T20:06:00Z">
        <w:r>
          <w:t>temporal importance</w:t>
        </w:r>
      </w:ins>
      <w:ins w:id="754" w:author="ara952 reza" w:date="2020-09-06T20:03:00Z">
        <w:r>
          <w:t xml:space="preserve"> of the</w:t>
        </w:r>
      </w:ins>
      <w:ins w:id="755" w:author="ara952 reza" w:date="2020-09-06T20:04:00Z">
        <w:r>
          <w:t xml:space="preserve"> </w:t>
        </w:r>
      </w:ins>
      <w:ins w:id="756" w:author="ara952 reza" w:date="2020-09-06T20:03:00Z">
        <w:r>
          <w:t>context</w:t>
        </w:r>
      </w:ins>
      <w:ins w:id="757" w:author="ara952 reza" w:date="2020-09-09T16:42:00Z">
        <w:r w:rsidR="00683820">
          <w:t>,</w:t>
        </w:r>
      </w:ins>
      <w:ins w:id="758" w:author="ara952 reza" w:date="2020-09-06T20:05:00Z">
        <w:r>
          <w:t xml:space="preserve"> the model skill definition is subject to change.</w:t>
        </w:r>
      </w:ins>
      <w:ins w:id="759" w:author="ara952 reza" w:date="2020-09-06T20:06:00Z">
        <w:r>
          <w:t xml:space="preserve"> Generally, the skill means how well the model represent the </w:t>
        </w:r>
      </w:ins>
      <w:ins w:id="760" w:author="ara952 reza" w:date="2020-09-06T20:07:00Z">
        <w:r>
          <w:t xml:space="preserve">truth over a specific range of condition ,however, </w:t>
        </w:r>
      </w:ins>
      <w:ins w:id="761" w:author="ara952 reza" w:date="2020-09-06T20:08:00Z">
        <w:r>
          <w:t>we compare the model output against the observations</w:t>
        </w:r>
      </w:ins>
      <w:ins w:id="762" w:author="ara952 reza" w:date="2020-09-06T20:10:00Z">
        <w:r w:rsidR="000D00EC">
          <w:t xml:space="preserve"> (having a range of uncertainty in both)</w:t>
        </w:r>
      </w:ins>
      <w:ins w:id="763" w:author="ara952 reza" w:date="2020-09-06T20:09:00Z">
        <w:r>
          <w:t xml:space="preserve"> since we cannot measure the truth</w:t>
        </w:r>
      </w:ins>
      <w:ins w:id="764" w:author="ara952 reza" w:date="2020-09-11T11:25:00Z">
        <w:r w:rsidR="00F50514">
          <w:fldChar w:fldCharType="begin" w:fldLock="1"/>
        </w:r>
      </w:ins>
      <w:r w:rsidR="00BB2126">
        <w:instrText>ADDIN CSL_CITATION {"citationItems":[{"id":"ITEM-1","itemData":{"DOI":"10.1016/j.jmarsys.2008.03.011","ISSN":"09247963","abstract":"Coupled biological/physical models of marine systems serve many purposes including the synthesis of information, hypothesis generation, and as a tool for numerical experimentation. However, marine system models are increasingly used for prediction to support high-stakes decision-making. In such applications it is imperative that a rigorous model skill assessment is conducted so that the model's capabilities are tested and understood. Herein, we review several metrics and approaches useful to evaluate model skill. The definition of skill and the determination of the skill level necessary for a given application is context specific and no single metric is likely to reveal all aspects of model skill. Thus, we recommend the use of several metrics, in concert, to provide a more thorough appraisal. The routine application and presentation of rigorous skill assessment metrics will also serve the broader interests of the modeling community, ultimately resulting in improved forecasting abilities as well as helping us recognize our limitations.","author":[{"dropping-particle":"","family":"Stow","given":"Craig A.","non-dropping-particle":"","parse-names":false,"suffix":""},{"dropping-particle":"","family":"Jolliff","given":"Jason","non-dropping-particle":"","parse-names":false,"suffix":""},{"dropping-particle":"","family":"McGillicuddy","given":"Dennis J.","non-dropping-particle":"","parse-names":false,"suffix":""},{"dropping-particle":"","family":"Doney","given":"Scott C.","non-dropping-particle":"","parse-names":false,"suffix":""},{"dropping-particle":"","family":"Allen","given":"J. Icarus","non-dropping-particle":"","parse-names":false,"suffix":""},{"dropping-particle":"","family":"Friedrichs","given":"Marjorie A.M.","non-dropping-particle":"","parse-names":false,"suffix":""},{"dropping-particle":"","family":"Rose","given":"Kenneth A.","non-dropping-particle":"","parse-names":false,"suffix":""},{"dropping-particle":"","family":"Wallhead","given":"Philip","non-dropping-particle":"","parse-names":false,"suffix":""}],"container-title":"Journal of Marine Systems","id":"ITEM-1","issue":"1-2","issued":{"date-parts":[["2009"]]},"page":"4-15","publisher":"Elsevier B.V.","title":"Skill assessment for coupled biological/physical models of marine systems","type":"article-journal","volume":"76"},"uris":["http://www.mendeley.com/documents/?uuid=36a7a6f0-cce6-4ed6-92e3-3575540af9b9"]}],"mendeley":{"formattedCitation":"[66]","plainTextFormattedCitation":"[66]","previouslyFormattedCitation":"[66]"},"properties":{"noteIndex":0},"schema":"https://github.com/citation-style-language/schema/raw/master/csl-citation.json"}</w:instrText>
      </w:r>
      <w:r w:rsidR="00F50514">
        <w:fldChar w:fldCharType="separate"/>
      </w:r>
      <w:r w:rsidR="00F50514" w:rsidRPr="00F50514">
        <w:rPr>
          <w:noProof/>
        </w:rPr>
        <w:t>[66]</w:t>
      </w:r>
      <w:ins w:id="765" w:author="ara952 reza" w:date="2020-09-11T11:25:00Z">
        <w:r w:rsidR="00F50514">
          <w:fldChar w:fldCharType="end"/>
        </w:r>
      </w:ins>
      <w:ins w:id="766" w:author="ara952 reza" w:date="2020-09-06T20:11:00Z">
        <w:r w:rsidR="000D00EC">
          <w:t>.</w:t>
        </w:r>
      </w:ins>
      <w:ins w:id="767" w:author="ara952 reza" w:date="2020-09-06T20:12:00Z">
        <w:r w:rsidR="000D00EC">
          <w:t>We have done the visual comparison for the temperature and salinity in the pervious sections</w:t>
        </w:r>
      </w:ins>
      <w:ins w:id="768" w:author="ara952 reza" w:date="2020-09-06T20:13:00Z">
        <w:r w:rsidR="000D00EC">
          <w:t xml:space="preserve">. A quantitative </w:t>
        </w:r>
      </w:ins>
      <w:ins w:id="769" w:author="ara952 reza" w:date="2020-09-06T20:14:00Z">
        <w:r w:rsidR="000D00EC">
          <w:t xml:space="preserve">technique </w:t>
        </w:r>
      </w:ins>
      <w:ins w:id="770" w:author="ara952 reza" w:date="2020-09-06T20:20:00Z">
        <w:r w:rsidR="000D00EC">
          <w:t>is</w:t>
        </w:r>
      </w:ins>
      <w:ins w:id="771" w:author="ara952 reza" w:date="2020-09-06T20:14:00Z">
        <w:r w:rsidR="000D00EC">
          <w:t xml:space="preserve"> provided to find out the reliability of the model simulation.</w:t>
        </w:r>
      </w:ins>
      <w:ins w:id="772" w:author="ara952 reza" w:date="2020-09-06T20:19:00Z">
        <w:r w:rsidR="000D00EC">
          <w:t xml:space="preserve"> </w:t>
        </w:r>
      </w:ins>
      <w:ins w:id="773" w:author="ara952 reza" w:date="2020-09-06T20:17:00Z">
        <w:r w:rsidR="000D00EC">
          <w:t>These are the quantitative metrics to assess the model skill</w:t>
        </w:r>
      </w:ins>
      <w:ins w:id="774" w:author="ara952 reza" w:date="2020-09-06T20:18:00Z">
        <w:r w:rsidR="000D00EC">
          <w:t xml:space="preserve"> based on the </w:t>
        </w:r>
      </w:ins>
      <w:ins w:id="775" w:author="ara952 reza" w:date="2020-09-06T20:19:00Z">
        <w:r w:rsidR="000D00EC">
          <w:t>pairs of model-</w:t>
        </w:r>
      </w:ins>
      <w:ins w:id="776" w:author="ara952 reza" w:date="2020-09-06T20:20:00Z">
        <w:r w:rsidR="000D00EC">
          <w:t xml:space="preserve">observations </w:t>
        </w:r>
      </w:ins>
      <w:ins w:id="777" w:author="ara952 reza" w:date="2020-09-11T11:29:00Z">
        <w:r w:rsidR="00BB2126">
          <w:fldChar w:fldCharType="begin" w:fldLock="1"/>
        </w:r>
      </w:ins>
      <w:r w:rsidR="00BB2126">
        <w:instrText>ADDIN CSL_CITATION {"citationItems":[{"id":"ITEM-1","itemData":{"DOI":"10.1061/(ASCE)0733-9496(2003)129:4(307)","author":[{"dropping-particle":"","family":"A.","given":"Stow Craig","non-dropping-particle":"","parse-names":false,"suffix":""},{"dropping-particle":"","family":"Chris","given":"Roessler","non-dropping-particle":"","parse-names":false,"suffix":""},{"dropping-particle":"","family":"E.","given":"Borsuk Mark","non-dropping-particle":"","parse-names":false,"suffix":""},{"dropping-particle":"","family":"D.","given":"Bowen James","non-dropping-particle":"","parse-names":false,"suffix":""},{"dropping-particle":"","family":"H.","given":"Reckhow Kenneth","non-dropping-particle":"","parse-names":false,"suffix":""}],"container-title":"Journal of Water Resources Planning and Management","id":"ITEM-1","issue":"4","issued":{"date-parts":[["2003","7","1"]]},"note":"doi: 10.1061/(ASCE)0733-9496(2003)129:4(307)","page":"307-314","publisher":"American Society of Civil Engineers","title":"Comparison of Estuarine Water Quality Models for Total Maximum Daily Load Development in Neuse River Estuary","type":"article-journal","volume":"129"},"uris":["http://www.mendeley.com/documents/?uuid=04293138-17be-48db-992a-adb73698b87f"]}],"mendeley":{"formattedCitation":"[67]","plainTextFormattedCitation":"[67]","previouslyFormattedCitation":"[67]"},"properties":{"noteIndex":0},"schema":"https://github.com/citation-style-language/schema/raw/master/csl-citation.json"}</w:instrText>
      </w:r>
      <w:r w:rsidR="00BB2126">
        <w:fldChar w:fldCharType="separate"/>
      </w:r>
      <w:r w:rsidR="00BB2126" w:rsidRPr="00BB2126">
        <w:rPr>
          <w:noProof/>
        </w:rPr>
        <w:t>[67]</w:t>
      </w:r>
      <w:ins w:id="778" w:author="ara952 reza" w:date="2020-09-11T11:29:00Z">
        <w:r w:rsidR="00BB2126">
          <w:fldChar w:fldCharType="end"/>
        </w:r>
        <w:r w:rsidR="00BB2126">
          <w:t>.</w:t>
        </w:r>
      </w:ins>
    </w:p>
    <w:p w14:paraId="64BBABD0" w14:textId="0B941595" w:rsidR="009957A8" w:rsidRDefault="009957A8" w:rsidP="00172F2F">
      <w:pPr>
        <w:spacing w:after="0"/>
        <w:jc w:val="both"/>
        <w:rPr>
          <w:ins w:id="779" w:author="ara952 reza" w:date="2020-09-06T20:20:00Z"/>
        </w:rPr>
      </w:pPr>
    </w:p>
    <w:p w14:paraId="4B0CBBF0" w14:textId="026F1D23" w:rsidR="000D00EC" w:rsidRDefault="000D00EC" w:rsidP="00172F2F">
      <w:pPr>
        <w:spacing w:after="0"/>
        <w:jc w:val="both"/>
        <w:rPr>
          <w:ins w:id="780" w:author="ara952 reza" w:date="2020-09-06T20:20:00Z"/>
        </w:rPr>
      </w:pPr>
    </w:p>
    <w:p w14:paraId="7BBD77BE" w14:textId="46DD837E" w:rsidR="000D00EC" w:rsidRDefault="000D00EC" w:rsidP="00172F2F">
      <w:pPr>
        <w:spacing w:after="0"/>
        <w:jc w:val="both"/>
        <w:rPr>
          <w:ins w:id="781" w:author="ara952 reza" w:date="2020-09-06T20:20:00Z"/>
        </w:rPr>
      </w:pPr>
    </w:p>
    <w:p w14:paraId="3B0A50F7" w14:textId="72E742E0" w:rsidR="000D00EC" w:rsidRDefault="00C716FE" w:rsidP="000C5E20">
      <w:pPr>
        <w:pStyle w:val="ListParagraph"/>
        <w:numPr>
          <w:ilvl w:val="0"/>
          <w:numId w:val="2"/>
        </w:numPr>
        <w:spacing w:after="0"/>
        <w:jc w:val="both"/>
        <w:rPr>
          <w:ins w:id="782" w:author="ara952 reza" w:date="2020-09-06T20:21:00Z"/>
        </w:rPr>
      </w:pPr>
      <w:ins w:id="783" w:author="ara952 reza" w:date="2020-09-06T20:52:00Z">
        <w:r>
          <w:t>r:</w:t>
        </w:r>
      </w:ins>
      <w:ins w:id="784" w:author="ara952 reza" w:date="2020-09-06T20:20:00Z">
        <w:r w:rsidR="000C5E20">
          <w:t xml:space="preserve"> The correlation coefficient of the model predictions and </w:t>
        </w:r>
      </w:ins>
      <w:ins w:id="785" w:author="ara952 reza" w:date="2020-09-06T20:21:00Z">
        <w:r w:rsidR="000C5E20">
          <w:t>observations:</w:t>
        </w:r>
      </w:ins>
    </w:p>
    <w:p w14:paraId="30722438" w14:textId="61FC168D" w:rsidR="000C5E20" w:rsidRDefault="000C5E20" w:rsidP="000C5E20">
      <w:pPr>
        <w:pStyle w:val="ListParagraph"/>
        <w:spacing w:after="0"/>
        <w:jc w:val="both"/>
        <w:rPr>
          <w:ins w:id="786" w:author="ara952 reza" w:date="2020-09-06T20:21:00Z"/>
        </w:rPr>
      </w:pPr>
    </w:p>
    <w:p w14:paraId="1EFA1649" w14:textId="7BF01CC0" w:rsidR="000C5E20" w:rsidRDefault="006271FE">
      <w:pPr>
        <w:pStyle w:val="ListParagraph"/>
        <w:spacing w:after="0"/>
        <w:jc w:val="both"/>
        <w:rPr>
          <w:ins w:id="787" w:author="ara952 reza" w:date="2020-09-06T20:20:00Z"/>
        </w:rPr>
        <w:pPrChange w:id="788" w:author="ara952 reza" w:date="2020-09-06T20:21:00Z">
          <w:pPr>
            <w:spacing w:after="0"/>
            <w:jc w:val="both"/>
          </w:pPr>
        </w:pPrChange>
      </w:pPr>
      <m:oMathPara>
        <m:oMath>
          <m:r>
            <w:ins w:id="789" w:author="ara952 reza" w:date="2020-09-06T20:37:00Z">
              <w:rPr>
                <w:rFonts w:ascii="Cambria Math" w:hAnsi="Cambria Math" w:cs="Cambria Math"/>
              </w:rPr>
              <m:t>r</m:t>
            </w:ins>
          </m:r>
          <m:r>
            <w:ins w:id="790" w:author="ara952 reza" w:date="2020-09-06T20:27:00Z">
              <m:rPr>
                <m:sty m:val="p"/>
              </m:rPr>
              <w:rPr>
                <w:rFonts w:ascii="Cambria Math" w:hAnsi="Cambria Math" w:cs="Cambria Math"/>
              </w:rPr>
              <m:t>=</m:t>
            </w:ins>
          </m:r>
          <m:f>
            <m:fPr>
              <m:ctrlPr>
                <w:ins w:id="791" w:author="ara952 reza" w:date="2020-09-06T20:27:00Z">
                  <w:rPr>
                    <w:rFonts w:ascii="Cambria Math" w:hAnsi="Cambria Math"/>
                  </w:rPr>
                </w:ins>
              </m:ctrlPr>
            </m:fPr>
            <m:num>
              <m:nary>
                <m:naryPr>
                  <m:chr m:val="∑"/>
                  <m:limLoc m:val="undOvr"/>
                  <m:ctrlPr>
                    <w:ins w:id="792" w:author="ara952 reza" w:date="2020-09-06T20:27:00Z">
                      <w:rPr>
                        <w:rFonts w:ascii="Cambria Math" w:hAnsi="Cambria Math"/>
                        <w:i/>
                      </w:rPr>
                    </w:ins>
                  </m:ctrlPr>
                </m:naryPr>
                <m:sub>
                  <m:r>
                    <w:ins w:id="793" w:author="ara952 reza" w:date="2020-09-06T20:28:00Z">
                      <w:rPr>
                        <w:rFonts w:ascii="Cambria Math" w:hAnsi="Cambria Math"/>
                      </w:rPr>
                      <m:t>i=1</m:t>
                    </w:ins>
                  </m:r>
                </m:sub>
                <m:sup>
                  <m:r>
                    <w:ins w:id="794" w:author="ara952 reza" w:date="2020-09-06T20:28:00Z">
                      <w:rPr>
                        <w:rFonts w:ascii="Cambria Math" w:hAnsi="Cambria Math"/>
                      </w:rPr>
                      <m:t>n</m:t>
                    </w:ins>
                  </m:r>
                </m:sup>
                <m:e>
                  <m:r>
                    <w:ins w:id="795" w:author="ara952 reza" w:date="2020-09-06T20:28:00Z">
                      <w:rPr>
                        <w:rFonts w:ascii="Cambria Math" w:hAnsi="Cambria Math"/>
                      </w:rPr>
                      <m:t>(</m:t>
                    </w:ins>
                  </m:r>
                  <m:sSub>
                    <m:sSubPr>
                      <m:ctrlPr>
                        <w:ins w:id="796" w:author="ara952 reza" w:date="2020-09-06T20:28:00Z">
                          <w:rPr>
                            <w:rFonts w:ascii="Cambria Math" w:hAnsi="Cambria Math"/>
                            <w:i/>
                          </w:rPr>
                        </w:ins>
                      </m:ctrlPr>
                    </m:sSubPr>
                    <m:e>
                      <m:r>
                        <w:ins w:id="797" w:author="ara952 reza" w:date="2020-09-06T20:29:00Z">
                          <w:rPr>
                            <w:rFonts w:ascii="Cambria Math" w:hAnsi="Cambria Math"/>
                          </w:rPr>
                          <m:t>O</m:t>
                        </w:ins>
                      </m:r>
                    </m:e>
                    <m:sub>
                      <m:r>
                        <w:ins w:id="798" w:author="ara952 reza" w:date="2020-09-06T20:29:00Z">
                          <w:rPr>
                            <w:rFonts w:ascii="Cambria Math" w:hAnsi="Cambria Math"/>
                          </w:rPr>
                          <m:t>i</m:t>
                        </w:ins>
                      </m:r>
                    </m:sub>
                  </m:sSub>
                  <m:r>
                    <w:ins w:id="799" w:author="ara952 reza" w:date="2020-09-06T20:29:00Z">
                      <w:rPr>
                        <w:rFonts w:ascii="Cambria Math" w:hAnsi="Cambria Math"/>
                      </w:rPr>
                      <m:t>-</m:t>
                    </w:ins>
                  </m:r>
                  <m:acc>
                    <m:accPr>
                      <m:chr m:val="̅"/>
                      <m:ctrlPr>
                        <w:ins w:id="800" w:author="ara952 reza" w:date="2020-09-06T20:36:00Z">
                          <w:rPr>
                            <w:rFonts w:ascii="Cambria Math" w:hAnsi="Cambria Math"/>
                            <w:i/>
                          </w:rPr>
                        </w:ins>
                      </m:ctrlPr>
                    </m:accPr>
                    <m:e>
                      <m:r>
                        <w:ins w:id="801" w:author="ara952 reza" w:date="2020-09-06T20:36:00Z">
                          <w:rPr>
                            <w:rFonts w:ascii="Cambria Math" w:hAnsi="Cambria Math"/>
                          </w:rPr>
                          <m:t>O</m:t>
                        </w:ins>
                      </m:r>
                    </m:e>
                  </m:acc>
                  <m:r>
                    <w:ins w:id="802" w:author="ara952 reza" w:date="2020-09-06T20:28:00Z">
                      <w:rPr>
                        <w:rFonts w:ascii="Cambria Math" w:hAnsi="Cambria Math"/>
                      </w:rPr>
                      <m:t>)(</m:t>
                    </w:ins>
                  </m:r>
                  <m:sSub>
                    <m:sSubPr>
                      <m:ctrlPr>
                        <w:ins w:id="803" w:author="ara952 reza" w:date="2020-09-06T20:37:00Z">
                          <w:rPr>
                            <w:rFonts w:ascii="Cambria Math" w:hAnsi="Cambria Math"/>
                            <w:i/>
                          </w:rPr>
                        </w:ins>
                      </m:ctrlPr>
                    </m:sSubPr>
                    <m:e>
                      <m:r>
                        <w:ins w:id="804" w:author="ara952 reza" w:date="2020-09-06T20:37:00Z">
                          <w:rPr>
                            <w:rFonts w:ascii="Cambria Math" w:hAnsi="Cambria Math"/>
                          </w:rPr>
                          <m:t>P</m:t>
                        </w:ins>
                      </m:r>
                    </m:e>
                    <m:sub>
                      <m:r>
                        <w:ins w:id="805" w:author="ara952 reza" w:date="2020-09-06T20:37:00Z">
                          <w:rPr>
                            <w:rFonts w:ascii="Cambria Math" w:hAnsi="Cambria Math"/>
                          </w:rPr>
                          <m:t>i</m:t>
                        </w:ins>
                      </m:r>
                    </m:sub>
                  </m:sSub>
                  <m:r>
                    <w:ins w:id="806" w:author="ara952 reza" w:date="2020-09-06T20:37:00Z">
                      <w:rPr>
                        <w:rFonts w:ascii="Cambria Math" w:hAnsi="Cambria Math"/>
                      </w:rPr>
                      <m:t>-</m:t>
                    </w:ins>
                  </m:r>
                  <m:acc>
                    <m:accPr>
                      <m:chr m:val="̅"/>
                      <m:ctrlPr>
                        <w:ins w:id="807" w:author="ara952 reza" w:date="2020-09-06T20:37:00Z">
                          <w:rPr>
                            <w:rFonts w:ascii="Cambria Math" w:hAnsi="Cambria Math"/>
                            <w:i/>
                          </w:rPr>
                        </w:ins>
                      </m:ctrlPr>
                    </m:accPr>
                    <m:e>
                      <m:r>
                        <w:ins w:id="808" w:author="ara952 reza" w:date="2020-09-06T20:37:00Z">
                          <w:rPr>
                            <w:rFonts w:ascii="Cambria Math" w:hAnsi="Cambria Math"/>
                          </w:rPr>
                          <m:t>P</m:t>
                        </w:ins>
                      </m:r>
                    </m:e>
                  </m:acc>
                  <m:r>
                    <w:ins w:id="809" w:author="ara952 reza" w:date="2020-09-06T20:28:00Z">
                      <w:rPr>
                        <w:rFonts w:ascii="Cambria Math" w:hAnsi="Cambria Math"/>
                      </w:rPr>
                      <m:t>)</m:t>
                    </w:ins>
                  </m:r>
                </m:e>
              </m:nary>
            </m:num>
            <m:den>
              <m:rad>
                <m:radPr>
                  <m:degHide m:val="1"/>
                  <m:ctrlPr>
                    <w:ins w:id="810" w:author="ara952 reza" w:date="2020-09-06T20:37:00Z">
                      <w:rPr>
                        <w:rFonts w:ascii="Cambria Math" w:hAnsi="Cambria Math"/>
                        <w:i/>
                      </w:rPr>
                    </w:ins>
                  </m:ctrlPr>
                </m:radPr>
                <m:deg/>
                <m:e>
                  <m:nary>
                    <m:naryPr>
                      <m:chr m:val="∑"/>
                      <m:limLoc m:val="undOvr"/>
                      <m:ctrlPr>
                        <w:ins w:id="811" w:author="ara952 reza" w:date="2020-09-06T20:38:00Z">
                          <w:rPr>
                            <w:rFonts w:ascii="Cambria Math" w:hAnsi="Cambria Math"/>
                            <w:i/>
                          </w:rPr>
                        </w:ins>
                      </m:ctrlPr>
                    </m:naryPr>
                    <m:sub>
                      <m:r>
                        <w:ins w:id="812" w:author="ara952 reza" w:date="2020-09-06T20:38:00Z">
                          <w:rPr>
                            <w:rFonts w:ascii="Cambria Math" w:hAnsi="Cambria Math"/>
                          </w:rPr>
                          <m:t>i=1</m:t>
                        </w:ins>
                      </m:r>
                    </m:sub>
                    <m:sup>
                      <m:r>
                        <w:ins w:id="813" w:author="ara952 reza" w:date="2020-09-06T20:38:00Z">
                          <w:rPr>
                            <w:rFonts w:ascii="Cambria Math" w:hAnsi="Cambria Math"/>
                          </w:rPr>
                          <m:t>n</m:t>
                        </w:ins>
                      </m:r>
                    </m:sup>
                    <m:e>
                      <m:sSup>
                        <m:sSupPr>
                          <m:ctrlPr>
                            <w:ins w:id="814" w:author="ara952 reza" w:date="2020-09-06T20:39:00Z">
                              <w:rPr>
                                <w:rFonts w:ascii="Cambria Math" w:hAnsi="Cambria Math"/>
                                <w:i/>
                              </w:rPr>
                            </w:ins>
                          </m:ctrlPr>
                        </m:sSupPr>
                        <m:e>
                          <m:r>
                            <w:ins w:id="815" w:author="ara952 reza" w:date="2020-09-06T20:39:00Z">
                              <w:rPr>
                                <w:rFonts w:ascii="Cambria Math" w:hAnsi="Cambria Math"/>
                              </w:rPr>
                              <m:t>(</m:t>
                            </w:ins>
                          </m:r>
                          <m:sSub>
                            <m:sSubPr>
                              <m:ctrlPr>
                                <w:ins w:id="816" w:author="ara952 reza" w:date="2020-09-06T20:39:00Z">
                                  <w:rPr>
                                    <w:rFonts w:ascii="Cambria Math" w:hAnsi="Cambria Math"/>
                                    <w:i/>
                                  </w:rPr>
                                </w:ins>
                              </m:ctrlPr>
                            </m:sSubPr>
                            <m:e>
                              <m:r>
                                <w:ins w:id="817" w:author="ara952 reza" w:date="2020-09-06T20:39:00Z">
                                  <w:rPr>
                                    <w:rFonts w:ascii="Cambria Math" w:hAnsi="Cambria Math"/>
                                  </w:rPr>
                                  <m:t>O</m:t>
                                </w:ins>
                              </m:r>
                            </m:e>
                            <m:sub>
                              <m:r>
                                <w:ins w:id="818" w:author="ara952 reza" w:date="2020-09-06T20:39:00Z">
                                  <w:rPr>
                                    <w:rFonts w:ascii="Cambria Math" w:hAnsi="Cambria Math"/>
                                  </w:rPr>
                                  <m:t>i</m:t>
                                </w:ins>
                              </m:r>
                            </m:sub>
                          </m:sSub>
                          <m:r>
                            <w:ins w:id="819" w:author="ara952 reza" w:date="2020-09-06T20:39:00Z">
                              <w:rPr>
                                <w:rFonts w:ascii="Cambria Math" w:hAnsi="Cambria Math"/>
                              </w:rPr>
                              <m:t>-</m:t>
                            </w:ins>
                          </m:r>
                          <m:acc>
                            <m:accPr>
                              <m:chr m:val="̅"/>
                              <m:ctrlPr>
                                <w:ins w:id="820" w:author="ara952 reza" w:date="2020-09-06T20:39:00Z">
                                  <w:rPr>
                                    <w:rFonts w:ascii="Cambria Math" w:hAnsi="Cambria Math"/>
                                    <w:i/>
                                  </w:rPr>
                                </w:ins>
                              </m:ctrlPr>
                            </m:accPr>
                            <m:e>
                              <m:r>
                                <w:ins w:id="821" w:author="ara952 reza" w:date="2020-09-06T20:39:00Z">
                                  <w:rPr>
                                    <w:rFonts w:ascii="Cambria Math" w:hAnsi="Cambria Math"/>
                                  </w:rPr>
                                  <m:t>O</m:t>
                                </w:ins>
                              </m:r>
                            </m:e>
                          </m:acc>
                          <m:r>
                            <w:ins w:id="822" w:author="ara952 reza" w:date="2020-09-06T20:39:00Z">
                              <w:rPr>
                                <w:rFonts w:ascii="Cambria Math" w:hAnsi="Cambria Math"/>
                              </w:rPr>
                              <m:t>)</m:t>
                            </w:ins>
                          </m:r>
                        </m:e>
                        <m:sup>
                          <m:r>
                            <w:ins w:id="823" w:author="ara952 reza" w:date="2020-09-06T20:39:00Z">
                              <w:rPr>
                                <w:rFonts w:ascii="Cambria Math" w:hAnsi="Cambria Math"/>
                              </w:rPr>
                              <m:t>2</m:t>
                            </w:ins>
                          </m:r>
                        </m:sup>
                      </m:sSup>
                    </m:e>
                  </m:nary>
                  <m:nary>
                    <m:naryPr>
                      <m:chr m:val="∑"/>
                      <m:limLoc m:val="undOvr"/>
                      <m:ctrlPr>
                        <w:ins w:id="824" w:author="ara952 reza" w:date="2020-09-06T20:38:00Z">
                          <w:rPr>
                            <w:rFonts w:ascii="Cambria Math" w:hAnsi="Cambria Math"/>
                            <w:i/>
                          </w:rPr>
                        </w:ins>
                      </m:ctrlPr>
                    </m:naryPr>
                    <m:sub>
                      <m:r>
                        <w:ins w:id="825" w:author="ara952 reza" w:date="2020-09-06T20:39:00Z">
                          <w:rPr>
                            <w:rFonts w:ascii="Cambria Math" w:hAnsi="Cambria Math"/>
                          </w:rPr>
                          <m:t>i=1</m:t>
                        </w:ins>
                      </m:r>
                    </m:sub>
                    <m:sup>
                      <m:r>
                        <w:ins w:id="826" w:author="ara952 reza" w:date="2020-09-06T20:39:00Z">
                          <w:rPr>
                            <w:rFonts w:ascii="Cambria Math" w:hAnsi="Cambria Math"/>
                          </w:rPr>
                          <m:t>n</m:t>
                        </w:ins>
                      </m:r>
                    </m:sup>
                    <m:e>
                      <m:sSup>
                        <m:sSupPr>
                          <m:ctrlPr>
                            <w:ins w:id="827" w:author="ara952 reza" w:date="2020-09-06T20:41:00Z">
                              <w:rPr>
                                <w:rFonts w:ascii="Cambria Math" w:hAnsi="Cambria Math"/>
                                <w:i/>
                              </w:rPr>
                            </w:ins>
                          </m:ctrlPr>
                        </m:sSupPr>
                        <m:e>
                          <m:r>
                            <w:ins w:id="828" w:author="ara952 reza" w:date="2020-09-06T20:41:00Z">
                              <w:rPr>
                                <w:rFonts w:ascii="Cambria Math" w:hAnsi="Cambria Math"/>
                              </w:rPr>
                              <m:t>(</m:t>
                            </w:ins>
                          </m:r>
                          <m:sSub>
                            <m:sSubPr>
                              <m:ctrlPr>
                                <w:ins w:id="829" w:author="ara952 reza" w:date="2020-09-06T20:41:00Z">
                                  <w:rPr>
                                    <w:rFonts w:ascii="Cambria Math" w:hAnsi="Cambria Math"/>
                                    <w:i/>
                                  </w:rPr>
                                </w:ins>
                              </m:ctrlPr>
                            </m:sSubPr>
                            <m:e>
                              <m:r>
                                <w:ins w:id="830" w:author="ara952 reza" w:date="2020-09-06T20:41:00Z">
                                  <w:rPr>
                                    <w:rFonts w:ascii="Cambria Math" w:hAnsi="Cambria Math"/>
                                  </w:rPr>
                                  <m:t>P</m:t>
                                </w:ins>
                              </m:r>
                            </m:e>
                            <m:sub>
                              <m:r>
                                <w:ins w:id="831" w:author="ara952 reza" w:date="2020-09-06T20:41:00Z">
                                  <w:rPr>
                                    <w:rFonts w:ascii="Cambria Math" w:hAnsi="Cambria Math"/>
                                  </w:rPr>
                                  <m:t>i</m:t>
                                </w:ins>
                              </m:r>
                            </m:sub>
                          </m:sSub>
                          <m:r>
                            <w:ins w:id="832" w:author="ara952 reza" w:date="2020-09-06T20:41:00Z">
                              <w:rPr>
                                <w:rFonts w:ascii="Cambria Math" w:hAnsi="Cambria Math"/>
                              </w:rPr>
                              <m:t>-</m:t>
                            </w:ins>
                          </m:r>
                          <m:acc>
                            <m:accPr>
                              <m:chr m:val="̅"/>
                              <m:ctrlPr>
                                <w:ins w:id="833" w:author="ara952 reza" w:date="2020-09-06T20:41:00Z">
                                  <w:rPr>
                                    <w:rFonts w:ascii="Cambria Math" w:hAnsi="Cambria Math"/>
                                    <w:i/>
                                  </w:rPr>
                                </w:ins>
                              </m:ctrlPr>
                            </m:accPr>
                            <m:e>
                              <m:r>
                                <w:ins w:id="834" w:author="ara952 reza" w:date="2020-09-06T20:41:00Z">
                                  <w:rPr>
                                    <w:rFonts w:ascii="Cambria Math" w:hAnsi="Cambria Math"/>
                                  </w:rPr>
                                  <m:t>P</m:t>
                                </w:ins>
                              </m:r>
                            </m:e>
                          </m:acc>
                          <m:r>
                            <w:ins w:id="835" w:author="ara952 reza" w:date="2020-09-06T20:41:00Z">
                              <w:rPr>
                                <w:rFonts w:ascii="Cambria Math" w:hAnsi="Cambria Math"/>
                              </w:rPr>
                              <m:t>)</m:t>
                            </w:ins>
                          </m:r>
                        </m:e>
                        <m:sup>
                          <m:r>
                            <w:ins w:id="836" w:author="ara952 reza" w:date="2020-09-06T20:41:00Z">
                              <w:rPr>
                                <w:rFonts w:ascii="Cambria Math" w:hAnsi="Cambria Math"/>
                              </w:rPr>
                              <m:t>2</m:t>
                            </w:ins>
                          </m:r>
                        </m:sup>
                      </m:sSup>
                    </m:e>
                  </m:nary>
                </m:e>
              </m:rad>
            </m:den>
          </m:f>
        </m:oMath>
      </m:oMathPara>
    </w:p>
    <w:p w14:paraId="4D1158FD" w14:textId="0A7DD7E1" w:rsidR="000D00EC" w:rsidRDefault="003C2E08" w:rsidP="003C2E08">
      <w:pPr>
        <w:pStyle w:val="ListParagraph"/>
        <w:numPr>
          <w:ilvl w:val="0"/>
          <w:numId w:val="2"/>
        </w:numPr>
        <w:spacing w:after="0"/>
        <w:jc w:val="both"/>
        <w:rPr>
          <w:ins w:id="837" w:author="ara952 reza" w:date="2020-09-06T20:42:00Z"/>
        </w:rPr>
      </w:pPr>
      <w:ins w:id="838" w:author="ara952 reza" w:date="2020-09-06T20:41:00Z">
        <w:r>
          <w:t>RMSE: the root mean squ</w:t>
        </w:r>
      </w:ins>
      <w:ins w:id="839" w:author="ara952 reza" w:date="2020-09-06T20:42:00Z">
        <w:r>
          <w:t>ared error:</w:t>
        </w:r>
      </w:ins>
    </w:p>
    <w:p w14:paraId="18CF7DC0" w14:textId="590E6DD1" w:rsidR="003C2E08" w:rsidRDefault="003C2E08" w:rsidP="003C2E08">
      <w:pPr>
        <w:pStyle w:val="ListParagraph"/>
        <w:spacing w:after="0"/>
        <w:jc w:val="both"/>
        <w:rPr>
          <w:ins w:id="840" w:author="ara952 reza" w:date="2020-09-06T20:42:00Z"/>
        </w:rPr>
      </w:pPr>
    </w:p>
    <w:p w14:paraId="1997E37D" w14:textId="302DE310" w:rsidR="003C2E08" w:rsidRPr="003C2E08" w:rsidRDefault="003C2E08" w:rsidP="003C2E08">
      <w:pPr>
        <w:pStyle w:val="ListParagraph"/>
        <w:spacing w:after="0"/>
        <w:jc w:val="both"/>
        <w:rPr>
          <w:ins w:id="841" w:author="ara952 reza" w:date="2020-09-06T20:43:00Z"/>
          <w:rFonts w:eastAsiaTheme="minorEastAsia"/>
        </w:rPr>
      </w:pPr>
      <m:oMathPara>
        <m:oMath>
          <m:r>
            <w:ins w:id="842" w:author="ara952 reza" w:date="2020-09-06T20:42:00Z">
              <w:rPr>
                <w:rFonts w:ascii="Cambria Math" w:hAnsi="Cambria Math"/>
              </w:rPr>
              <m:t>RMSE=</m:t>
            </w:ins>
          </m:r>
          <m:rad>
            <m:radPr>
              <m:degHide m:val="1"/>
              <m:ctrlPr>
                <w:ins w:id="843" w:author="ara952 reza" w:date="2020-09-06T20:42:00Z">
                  <w:rPr>
                    <w:rFonts w:ascii="Cambria Math" w:hAnsi="Cambria Math"/>
                    <w:i/>
                  </w:rPr>
                </w:ins>
              </m:ctrlPr>
            </m:radPr>
            <m:deg/>
            <m:e>
              <m:f>
                <m:fPr>
                  <m:ctrlPr>
                    <w:ins w:id="844" w:author="ara952 reza" w:date="2020-09-06T20:42:00Z">
                      <w:rPr>
                        <w:rFonts w:ascii="Cambria Math" w:hAnsi="Cambria Math"/>
                        <w:i/>
                      </w:rPr>
                    </w:ins>
                  </m:ctrlPr>
                </m:fPr>
                <m:num>
                  <m:nary>
                    <m:naryPr>
                      <m:chr m:val="∑"/>
                      <m:limLoc m:val="undOvr"/>
                      <m:ctrlPr>
                        <w:ins w:id="845" w:author="ara952 reza" w:date="2020-09-06T20:42:00Z">
                          <w:rPr>
                            <w:rFonts w:ascii="Cambria Math" w:hAnsi="Cambria Math"/>
                            <w:i/>
                          </w:rPr>
                        </w:ins>
                      </m:ctrlPr>
                    </m:naryPr>
                    <m:sub>
                      <m:r>
                        <w:ins w:id="846" w:author="ara952 reza" w:date="2020-09-06T20:43:00Z">
                          <w:rPr>
                            <w:rFonts w:ascii="Cambria Math" w:hAnsi="Cambria Math"/>
                          </w:rPr>
                          <m:t>1=i</m:t>
                        </w:ins>
                      </m:r>
                    </m:sub>
                    <m:sup>
                      <m:r>
                        <w:ins w:id="847" w:author="ara952 reza" w:date="2020-09-06T20:43:00Z">
                          <w:rPr>
                            <w:rFonts w:ascii="Cambria Math" w:hAnsi="Cambria Math"/>
                          </w:rPr>
                          <m:t>n</m:t>
                        </w:ins>
                      </m:r>
                    </m:sup>
                    <m:e>
                      <m:sSup>
                        <m:sSupPr>
                          <m:ctrlPr>
                            <w:ins w:id="848" w:author="ara952 reza" w:date="2020-09-06T20:43:00Z">
                              <w:rPr>
                                <w:rFonts w:ascii="Cambria Math" w:hAnsi="Cambria Math"/>
                                <w:i/>
                              </w:rPr>
                            </w:ins>
                          </m:ctrlPr>
                        </m:sSupPr>
                        <m:e>
                          <m:r>
                            <w:ins w:id="849" w:author="ara952 reza" w:date="2020-09-06T20:43:00Z">
                              <w:rPr>
                                <w:rFonts w:ascii="Cambria Math" w:hAnsi="Cambria Math"/>
                              </w:rPr>
                              <m:t>(</m:t>
                            </w:ins>
                          </m:r>
                          <m:sSub>
                            <m:sSubPr>
                              <m:ctrlPr>
                                <w:ins w:id="850" w:author="ara952 reza" w:date="2020-09-06T20:43:00Z">
                                  <w:rPr>
                                    <w:rFonts w:ascii="Cambria Math" w:hAnsi="Cambria Math"/>
                                    <w:i/>
                                  </w:rPr>
                                </w:ins>
                              </m:ctrlPr>
                            </m:sSubPr>
                            <m:e>
                              <m:r>
                                <w:ins w:id="851" w:author="ara952 reza" w:date="2020-09-06T20:43:00Z">
                                  <w:rPr>
                                    <w:rFonts w:ascii="Cambria Math" w:hAnsi="Cambria Math"/>
                                  </w:rPr>
                                  <m:t>P</m:t>
                                </w:ins>
                              </m:r>
                            </m:e>
                            <m:sub>
                              <m:r>
                                <w:ins w:id="852" w:author="ara952 reza" w:date="2020-09-06T20:43:00Z">
                                  <w:rPr>
                                    <w:rFonts w:ascii="Cambria Math" w:hAnsi="Cambria Math"/>
                                  </w:rPr>
                                  <m:t>i</m:t>
                                </w:ins>
                              </m:r>
                            </m:sub>
                          </m:sSub>
                          <m:r>
                            <w:ins w:id="853" w:author="ara952 reza" w:date="2020-09-06T20:43:00Z">
                              <w:rPr>
                                <w:rFonts w:ascii="Cambria Math" w:hAnsi="Cambria Math"/>
                              </w:rPr>
                              <m:t>-</m:t>
                            </w:ins>
                          </m:r>
                          <m:sSub>
                            <m:sSubPr>
                              <m:ctrlPr>
                                <w:ins w:id="854" w:author="ara952 reza" w:date="2020-09-06T20:43:00Z">
                                  <w:rPr>
                                    <w:rFonts w:ascii="Cambria Math" w:hAnsi="Cambria Math"/>
                                    <w:i/>
                                  </w:rPr>
                                </w:ins>
                              </m:ctrlPr>
                            </m:sSubPr>
                            <m:e>
                              <m:r>
                                <w:ins w:id="855" w:author="ara952 reza" w:date="2020-09-06T20:43:00Z">
                                  <w:rPr>
                                    <w:rFonts w:ascii="Cambria Math" w:hAnsi="Cambria Math"/>
                                  </w:rPr>
                                  <m:t>O</m:t>
                                </w:ins>
                              </m:r>
                            </m:e>
                            <m:sub>
                              <m:r>
                                <w:ins w:id="856" w:author="ara952 reza" w:date="2020-09-06T20:43:00Z">
                                  <w:rPr>
                                    <w:rFonts w:ascii="Cambria Math" w:hAnsi="Cambria Math"/>
                                  </w:rPr>
                                  <m:t>i</m:t>
                                </w:ins>
                              </m:r>
                            </m:sub>
                          </m:sSub>
                          <m:r>
                            <w:ins w:id="857" w:author="ara952 reza" w:date="2020-09-06T20:43:00Z">
                              <w:rPr>
                                <w:rFonts w:ascii="Cambria Math" w:hAnsi="Cambria Math"/>
                              </w:rPr>
                              <m:t>)</m:t>
                            </w:ins>
                          </m:r>
                        </m:e>
                        <m:sup>
                          <m:r>
                            <w:ins w:id="858" w:author="ara952 reza" w:date="2020-09-06T20:43:00Z">
                              <w:rPr>
                                <w:rFonts w:ascii="Cambria Math" w:hAnsi="Cambria Math"/>
                              </w:rPr>
                              <m:t>2</m:t>
                            </w:ins>
                          </m:r>
                        </m:sup>
                      </m:sSup>
                    </m:e>
                  </m:nary>
                </m:num>
                <m:den>
                  <m:r>
                    <w:ins w:id="859" w:author="ara952 reza" w:date="2020-09-06T20:43:00Z">
                      <w:rPr>
                        <w:rFonts w:ascii="Cambria Math" w:hAnsi="Cambria Math"/>
                      </w:rPr>
                      <m:t>n</m:t>
                    </w:ins>
                  </m:r>
                </m:den>
              </m:f>
            </m:e>
          </m:rad>
        </m:oMath>
      </m:oMathPara>
    </w:p>
    <w:p w14:paraId="1744960E" w14:textId="02051AD6" w:rsidR="003C2E08" w:rsidRDefault="003C2E08" w:rsidP="003C2E08">
      <w:pPr>
        <w:spacing w:after="0"/>
        <w:jc w:val="both"/>
        <w:rPr>
          <w:ins w:id="860" w:author="ara952 reza" w:date="2020-09-06T20:44:00Z"/>
        </w:rPr>
      </w:pPr>
    </w:p>
    <w:p w14:paraId="18E32AA2" w14:textId="62D6928A" w:rsidR="003C2E08" w:rsidRDefault="00C716FE" w:rsidP="003C2E08">
      <w:pPr>
        <w:pStyle w:val="ListParagraph"/>
        <w:numPr>
          <w:ilvl w:val="0"/>
          <w:numId w:val="2"/>
        </w:numPr>
        <w:spacing w:after="0"/>
        <w:jc w:val="both"/>
        <w:rPr>
          <w:ins w:id="861" w:author="ara952 reza" w:date="2020-09-06T20:44:00Z"/>
        </w:rPr>
      </w:pPr>
      <w:ins w:id="862" w:author="ara952 reza" w:date="2020-09-06T20:52:00Z">
        <w:r>
          <w:t>RI:</w:t>
        </w:r>
      </w:ins>
      <w:ins w:id="863" w:author="ara952 reza" w:date="2020-09-06T20:44:00Z">
        <w:r w:rsidR="003C2E08">
          <w:t xml:space="preserve"> the reliability index:</w:t>
        </w:r>
      </w:ins>
    </w:p>
    <w:p w14:paraId="4B8D6ACA" w14:textId="5430B358" w:rsidR="003C2E08" w:rsidRDefault="003C2E08" w:rsidP="003C2E08">
      <w:pPr>
        <w:pStyle w:val="ListParagraph"/>
        <w:spacing w:after="0"/>
        <w:jc w:val="both"/>
        <w:rPr>
          <w:ins w:id="864" w:author="ara952 reza" w:date="2020-09-06T20:44:00Z"/>
        </w:rPr>
      </w:pPr>
    </w:p>
    <w:p w14:paraId="6B5D17DA" w14:textId="7066E5CF" w:rsidR="003C2E08" w:rsidRDefault="003C2E08">
      <w:pPr>
        <w:pStyle w:val="ListParagraph"/>
        <w:spacing w:after="0"/>
        <w:jc w:val="both"/>
        <w:rPr>
          <w:ins w:id="865" w:author="ara952 reza" w:date="2020-09-06T20:20:00Z"/>
        </w:rPr>
        <w:pPrChange w:id="866" w:author="ara952 reza" w:date="2020-09-06T20:44:00Z">
          <w:pPr>
            <w:spacing w:after="0"/>
            <w:jc w:val="both"/>
          </w:pPr>
        </w:pPrChange>
      </w:pPr>
      <m:oMathPara>
        <m:oMath>
          <m:r>
            <w:ins w:id="867" w:author="ara952 reza" w:date="2020-09-06T20:44:00Z">
              <w:rPr>
                <w:rFonts w:ascii="Cambria Math" w:hAnsi="Cambria Math"/>
              </w:rPr>
              <m:t>RI=</m:t>
            </w:ins>
          </m:r>
          <m:sSup>
            <m:sSupPr>
              <m:ctrlPr>
                <w:ins w:id="868" w:author="ara952 reza" w:date="2020-09-06T20:45:00Z">
                  <w:rPr>
                    <w:rFonts w:ascii="Cambria Math" w:hAnsi="Cambria Math"/>
                    <w:i/>
                  </w:rPr>
                </w:ins>
              </m:ctrlPr>
            </m:sSupPr>
            <m:e>
              <m:r>
                <w:ins w:id="869" w:author="ara952 reza" w:date="2020-09-06T20:45:00Z">
                  <w:rPr>
                    <w:rFonts w:ascii="Cambria Math" w:hAnsi="Cambria Math"/>
                  </w:rPr>
                  <m:t>exp</m:t>
                </w:ins>
              </m:r>
            </m:e>
            <m:sup>
              <m:rad>
                <m:radPr>
                  <m:degHide m:val="1"/>
                  <m:ctrlPr>
                    <w:ins w:id="870" w:author="ara952 reza" w:date="2020-09-06T20:45:00Z">
                      <w:rPr>
                        <w:rFonts w:ascii="Cambria Math" w:hAnsi="Cambria Math"/>
                        <w:i/>
                      </w:rPr>
                    </w:ins>
                  </m:ctrlPr>
                </m:radPr>
                <m:deg/>
                <m:e>
                  <m:f>
                    <m:fPr>
                      <m:ctrlPr>
                        <w:ins w:id="871" w:author="ara952 reza" w:date="2020-09-06T20:45:00Z">
                          <w:rPr>
                            <w:rFonts w:ascii="Cambria Math" w:hAnsi="Cambria Math"/>
                            <w:i/>
                          </w:rPr>
                        </w:ins>
                      </m:ctrlPr>
                    </m:fPr>
                    <m:num>
                      <m:nary>
                        <m:naryPr>
                          <m:chr m:val="∑"/>
                          <m:limLoc m:val="undOvr"/>
                          <m:ctrlPr>
                            <w:ins w:id="872" w:author="ara952 reza" w:date="2020-09-06T20:46:00Z">
                              <w:rPr>
                                <w:rFonts w:ascii="Cambria Math" w:hAnsi="Cambria Math"/>
                                <w:i/>
                              </w:rPr>
                            </w:ins>
                          </m:ctrlPr>
                        </m:naryPr>
                        <m:sub>
                          <m:r>
                            <w:ins w:id="873" w:author="ara952 reza" w:date="2020-09-06T20:46:00Z">
                              <w:rPr>
                                <w:rFonts w:ascii="Cambria Math" w:hAnsi="Cambria Math"/>
                              </w:rPr>
                              <m:t>i=1</m:t>
                            </w:ins>
                          </m:r>
                        </m:sub>
                        <m:sup>
                          <m:r>
                            <w:ins w:id="874" w:author="ara952 reza" w:date="2020-09-06T20:46:00Z">
                              <w:rPr>
                                <w:rFonts w:ascii="Cambria Math" w:hAnsi="Cambria Math"/>
                              </w:rPr>
                              <m:t>n</m:t>
                            </w:ins>
                          </m:r>
                        </m:sup>
                        <m:e>
                          <m:sSup>
                            <m:sSupPr>
                              <m:ctrlPr>
                                <w:ins w:id="875" w:author="ara952 reza" w:date="2020-09-06T20:46:00Z">
                                  <w:rPr>
                                    <w:rFonts w:ascii="Cambria Math" w:hAnsi="Cambria Math"/>
                                    <w:i/>
                                  </w:rPr>
                                </w:ins>
                              </m:ctrlPr>
                            </m:sSupPr>
                            <m:e>
                              <m:r>
                                <w:ins w:id="876" w:author="ara952 reza" w:date="2020-09-06T20:46:00Z">
                                  <w:rPr>
                                    <w:rFonts w:ascii="Cambria Math" w:hAnsi="Cambria Math"/>
                                  </w:rPr>
                                  <m:t>(</m:t>
                                </w:ins>
                              </m:r>
                              <m:r>
                                <w:ins w:id="877" w:author="ara952 reza" w:date="2020-09-06T20:47:00Z">
                                  <w:rPr>
                                    <w:rFonts w:ascii="Cambria Math" w:hAnsi="Cambria Math"/>
                                  </w:rPr>
                                  <m:t>log</m:t>
                                </w:ins>
                              </m:r>
                              <m:f>
                                <m:fPr>
                                  <m:ctrlPr>
                                    <w:ins w:id="878" w:author="ara952 reza" w:date="2020-09-06T20:47:00Z">
                                      <w:rPr>
                                        <w:rFonts w:ascii="Cambria Math" w:hAnsi="Cambria Math"/>
                                        <w:i/>
                                      </w:rPr>
                                    </w:ins>
                                  </m:ctrlPr>
                                </m:fPr>
                                <m:num>
                                  <m:sSub>
                                    <m:sSubPr>
                                      <m:ctrlPr>
                                        <w:ins w:id="879" w:author="ara952 reza" w:date="2020-09-06T20:47:00Z">
                                          <w:rPr>
                                            <w:rFonts w:ascii="Cambria Math" w:hAnsi="Cambria Math"/>
                                            <w:i/>
                                          </w:rPr>
                                        </w:ins>
                                      </m:ctrlPr>
                                    </m:sSubPr>
                                    <m:e>
                                      <m:r>
                                        <w:ins w:id="880" w:author="ara952 reza" w:date="2020-09-06T20:47:00Z">
                                          <w:rPr>
                                            <w:rFonts w:ascii="Cambria Math" w:hAnsi="Cambria Math"/>
                                          </w:rPr>
                                          <m:t>O</m:t>
                                        </w:ins>
                                      </m:r>
                                    </m:e>
                                    <m:sub>
                                      <m:r>
                                        <w:ins w:id="881" w:author="ara952 reza" w:date="2020-09-06T20:47:00Z">
                                          <w:rPr>
                                            <w:rFonts w:ascii="Cambria Math" w:hAnsi="Cambria Math"/>
                                          </w:rPr>
                                          <m:t>i</m:t>
                                        </w:ins>
                                      </m:r>
                                    </m:sub>
                                  </m:sSub>
                                </m:num>
                                <m:den>
                                  <m:sSub>
                                    <m:sSubPr>
                                      <m:ctrlPr>
                                        <w:ins w:id="882" w:author="ara952 reza" w:date="2020-09-06T20:47:00Z">
                                          <w:rPr>
                                            <w:rFonts w:ascii="Cambria Math" w:hAnsi="Cambria Math"/>
                                            <w:i/>
                                          </w:rPr>
                                        </w:ins>
                                      </m:ctrlPr>
                                    </m:sSubPr>
                                    <m:e>
                                      <m:r>
                                        <w:ins w:id="883" w:author="ara952 reza" w:date="2020-09-06T20:47:00Z">
                                          <w:rPr>
                                            <w:rFonts w:ascii="Cambria Math" w:hAnsi="Cambria Math"/>
                                          </w:rPr>
                                          <m:t>P</m:t>
                                        </w:ins>
                                      </m:r>
                                    </m:e>
                                    <m:sub>
                                      <m:r>
                                        <w:ins w:id="884" w:author="ara952 reza" w:date="2020-09-06T20:47:00Z">
                                          <w:rPr>
                                            <w:rFonts w:ascii="Cambria Math" w:hAnsi="Cambria Math"/>
                                          </w:rPr>
                                          <m:t>i</m:t>
                                        </w:ins>
                                      </m:r>
                                    </m:sub>
                                  </m:sSub>
                                </m:den>
                              </m:f>
                              <m:r>
                                <w:ins w:id="885" w:author="ara952 reza" w:date="2020-09-06T20:46:00Z">
                                  <w:rPr>
                                    <w:rFonts w:ascii="Cambria Math" w:hAnsi="Cambria Math"/>
                                  </w:rPr>
                                  <m:t>)</m:t>
                                </w:ins>
                              </m:r>
                            </m:e>
                            <m:sup>
                              <m:r>
                                <w:ins w:id="886" w:author="ara952 reza" w:date="2020-09-06T20:46:00Z">
                                  <w:rPr>
                                    <w:rFonts w:ascii="Cambria Math" w:hAnsi="Cambria Math"/>
                                  </w:rPr>
                                  <m:t>2</m:t>
                                </w:ins>
                              </m:r>
                            </m:sup>
                          </m:sSup>
                        </m:e>
                      </m:nary>
                    </m:num>
                    <m:den>
                      <m:r>
                        <w:ins w:id="887" w:author="ara952 reza" w:date="2020-09-06T20:46:00Z">
                          <w:rPr>
                            <w:rFonts w:ascii="Cambria Math" w:hAnsi="Cambria Math"/>
                          </w:rPr>
                          <m:t>n</m:t>
                        </w:ins>
                      </m:r>
                    </m:den>
                  </m:f>
                </m:e>
              </m:rad>
            </m:sup>
          </m:sSup>
        </m:oMath>
      </m:oMathPara>
    </w:p>
    <w:p w14:paraId="717B2C9D" w14:textId="071198E4" w:rsidR="000D00EC" w:rsidRDefault="000D00EC" w:rsidP="00172F2F">
      <w:pPr>
        <w:spacing w:after="0"/>
        <w:jc w:val="both"/>
        <w:rPr>
          <w:ins w:id="888" w:author="ara952 reza" w:date="2020-09-06T20:47:00Z"/>
        </w:rPr>
      </w:pPr>
    </w:p>
    <w:p w14:paraId="49231807" w14:textId="60B6B290" w:rsidR="003C2E08" w:rsidRDefault="00C716FE" w:rsidP="003C2E08">
      <w:pPr>
        <w:pStyle w:val="ListParagraph"/>
        <w:numPr>
          <w:ilvl w:val="0"/>
          <w:numId w:val="2"/>
        </w:numPr>
        <w:spacing w:after="0"/>
        <w:jc w:val="both"/>
        <w:rPr>
          <w:ins w:id="889" w:author="ara952 reza" w:date="2020-09-06T20:48:00Z"/>
        </w:rPr>
      </w:pPr>
      <w:ins w:id="890" w:author="ara952 reza" w:date="2020-09-06T20:52:00Z">
        <w:r>
          <w:t>AE:</w:t>
        </w:r>
      </w:ins>
      <w:ins w:id="891" w:author="ara952 reza" w:date="2020-09-06T20:48:00Z">
        <w:r w:rsidR="003C2E08">
          <w:t xml:space="preserve"> the average error(bias)</w:t>
        </w:r>
      </w:ins>
    </w:p>
    <w:p w14:paraId="0DF8DB0E" w14:textId="305E5359" w:rsidR="003C2E08" w:rsidRDefault="003C2E08" w:rsidP="003C2E08">
      <w:pPr>
        <w:spacing w:after="0"/>
        <w:jc w:val="both"/>
        <w:rPr>
          <w:ins w:id="892" w:author="ara952 reza" w:date="2020-09-06T20:48:00Z"/>
        </w:rPr>
      </w:pPr>
    </w:p>
    <w:p w14:paraId="2DB03920" w14:textId="3D947000" w:rsidR="003C2E08" w:rsidRPr="003C2E08" w:rsidRDefault="003C2E08" w:rsidP="003C2E08">
      <w:pPr>
        <w:spacing w:after="0"/>
        <w:jc w:val="both"/>
        <w:rPr>
          <w:ins w:id="893" w:author="ara952 reza" w:date="2020-09-06T20:50:00Z"/>
          <w:rFonts w:eastAsiaTheme="minorEastAsia"/>
        </w:rPr>
      </w:pPr>
      <m:oMathPara>
        <m:oMath>
          <m:r>
            <w:ins w:id="894" w:author="ara952 reza" w:date="2020-09-06T20:48:00Z">
              <w:rPr>
                <w:rFonts w:ascii="Cambria Math" w:hAnsi="Cambria Math"/>
              </w:rPr>
              <m:t>AE=</m:t>
            </w:ins>
          </m:r>
          <m:f>
            <m:fPr>
              <m:ctrlPr>
                <w:ins w:id="895" w:author="ara952 reza" w:date="2020-09-06T20:48:00Z">
                  <w:rPr>
                    <w:rFonts w:ascii="Cambria Math" w:hAnsi="Cambria Math"/>
                    <w:i/>
                  </w:rPr>
                </w:ins>
              </m:ctrlPr>
            </m:fPr>
            <m:num>
              <m:nary>
                <m:naryPr>
                  <m:chr m:val="∑"/>
                  <m:limLoc m:val="undOvr"/>
                  <m:ctrlPr>
                    <w:ins w:id="896" w:author="ara952 reza" w:date="2020-09-06T20:48:00Z">
                      <w:rPr>
                        <w:rFonts w:ascii="Cambria Math" w:hAnsi="Cambria Math"/>
                        <w:i/>
                      </w:rPr>
                    </w:ins>
                  </m:ctrlPr>
                </m:naryPr>
                <m:sub>
                  <m:r>
                    <w:ins w:id="897" w:author="ara952 reza" w:date="2020-09-06T20:48:00Z">
                      <w:rPr>
                        <w:rFonts w:ascii="Cambria Math" w:hAnsi="Cambria Math"/>
                      </w:rPr>
                      <m:t>i=1</m:t>
                    </w:ins>
                  </m:r>
                </m:sub>
                <m:sup>
                  <m:r>
                    <w:ins w:id="898" w:author="ara952 reza" w:date="2020-09-06T20:48:00Z">
                      <w:rPr>
                        <w:rFonts w:ascii="Cambria Math" w:hAnsi="Cambria Math"/>
                      </w:rPr>
                      <m:t>n</m:t>
                    </w:ins>
                  </m:r>
                </m:sup>
                <m:e>
                  <m:r>
                    <w:ins w:id="899" w:author="ara952 reza" w:date="2020-09-06T20:49:00Z">
                      <w:rPr>
                        <w:rFonts w:ascii="Cambria Math" w:hAnsi="Cambria Math"/>
                      </w:rPr>
                      <m:t>(</m:t>
                    </w:ins>
                  </m:r>
                  <m:sSub>
                    <m:sSubPr>
                      <m:ctrlPr>
                        <w:ins w:id="900" w:author="ara952 reza" w:date="2020-09-06T20:49:00Z">
                          <w:rPr>
                            <w:rFonts w:ascii="Cambria Math" w:hAnsi="Cambria Math"/>
                            <w:i/>
                          </w:rPr>
                        </w:ins>
                      </m:ctrlPr>
                    </m:sSubPr>
                    <m:e>
                      <m:r>
                        <w:ins w:id="901" w:author="ara952 reza" w:date="2020-09-06T20:49:00Z">
                          <w:rPr>
                            <w:rFonts w:ascii="Cambria Math" w:hAnsi="Cambria Math"/>
                          </w:rPr>
                          <m:t>P</m:t>
                        </w:ins>
                      </m:r>
                    </m:e>
                    <m:sub>
                      <m:r>
                        <w:ins w:id="902" w:author="ara952 reza" w:date="2020-09-06T20:49:00Z">
                          <w:rPr>
                            <w:rFonts w:ascii="Cambria Math" w:hAnsi="Cambria Math"/>
                          </w:rPr>
                          <m:t>i</m:t>
                        </w:ins>
                      </m:r>
                    </m:sub>
                  </m:sSub>
                  <m:r>
                    <w:ins w:id="903" w:author="ara952 reza" w:date="2020-09-06T20:49:00Z">
                      <w:rPr>
                        <w:rFonts w:ascii="Cambria Math" w:hAnsi="Cambria Math"/>
                      </w:rPr>
                      <m:t>-</m:t>
                    </w:ins>
                  </m:r>
                  <m:sSub>
                    <m:sSubPr>
                      <m:ctrlPr>
                        <w:ins w:id="904" w:author="ara952 reza" w:date="2020-09-06T20:49:00Z">
                          <w:rPr>
                            <w:rFonts w:ascii="Cambria Math" w:hAnsi="Cambria Math"/>
                            <w:i/>
                          </w:rPr>
                        </w:ins>
                      </m:ctrlPr>
                    </m:sSubPr>
                    <m:e>
                      <m:r>
                        <w:ins w:id="905" w:author="ara952 reza" w:date="2020-09-06T20:49:00Z">
                          <w:rPr>
                            <w:rFonts w:ascii="Cambria Math" w:hAnsi="Cambria Math"/>
                          </w:rPr>
                          <m:t>O</m:t>
                        </w:ins>
                      </m:r>
                    </m:e>
                    <m:sub>
                      <m:r>
                        <w:ins w:id="906" w:author="ara952 reza" w:date="2020-09-06T20:49:00Z">
                          <w:rPr>
                            <w:rFonts w:ascii="Cambria Math" w:hAnsi="Cambria Math"/>
                          </w:rPr>
                          <m:t>i</m:t>
                        </w:ins>
                      </m:r>
                    </m:sub>
                  </m:sSub>
                  <m:r>
                    <w:ins w:id="907" w:author="ara952 reza" w:date="2020-09-06T20:49:00Z">
                      <w:rPr>
                        <w:rFonts w:ascii="Cambria Math" w:hAnsi="Cambria Math"/>
                      </w:rPr>
                      <m:t>)</m:t>
                    </w:ins>
                  </m:r>
                </m:e>
              </m:nary>
            </m:num>
            <m:den>
              <m:r>
                <w:ins w:id="908" w:author="ara952 reza" w:date="2020-09-06T20:48:00Z">
                  <w:rPr>
                    <w:rFonts w:ascii="Cambria Math" w:hAnsi="Cambria Math"/>
                  </w:rPr>
                  <m:t>n</m:t>
                </w:ins>
              </m:r>
            </m:den>
          </m:f>
          <m:r>
            <w:ins w:id="909" w:author="ara952 reza" w:date="2020-09-06T20:49:00Z">
              <w:rPr>
                <w:rFonts w:ascii="Cambria Math" w:hAnsi="Cambria Math"/>
              </w:rPr>
              <m:t>=</m:t>
            </w:ins>
          </m:r>
          <m:acc>
            <m:accPr>
              <m:chr m:val="̅"/>
              <m:ctrlPr>
                <w:ins w:id="910" w:author="ara952 reza" w:date="2020-09-06T20:49:00Z">
                  <w:rPr>
                    <w:rFonts w:ascii="Cambria Math" w:hAnsi="Cambria Math"/>
                    <w:i/>
                  </w:rPr>
                </w:ins>
              </m:ctrlPr>
            </m:accPr>
            <m:e>
              <m:r>
                <w:ins w:id="911" w:author="ara952 reza" w:date="2020-09-06T20:50:00Z">
                  <w:rPr>
                    <w:rFonts w:ascii="Cambria Math" w:hAnsi="Cambria Math"/>
                  </w:rPr>
                  <m:t>P</m:t>
                </w:ins>
              </m:r>
            </m:e>
          </m:acc>
          <m:r>
            <w:ins w:id="912" w:author="ara952 reza" w:date="2020-09-06T20:49:00Z">
              <w:rPr>
                <w:rFonts w:ascii="Cambria Math" w:hAnsi="Cambria Math"/>
              </w:rPr>
              <m:t>-</m:t>
            </w:ins>
          </m:r>
          <m:acc>
            <m:accPr>
              <m:chr m:val="̅"/>
              <m:ctrlPr>
                <w:ins w:id="913" w:author="ara952 reza" w:date="2020-09-06T20:49:00Z">
                  <w:rPr>
                    <w:rFonts w:ascii="Cambria Math" w:hAnsi="Cambria Math"/>
                    <w:i/>
                  </w:rPr>
                </w:ins>
              </m:ctrlPr>
            </m:accPr>
            <m:e>
              <m:r>
                <w:ins w:id="914" w:author="ara952 reza" w:date="2020-09-06T20:50:00Z">
                  <w:rPr>
                    <w:rFonts w:ascii="Cambria Math" w:hAnsi="Cambria Math"/>
                  </w:rPr>
                  <m:t>O</m:t>
                </w:ins>
              </m:r>
            </m:e>
          </m:acc>
        </m:oMath>
      </m:oMathPara>
    </w:p>
    <w:p w14:paraId="0299735D" w14:textId="41261DA1" w:rsidR="003C2E08" w:rsidRDefault="003C2E08" w:rsidP="003C2E08">
      <w:pPr>
        <w:spacing w:after="0"/>
        <w:jc w:val="both"/>
        <w:rPr>
          <w:ins w:id="915" w:author="ara952 reza" w:date="2020-09-06T20:50:00Z"/>
          <w:rFonts w:eastAsiaTheme="minorEastAsia"/>
        </w:rPr>
      </w:pPr>
    </w:p>
    <w:p w14:paraId="6E4B8280" w14:textId="5560CFF4" w:rsidR="003C2E08" w:rsidRDefault="00C716FE" w:rsidP="003C2E08">
      <w:pPr>
        <w:pStyle w:val="ListParagraph"/>
        <w:numPr>
          <w:ilvl w:val="0"/>
          <w:numId w:val="2"/>
        </w:numPr>
        <w:spacing w:after="0"/>
        <w:jc w:val="both"/>
        <w:rPr>
          <w:ins w:id="916" w:author="ara952 reza" w:date="2020-09-06T20:50:00Z"/>
        </w:rPr>
      </w:pPr>
      <w:ins w:id="917" w:author="ara952 reza" w:date="2020-09-06T20:52:00Z">
        <w:r>
          <w:t>AAE:</w:t>
        </w:r>
      </w:ins>
      <w:ins w:id="918" w:author="ara952 reza" w:date="2020-09-06T20:50:00Z">
        <w:r w:rsidR="003C2E08">
          <w:t xml:space="preserve"> the average absolute error:</w:t>
        </w:r>
      </w:ins>
    </w:p>
    <w:p w14:paraId="45FA144F" w14:textId="085126F3" w:rsidR="003C2E08" w:rsidRDefault="003C2E08" w:rsidP="003C2E08">
      <w:pPr>
        <w:spacing w:after="0"/>
        <w:jc w:val="both"/>
        <w:rPr>
          <w:ins w:id="919" w:author="ara952 reza" w:date="2020-09-06T20:50:00Z"/>
        </w:rPr>
      </w:pPr>
    </w:p>
    <w:p w14:paraId="2C4FE4B6" w14:textId="2F5A7850" w:rsidR="003C2E08" w:rsidRPr="00C716FE" w:rsidRDefault="00C716FE" w:rsidP="003C2E08">
      <w:pPr>
        <w:spacing w:after="0"/>
        <w:jc w:val="both"/>
        <w:rPr>
          <w:ins w:id="920" w:author="ara952 reza" w:date="2020-09-06T20:52:00Z"/>
          <w:rFonts w:eastAsiaTheme="minorEastAsia"/>
        </w:rPr>
      </w:pPr>
      <m:oMathPara>
        <m:oMath>
          <m:r>
            <w:ins w:id="921" w:author="ara952 reza" w:date="2020-09-06T20:50:00Z">
              <w:rPr>
                <w:rFonts w:ascii="Cambria Math" w:hAnsi="Cambria Math"/>
              </w:rPr>
              <w:lastRenderedPageBreak/>
              <m:t>AAE=</m:t>
            </w:ins>
          </m:r>
          <m:f>
            <m:fPr>
              <m:ctrlPr>
                <w:ins w:id="922" w:author="ara952 reza" w:date="2020-09-06T20:50:00Z">
                  <w:rPr>
                    <w:rFonts w:ascii="Cambria Math" w:hAnsi="Cambria Math"/>
                    <w:i/>
                  </w:rPr>
                </w:ins>
              </m:ctrlPr>
            </m:fPr>
            <m:num>
              <m:nary>
                <m:naryPr>
                  <m:chr m:val="∑"/>
                  <m:limLoc m:val="undOvr"/>
                  <m:ctrlPr>
                    <w:ins w:id="923" w:author="ara952 reza" w:date="2020-09-06T20:50:00Z">
                      <w:rPr>
                        <w:rFonts w:ascii="Cambria Math" w:hAnsi="Cambria Math"/>
                        <w:i/>
                      </w:rPr>
                    </w:ins>
                  </m:ctrlPr>
                </m:naryPr>
                <m:sub>
                  <m:r>
                    <w:ins w:id="924" w:author="ara952 reza" w:date="2020-09-06T20:51:00Z">
                      <w:rPr>
                        <w:rFonts w:ascii="Cambria Math" w:hAnsi="Cambria Math"/>
                      </w:rPr>
                      <m:t>i=1</m:t>
                    </w:ins>
                  </m:r>
                </m:sub>
                <m:sup>
                  <m:r>
                    <w:ins w:id="925" w:author="ara952 reza" w:date="2020-09-06T20:51:00Z">
                      <w:rPr>
                        <w:rFonts w:ascii="Cambria Math" w:hAnsi="Cambria Math"/>
                      </w:rPr>
                      <m:t>n</m:t>
                    </w:ins>
                  </m:r>
                </m:sup>
                <m:e>
                  <m:d>
                    <m:dPr>
                      <m:begChr m:val="|"/>
                      <m:endChr m:val="|"/>
                      <m:ctrlPr>
                        <w:ins w:id="926" w:author="ara952 reza" w:date="2020-09-06T20:51:00Z">
                          <w:rPr>
                            <w:rFonts w:ascii="Cambria Math" w:hAnsi="Cambria Math"/>
                            <w:i/>
                          </w:rPr>
                        </w:ins>
                      </m:ctrlPr>
                    </m:dPr>
                    <m:e>
                      <m:sSub>
                        <m:sSubPr>
                          <m:ctrlPr>
                            <w:ins w:id="927" w:author="ara952 reza" w:date="2020-09-06T20:51:00Z">
                              <w:rPr>
                                <w:rFonts w:ascii="Cambria Math" w:hAnsi="Cambria Math"/>
                                <w:i/>
                              </w:rPr>
                            </w:ins>
                          </m:ctrlPr>
                        </m:sSubPr>
                        <m:e>
                          <m:r>
                            <w:ins w:id="928" w:author="ara952 reza" w:date="2020-09-06T20:51:00Z">
                              <w:rPr>
                                <w:rFonts w:ascii="Cambria Math" w:hAnsi="Cambria Math"/>
                              </w:rPr>
                              <m:t>P</m:t>
                            </w:ins>
                          </m:r>
                        </m:e>
                        <m:sub>
                          <m:r>
                            <w:ins w:id="929" w:author="ara952 reza" w:date="2020-09-06T20:51:00Z">
                              <w:rPr>
                                <w:rFonts w:ascii="Cambria Math" w:hAnsi="Cambria Math"/>
                              </w:rPr>
                              <m:t>i</m:t>
                            </w:ins>
                          </m:r>
                        </m:sub>
                      </m:sSub>
                      <m:r>
                        <w:ins w:id="930" w:author="ara952 reza" w:date="2020-09-06T20:51:00Z">
                          <w:rPr>
                            <w:rFonts w:ascii="Cambria Math" w:hAnsi="Cambria Math"/>
                          </w:rPr>
                          <m:t>-</m:t>
                        </w:ins>
                      </m:r>
                      <m:sSub>
                        <m:sSubPr>
                          <m:ctrlPr>
                            <w:ins w:id="931" w:author="ara952 reza" w:date="2020-09-06T20:51:00Z">
                              <w:rPr>
                                <w:rFonts w:ascii="Cambria Math" w:hAnsi="Cambria Math"/>
                                <w:i/>
                              </w:rPr>
                            </w:ins>
                          </m:ctrlPr>
                        </m:sSubPr>
                        <m:e>
                          <m:r>
                            <w:ins w:id="932" w:author="ara952 reza" w:date="2020-09-06T20:52:00Z">
                              <w:rPr>
                                <w:rFonts w:ascii="Cambria Math" w:hAnsi="Cambria Math"/>
                              </w:rPr>
                              <m:t>O</m:t>
                            </w:ins>
                          </m:r>
                        </m:e>
                        <m:sub>
                          <m:r>
                            <w:ins w:id="933" w:author="ara952 reza" w:date="2020-09-06T20:52:00Z">
                              <w:rPr>
                                <w:rFonts w:ascii="Cambria Math" w:hAnsi="Cambria Math"/>
                              </w:rPr>
                              <m:t>i</m:t>
                            </w:ins>
                          </m:r>
                        </m:sub>
                      </m:sSub>
                    </m:e>
                  </m:d>
                </m:e>
              </m:nary>
            </m:num>
            <m:den>
              <m:r>
                <w:ins w:id="934" w:author="ara952 reza" w:date="2020-09-06T20:51:00Z">
                  <w:rPr>
                    <w:rFonts w:ascii="Cambria Math" w:hAnsi="Cambria Math"/>
                  </w:rPr>
                  <m:t>n</m:t>
                </w:ins>
              </m:r>
            </m:den>
          </m:f>
        </m:oMath>
      </m:oMathPara>
    </w:p>
    <w:p w14:paraId="3CC65A5F" w14:textId="51782751" w:rsidR="00C716FE" w:rsidRDefault="00C716FE" w:rsidP="003C2E08">
      <w:pPr>
        <w:spacing w:after="0"/>
        <w:jc w:val="both"/>
        <w:rPr>
          <w:ins w:id="935" w:author="ara952 reza" w:date="2020-09-06T20:52:00Z"/>
          <w:rFonts w:eastAsiaTheme="minorEastAsia"/>
        </w:rPr>
      </w:pPr>
    </w:p>
    <w:p w14:paraId="09892712" w14:textId="265F31F7" w:rsidR="00C716FE" w:rsidRDefault="00C716FE" w:rsidP="00C716FE">
      <w:pPr>
        <w:pStyle w:val="ListParagraph"/>
        <w:numPr>
          <w:ilvl w:val="0"/>
          <w:numId w:val="2"/>
        </w:numPr>
        <w:spacing w:after="0"/>
        <w:jc w:val="both"/>
        <w:rPr>
          <w:ins w:id="936" w:author="ara952 reza" w:date="2020-09-06T20:52:00Z"/>
        </w:rPr>
      </w:pPr>
      <w:ins w:id="937" w:author="ara952 reza" w:date="2020-09-06T20:52:00Z">
        <w:r>
          <w:t xml:space="preserve">MEF: the modeling efficiency </w:t>
        </w:r>
      </w:ins>
    </w:p>
    <w:p w14:paraId="2D0C888E" w14:textId="5CFC0ACD" w:rsidR="00C716FE" w:rsidRDefault="00C716FE" w:rsidP="00C716FE">
      <w:pPr>
        <w:spacing w:after="0"/>
        <w:jc w:val="both"/>
        <w:rPr>
          <w:ins w:id="938" w:author="ara952 reza" w:date="2020-09-06T20:52:00Z"/>
        </w:rPr>
      </w:pPr>
    </w:p>
    <w:p w14:paraId="6BC997D1" w14:textId="45939963" w:rsidR="00C716FE" w:rsidRDefault="00C716FE" w:rsidP="00C716FE">
      <w:pPr>
        <w:spacing w:after="0"/>
        <w:jc w:val="both"/>
        <w:rPr>
          <w:ins w:id="939" w:author="ara952 reza" w:date="2020-09-06T12:13:00Z"/>
        </w:rPr>
      </w:pPr>
      <m:oMathPara>
        <m:oMath>
          <m:r>
            <w:ins w:id="940" w:author="ara952 reza" w:date="2020-09-06T20:53:00Z">
              <w:rPr>
                <w:rFonts w:ascii="Cambria Math" w:hAnsi="Cambria Math"/>
              </w:rPr>
              <m:t>MEF=</m:t>
            </w:ins>
          </m:r>
          <m:f>
            <m:fPr>
              <m:ctrlPr>
                <w:ins w:id="941" w:author="ara952 reza" w:date="2020-09-06T20:53:00Z">
                  <w:rPr>
                    <w:rFonts w:ascii="Cambria Math" w:hAnsi="Cambria Math"/>
                    <w:i/>
                  </w:rPr>
                </w:ins>
              </m:ctrlPr>
            </m:fPr>
            <m:num>
              <m:r>
                <w:ins w:id="942" w:author="ara952 reza" w:date="2020-09-06T20:53:00Z">
                  <w:rPr>
                    <w:rFonts w:ascii="Cambria Math" w:hAnsi="Cambria Math"/>
                  </w:rPr>
                  <m:t>(</m:t>
                </w:ins>
              </m:r>
              <m:nary>
                <m:naryPr>
                  <m:chr m:val="∑"/>
                  <m:limLoc m:val="undOvr"/>
                  <m:ctrlPr>
                    <w:ins w:id="943" w:author="ara952 reza" w:date="2020-09-06T20:53:00Z">
                      <w:rPr>
                        <w:rFonts w:ascii="Cambria Math" w:hAnsi="Cambria Math"/>
                        <w:i/>
                      </w:rPr>
                    </w:ins>
                  </m:ctrlPr>
                </m:naryPr>
                <m:sub>
                  <m:r>
                    <w:ins w:id="944" w:author="ara952 reza" w:date="2020-09-06T20:53:00Z">
                      <w:rPr>
                        <w:rFonts w:ascii="Cambria Math" w:hAnsi="Cambria Math"/>
                      </w:rPr>
                      <m:t>i=1</m:t>
                    </w:ins>
                  </m:r>
                </m:sub>
                <m:sup>
                  <m:r>
                    <w:ins w:id="945" w:author="ara952 reza" w:date="2020-09-06T20:53:00Z">
                      <w:rPr>
                        <w:rFonts w:ascii="Cambria Math" w:hAnsi="Cambria Math"/>
                      </w:rPr>
                      <m:t>n</m:t>
                    </w:ins>
                  </m:r>
                </m:sup>
                <m:e>
                  <m:sSup>
                    <m:sSupPr>
                      <m:ctrlPr>
                        <w:ins w:id="946" w:author="ara952 reza" w:date="2020-09-06T20:53:00Z">
                          <w:rPr>
                            <w:rFonts w:ascii="Cambria Math" w:hAnsi="Cambria Math"/>
                            <w:i/>
                          </w:rPr>
                        </w:ins>
                      </m:ctrlPr>
                    </m:sSupPr>
                    <m:e>
                      <m:r>
                        <w:ins w:id="947" w:author="ara952 reza" w:date="2020-09-06T20:54:00Z">
                          <w:rPr>
                            <w:rFonts w:ascii="Cambria Math" w:hAnsi="Cambria Math"/>
                          </w:rPr>
                          <m:t>(</m:t>
                        </w:ins>
                      </m:r>
                      <m:sSub>
                        <m:sSubPr>
                          <m:ctrlPr>
                            <w:ins w:id="948" w:author="ara952 reza" w:date="2020-09-06T20:54:00Z">
                              <w:rPr>
                                <w:rFonts w:ascii="Cambria Math" w:hAnsi="Cambria Math"/>
                                <w:i/>
                              </w:rPr>
                            </w:ins>
                          </m:ctrlPr>
                        </m:sSubPr>
                        <m:e>
                          <m:r>
                            <w:ins w:id="949" w:author="ara952 reza" w:date="2020-09-06T20:54:00Z">
                              <w:rPr>
                                <w:rFonts w:ascii="Cambria Math" w:hAnsi="Cambria Math"/>
                              </w:rPr>
                              <m:t>O</m:t>
                            </w:ins>
                          </m:r>
                        </m:e>
                        <m:sub>
                          <m:r>
                            <w:ins w:id="950" w:author="ara952 reza" w:date="2020-09-06T20:54:00Z">
                              <w:rPr>
                                <w:rFonts w:ascii="Cambria Math" w:hAnsi="Cambria Math"/>
                              </w:rPr>
                              <m:t>i</m:t>
                            </w:ins>
                          </m:r>
                        </m:sub>
                      </m:sSub>
                      <m:r>
                        <w:ins w:id="951" w:author="ara952 reza" w:date="2020-09-06T20:54:00Z">
                          <w:rPr>
                            <w:rFonts w:ascii="Cambria Math" w:hAnsi="Cambria Math"/>
                          </w:rPr>
                          <m:t>-</m:t>
                        </w:ins>
                      </m:r>
                      <m:acc>
                        <m:accPr>
                          <m:chr m:val="̅"/>
                          <m:ctrlPr>
                            <w:ins w:id="952" w:author="ara952 reza" w:date="2020-09-06T20:54:00Z">
                              <w:rPr>
                                <w:rFonts w:ascii="Cambria Math" w:hAnsi="Cambria Math"/>
                                <w:i/>
                              </w:rPr>
                            </w:ins>
                          </m:ctrlPr>
                        </m:accPr>
                        <m:e>
                          <m:r>
                            <w:ins w:id="953" w:author="ara952 reza" w:date="2020-09-06T20:54:00Z">
                              <w:rPr>
                                <w:rFonts w:ascii="Cambria Math" w:hAnsi="Cambria Math"/>
                              </w:rPr>
                              <m:t>O</m:t>
                            </w:ins>
                          </m:r>
                        </m:e>
                      </m:acc>
                      <m:r>
                        <w:ins w:id="954" w:author="ara952 reza" w:date="2020-09-06T20:54:00Z">
                          <w:rPr>
                            <w:rFonts w:ascii="Cambria Math" w:hAnsi="Cambria Math"/>
                          </w:rPr>
                          <m:t>)</m:t>
                        </w:ins>
                      </m:r>
                    </m:e>
                    <m:sup>
                      <m:r>
                        <w:ins w:id="955" w:author="ara952 reza" w:date="2020-09-06T20:54:00Z">
                          <w:rPr>
                            <w:rFonts w:ascii="Cambria Math" w:hAnsi="Cambria Math"/>
                          </w:rPr>
                          <m:t>2</m:t>
                        </w:ins>
                      </m:r>
                    </m:sup>
                  </m:sSup>
                </m:e>
              </m:nary>
              <m:r>
                <w:ins w:id="956" w:author="ara952 reza" w:date="2020-09-06T20:53:00Z">
                  <w:rPr>
                    <w:rFonts w:ascii="Cambria Math" w:hAnsi="Cambria Math"/>
                  </w:rPr>
                  <m:t>-</m:t>
                </w:ins>
              </m:r>
              <m:nary>
                <m:naryPr>
                  <m:chr m:val="∑"/>
                  <m:limLoc m:val="undOvr"/>
                  <m:ctrlPr>
                    <w:ins w:id="957" w:author="ara952 reza" w:date="2020-09-06T20:53:00Z">
                      <w:rPr>
                        <w:rFonts w:ascii="Cambria Math" w:hAnsi="Cambria Math"/>
                        <w:i/>
                      </w:rPr>
                    </w:ins>
                  </m:ctrlPr>
                </m:naryPr>
                <m:sub>
                  <m:r>
                    <w:ins w:id="958" w:author="ara952 reza" w:date="2020-09-06T20:54:00Z">
                      <w:rPr>
                        <w:rFonts w:ascii="Cambria Math" w:hAnsi="Cambria Math"/>
                      </w:rPr>
                      <m:t>i=1</m:t>
                    </w:ins>
                  </m:r>
                </m:sub>
                <m:sup>
                  <m:r>
                    <w:ins w:id="959" w:author="ara952 reza" w:date="2020-09-06T20:54:00Z">
                      <w:rPr>
                        <w:rFonts w:ascii="Cambria Math" w:hAnsi="Cambria Math"/>
                      </w:rPr>
                      <m:t>n</m:t>
                    </w:ins>
                  </m:r>
                </m:sup>
                <m:e>
                  <m:sSup>
                    <m:sSupPr>
                      <m:ctrlPr>
                        <w:ins w:id="960" w:author="ara952 reza" w:date="2020-09-06T20:54:00Z">
                          <w:rPr>
                            <w:rFonts w:ascii="Cambria Math" w:hAnsi="Cambria Math"/>
                            <w:i/>
                          </w:rPr>
                        </w:ins>
                      </m:ctrlPr>
                    </m:sSupPr>
                    <m:e>
                      <m:r>
                        <w:ins w:id="961" w:author="ara952 reza" w:date="2020-09-06T20:54:00Z">
                          <w:rPr>
                            <w:rFonts w:ascii="Cambria Math" w:hAnsi="Cambria Math"/>
                          </w:rPr>
                          <m:t>(</m:t>
                        </w:ins>
                      </m:r>
                      <m:sSub>
                        <m:sSubPr>
                          <m:ctrlPr>
                            <w:ins w:id="962" w:author="ara952 reza" w:date="2020-09-06T20:54:00Z">
                              <w:rPr>
                                <w:rFonts w:ascii="Cambria Math" w:hAnsi="Cambria Math"/>
                                <w:i/>
                              </w:rPr>
                            </w:ins>
                          </m:ctrlPr>
                        </m:sSubPr>
                        <m:e>
                          <m:r>
                            <w:ins w:id="963" w:author="ara952 reza" w:date="2020-09-06T20:55:00Z">
                              <w:rPr>
                                <w:rFonts w:ascii="Cambria Math" w:hAnsi="Cambria Math"/>
                              </w:rPr>
                              <m:t>P</m:t>
                            </w:ins>
                          </m:r>
                        </m:e>
                        <m:sub>
                          <m:r>
                            <w:ins w:id="964" w:author="ara952 reza" w:date="2020-09-06T20:55:00Z">
                              <w:rPr>
                                <w:rFonts w:ascii="Cambria Math" w:hAnsi="Cambria Math"/>
                              </w:rPr>
                              <m:t>i</m:t>
                            </w:ins>
                          </m:r>
                        </m:sub>
                      </m:sSub>
                      <m:r>
                        <w:ins w:id="965" w:author="ara952 reza" w:date="2020-09-06T20:55:00Z">
                          <w:rPr>
                            <w:rFonts w:ascii="Cambria Math" w:hAnsi="Cambria Math"/>
                          </w:rPr>
                          <m:t>-</m:t>
                        </w:ins>
                      </m:r>
                      <m:sSub>
                        <m:sSubPr>
                          <m:ctrlPr>
                            <w:ins w:id="966" w:author="ara952 reza" w:date="2020-09-06T20:55:00Z">
                              <w:rPr>
                                <w:rFonts w:ascii="Cambria Math" w:hAnsi="Cambria Math"/>
                                <w:i/>
                              </w:rPr>
                            </w:ins>
                          </m:ctrlPr>
                        </m:sSubPr>
                        <m:e>
                          <m:r>
                            <w:ins w:id="967" w:author="ara952 reza" w:date="2020-09-06T20:55:00Z">
                              <w:rPr>
                                <w:rFonts w:ascii="Cambria Math" w:hAnsi="Cambria Math"/>
                              </w:rPr>
                              <m:t>O</m:t>
                            </w:ins>
                          </m:r>
                        </m:e>
                        <m:sub>
                          <m:r>
                            <w:ins w:id="968" w:author="ara952 reza" w:date="2020-09-06T20:55:00Z">
                              <w:rPr>
                                <w:rFonts w:ascii="Cambria Math" w:hAnsi="Cambria Math"/>
                              </w:rPr>
                              <m:t>i</m:t>
                            </w:ins>
                          </m:r>
                        </m:sub>
                      </m:sSub>
                      <m:r>
                        <w:ins w:id="969" w:author="ara952 reza" w:date="2020-09-06T20:54:00Z">
                          <w:rPr>
                            <w:rFonts w:ascii="Cambria Math" w:hAnsi="Cambria Math"/>
                          </w:rPr>
                          <m:t>)</m:t>
                        </w:ins>
                      </m:r>
                    </m:e>
                    <m:sup>
                      <m:r>
                        <w:ins w:id="970" w:author="ara952 reza" w:date="2020-09-06T20:54:00Z">
                          <w:rPr>
                            <w:rFonts w:ascii="Cambria Math" w:hAnsi="Cambria Math"/>
                          </w:rPr>
                          <m:t>2</m:t>
                        </w:ins>
                      </m:r>
                    </m:sup>
                  </m:sSup>
                </m:e>
              </m:nary>
              <m:r>
                <w:ins w:id="971" w:author="ara952 reza" w:date="2020-09-06T20:53:00Z">
                  <w:rPr>
                    <w:rFonts w:ascii="Cambria Math" w:hAnsi="Cambria Math"/>
                  </w:rPr>
                  <m:t>)</m:t>
                </w:ins>
              </m:r>
            </m:num>
            <m:den>
              <m:nary>
                <m:naryPr>
                  <m:chr m:val="∑"/>
                  <m:limLoc m:val="undOvr"/>
                  <m:ctrlPr>
                    <w:ins w:id="972" w:author="ara952 reza" w:date="2020-09-06T20:53:00Z">
                      <w:rPr>
                        <w:rFonts w:ascii="Cambria Math" w:hAnsi="Cambria Math"/>
                        <w:i/>
                      </w:rPr>
                    </w:ins>
                  </m:ctrlPr>
                </m:naryPr>
                <m:sub>
                  <m:r>
                    <w:ins w:id="973" w:author="ara952 reza" w:date="2020-09-06T20:55:00Z">
                      <w:rPr>
                        <w:rFonts w:ascii="Cambria Math" w:hAnsi="Cambria Math"/>
                      </w:rPr>
                      <m:t>i=1</m:t>
                    </w:ins>
                  </m:r>
                </m:sub>
                <m:sup>
                  <m:r>
                    <w:ins w:id="974" w:author="ara952 reza" w:date="2020-09-06T20:55:00Z">
                      <w:rPr>
                        <w:rFonts w:ascii="Cambria Math" w:hAnsi="Cambria Math"/>
                      </w:rPr>
                      <m:t>n</m:t>
                    </w:ins>
                  </m:r>
                </m:sup>
                <m:e>
                  <m:sSup>
                    <m:sSupPr>
                      <m:ctrlPr>
                        <w:ins w:id="975" w:author="ara952 reza" w:date="2020-09-06T20:55:00Z">
                          <w:rPr>
                            <w:rFonts w:ascii="Cambria Math" w:hAnsi="Cambria Math"/>
                            <w:i/>
                          </w:rPr>
                        </w:ins>
                      </m:ctrlPr>
                    </m:sSupPr>
                    <m:e>
                      <m:r>
                        <w:ins w:id="976" w:author="ara952 reza" w:date="2020-09-06T20:55:00Z">
                          <w:rPr>
                            <w:rFonts w:ascii="Cambria Math" w:hAnsi="Cambria Math"/>
                          </w:rPr>
                          <m:t>(</m:t>
                        </w:ins>
                      </m:r>
                      <m:sSub>
                        <m:sSubPr>
                          <m:ctrlPr>
                            <w:ins w:id="977" w:author="ara952 reza" w:date="2020-09-06T20:55:00Z">
                              <w:rPr>
                                <w:rFonts w:ascii="Cambria Math" w:hAnsi="Cambria Math"/>
                                <w:i/>
                              </w:rPr>
                            </w:ins>
                          </m:ctrlPr>
                        </m:sSubPr>
                        <m:e>
                          <m:r>
                            <w:ins w:id="978" w:author="ara952 reza" w:date="2020-09-06T20:55:00Z">
                              <w:rPr>
                                <w:rFonts w:ascii="Cambria Math" w:hAnsi="Cambria Math"/>
                              </w:rPr>
                              <m:t>O</m:t>
                            </w:ins>
                          </m:r>
                        </m:e>
                        <m:sub>
                          <m:r>
                            <w:ins w:id="979" w:author="ara952 reza" w:date="2020-09-06T20:55:00Z">
                              <w:rPr>
                                <w:rFonts w:ascii="Cambria Math" w:hAnsi="Cambria Math"/>
                              </w:rPr>
                              <m:t>i</m:t>
                            </w:ins>
                          </m:r>
                        </m:sub>
                      </m:sSub>
                      <m:r>
                        <w:ins w:id="980" w:author="ara952 reza" w:date="2020-09-06T20:56:00Z">
                          <w:rPr>
                            <w:rFonts w:ascii="Cambria Math" w:hAnsi="Cambria Math"/>
                          </w:rPr>
                          <m:t>-</m:t>
                        </w:ins>
                      </m:r>
                      <m:acc>
                        <m:accPr>
                          <m:chr m:val="̅"/>
                          <m:ctrlPr>
                            <w:ins w:id="981" w:author="ara952 reza" w:date="2020-09-06T20:56:00Z">
                              <w:rPr>
                                <w:rFonts w:ascii="Cambria Math" w:hAnsi="Cambria Math"/>
                                <w:i/>
                              </w:rPr>
                            </w:ins>
                          </m:ctrlPr>
                        </m:accPr>
                        <m:e>
                          <m:r>
                            <w:ins w:id="982" w:author="ara952 reza" w:date="2020-09-06T20:56:00Z">
                              <w:rPr>
                                <w:rFonts w:ascii="Cambria Math" w:hAnsi="Cambria Math"/>
                              </w:rPr>
                              <m:t>O</m:t>
                            </w:ins>
                          </m:r>
                        </m:e>
                      </m:acc>
                      <m:r>
                        <w:ins w:id="983" w:author="ara952 reza" w:date="2020-09-06T20:55:00Z">
                          <w:rPr>
                            <w:rFonts w:ascii="Cambria Math" w:hAnsi="Cambria Math"/>
                          </w:rPr>
                          <m:t>)</m:t>
                        </w:ins>
                      </m:r>
                    </m:e>
                    <m:sup>
                      <m:r>
                        <w:ins w:id="984" w:author="ara952 reza" w:date="2020-09-06T20:55:00Z">
                          <w:rPr>
                            <w:rFonts w:ascii="Cambria Math" w:hAnsi="Cambria Math"/>
                          </w:rPr>
                          <m:t>2</m:t>
                        </w:ins>
                      </m:r>
                    </m:sup>
                  </m:sSup>
                </m:e>
              </m:nary>
            </m:den>
          </m:f>
        </m:oMath>
      </m:oMathPara>
    </w:p>
    <w:p w14:paraId="1D8FB314" w14:textId="06B0D029" w:rsidR="00F54AD7" w:rsidRDefault="00F54AD7" w:rsidP="00F54AD7">
      <w:pPr>
        <w:spacing w:after="0"/>
        <w:jc w:val="both"/>
        <w:rPr>
          <w:ins w:id="985" w:author="ara952 reza" w:date="2020-09-08T20:19:00Z"/>
          <w:rFonts w:eastAsiaTheme="minorEastAsia"/>
        </w:rPr>
      </w:pPr>
      <w:ins w:id="986" w:author="ara952 reza" w:date="2020-09-08T20:15:00Z">
        <w:r>
          <w:t xml:space="preserve">Where n </w:t>
        </w:r>
      </w:ins>
      <w:ins w:id="987" w:author="ara952 reza" w:date="2020-09-08T20:16:00Z">
        <w:r>
          <w:t xml:space="preserve">= </w:t>
        </w:r>
      </w:ins>
      <w:ins w:id="988" w:author="ara952 reza" w:date="2020-09-08T20:15:00Z">
        <w:r>
          <w:t>the number of observations,</w:t>
        </w:r>
      </w:ins>
      <w:ins w:id="989" w:author="ara952 reza" w:date="2020-09-08T20:16:00Z">
        <w:r>
          <w:t xml:space="preserve"> </w:t>
        </w:r>
        <w:proofErr w:type="gramStart"/>
        <w:r>
          <w:t>O</w:t>
        </w:r>
        <w:r>
          <w:rPr>
            <w:vertAlign w:val="subscript"/>
          </w:rPr>
          <w:t>i</w:t>
        </w:r>
        <w:proofErr w:type="gramEnd"/>
        <w:r>
          <w:rPr>
            <w:vertAlign w:val="subscript"/>
          </w:rPr>
          <w:t xml:space="preserve"> </w:t>
        </w:r>
        <w:r>
          <w:t xml:space="preserve">= the </w:t>
        </w:r>
        <w:proofErr w:type="spellStart"/>
        <w:r>
          <w:t>ith</w:t>
        </w:r>
        <w:proofErr w:type="spellEnd"/>
        <w:r>
          <w:t xml:space="preserve"> of n observations, P</w:t>
        </w:r>
        <w:r>
          <w:rPr>
            <w:vertAlign w:val="subscript"/>
          </w:rPr>
          <w:t>i</w:t>
        </w:r>
        <w:r>
          <w:t xml:space="preserve"> = the </w:t>
        </w:r>
        <w:proofErr w:type="spellStart"/>
        <w:r>
          <w:t>ith</w:t>
        </w:r>
        <w:proofErr w:type="spellEnd"/>
        <w:r>
          <w:t xml:space="preserve"> of n pred</w:t>
        </w:r>
      </w:ins>
      <w:ins w:id="990" w:author="ara952 reza" w:date="2020-09-08T20:17:00Z">
        <w:r>
          <w:t xml:space="preserve">iction, and </w:t>
        </w:r>
      </w:ins>
      <m:oMath>
        <m:acc>
          <m:accPr>
            <m:chr m:val="̅"/>
            <m:ctrlPr>
              <w:ins w:id="991" w:author="ara952 reza" w:date="2020-09-08T20:17:00Z">
                <w:rPr>
                  <w:rFonts w:ascii="Cambria Math" w:hAnsi="Cambria Math"/>
                  <w:i/>
                </w:rPr>
              </w:ins>
            </m:ctrlPr>
          </m:accPr>
          <m:e>
            <m:r>
              <w:ins w:id="992" w:author="ara952 reza" w:date="2020-09-08T20:17:00Z">
                <w:rPr>
                  <w:rFonts w:ascii="Cambria Math" w:hAnsi="Cambria Math"/>
                </w:rPr>
                <m:t>O</m:t>
              </w:ins>
            </m:r>
          </m:e>
        </m:acc>
      </m:oMath>
      <w:ins w:id="993" w:author="ara952 reza" w:date="2020-09-08T20:17:00Z">
        <w:r>
          <w:rPr>
            <w:rFonts w:eastAsiaTheme="minorEastAsia"/>
          </w:rPr>
          <w:t xml:space="preserve"> and </w:t>
        </w:r>
      </w:ins>
      <m:oMath>
        <m:acc>
          <m:accPr>
            <m:chr m:val="̅"/>
            <m:ctrlPr>
              <w:ins w:id="994" w:author="ara952 reza" w:date="2020-09-08T20:17:00Z">
                <w:rPr>
                  <w:rFonts w:ascii="Cambria Math" w:eastAsiaTheme="minorEastAsia" w:hAnsi="Cambria Math"/>
                  <w:i/>
                </w:rPr>
              </w:ins>
            </m:ctrlPr>
          </m:accPr>
          <m:e>
            <m:r>
              <w:ins w:id="995" w:author="ara952 reza" w:date="2020-09-08T20:17:00Z">
                <w:rPr>
                  <w:rFonts w:ascii="Cambria Math" w:eastAsiaTheme="minorEastAsia" w:hAnsi="Cambria Math"/>
                </w:rPr>
                <m:t>P</m:t>
              </w:ins>
            </m:r>
          </m:e>
        </m:acc>
      </m:oMath>
      <w:ins w:id="996" w:author="ara952 reza" w:date="2020-09-08T20:17:00Z">
        <w:r>
          <w:rPr>
            <w:rFonts w:eastAsiaTheme="minorEastAsia"/>
          </w:rPr>
          <w:t xml:space="preserve"> are the obs</w:t>
        </w:r>
      </w:ins>
      <w:ins w:id="997" w:author="ara952 reza" w:date="2020-09-08T20:18:00Z">
        <w:r>
          <w:rPr>
            <w:rFonts w:eastAsiaTheme="minorEastAsia"/>
          </w:rPr>
          <w:t xml:space="preserve">ervation and prediction </w:t>
        </w:r>
      </w:ins>
      <w:ins w:id="998" w:author="ara952 reza" w:date="2020-09-08T20:28:00Z">
        <w:r w:rsidR="005F7F3F">
          <w:rPr>
            <w:rFonts w:eastAsiaTheme="minorEastAsia"/>
          </w:rPr>
          <w:t>averages, respectively</w:t>
        </w:r>
      </w:ins>
      <w:ins w:id="999" w:author="ara952 reza" w:date="2020-09-08T20:18:00Z">
        <w:r>
          <w:rPr>
            <w:rFonts w:eastAsiaTheme="minorEastAsia"/>
          </w:rPr>
          <w:t>.</w:t>
        </w:r>
      </w:ins>
    </w:p>
    <w:p w14:paraId="6A2F41E4" w14:textId="6668813C" w:rsidR="00F54AD7" w:rsidRDefault="00F54AD7" w:rsidP="00F54AD7">
      <w:pPr>
        <w:spacing w:after="0"/>
        <w:jc w:val="both"/>
        <w:rPr>
          <w:ins w:id="1000" w:author="ara952 reza" w:date="2020-09-08T20:23:00Z"/>
          <w:rFonts w:eastAsiaTheme="minorEastAsia"/>
        </w:rPr>
      </w:pPr>
      <w:ins w:id="1001" w:author="ara952 reza" w:date="2020-09-08T20:20:00Z">
        <w:r>
          <w:rPr>
            <w:rFonts w:eastAsiaTheme="minorEastAsia"/>
          </w:rPr>
          <w:t>The tendency of the observe</w:t>
        </w:r>
      </w:ins>
      <w:ins w:id="1002" w:author="ara952 reza" w:date="2020-09-08T20:21:00Z">
        <w:r>
          <w:rPr>
            <w:rFonts w:eastAsiaTheme="minorEastAsia"/>
          </w:rPr>
          <w:t>d</w:t>
        </w:r>
      </w:ins>
      <w:ins w:id="1003" w:author="ara952 reza" w:date="2020-09-08T20:20:00Z">
        <w:r>
          <w:rPr>
            <w:rFonts w:eastAsiaTheme="minorEastAsia"/>
          </w:rPr>
          <w:t xml:space="preserve"> and predicted values to vary together is measured by the r</w:t>
        </w:r>
      </w:ins>
      <w:ins w:id="1004" w:author="ara952 reza" w:date="2020-09-08T20:21:00Z">
        <w:r>
          <w:rPr>
            <w:rFonts w:eastAsiaTheme="minorEastAsia"/>
          </w:rPr>
          <w:t xml:space="preserve">, the correlation coefficient which range from -1 to 1 and ideally this </w:t>
        </w:r>
      </w:ins>
      <w:ins w:id="1005" w:author="ara952 reza" w:date="2020-09-08T20:22:00Z">
        <w:r>
          <w:rPr>
            <w:rFonts w:eastAsiaTheme="minorEastAsia"/>
          </w:rPr>
          <w:t>value will be close to one however, they could differ by a consistent values while having the r close to one.</w:t>
        </w:r>
      </w:ins>
    </w:p>
    <w:p w14:paraId="5232BBD4" w14:textId="3FF5440F" w:rsidR="005F7F3F" w:rsidRDefault="005F7F3F" w:rsidP="00F54AD7">
      <w:pPr>
        <w:spacing w:after="0"/>
        <w:jc w:val="both"/>
        <w:rPr>
          <w:ins w:id="1006" w:author="ara952 reza" w:date="2020-09-08T20:29:00Z"/>
          <w:rFonts w:eastAsiaTheme="minorEastAsia"/>
        </w:rPr>
      </w:pPr>
      <w:ins w:id="1007" w:author="ara952 reza" w:date="2020-09-08T20:23:00Z">
        <w:r>
          <w:rPr>
            <w:rFonts w:eastAsiaTheme="minorEastAsia"/>
          </w:rPr>
          <w:t xml:space="preserve">The size of </w:t>
        </w:r>
      </w:ins>
      <w:ins w:id="1008" w:author="ara952 reza" w:date="2020-09-08T20:24:00Z">
        <w:r>
          <w:rPr>
            <w:rFonts w:eastAsiaTheme="minorEastAsia"/>
          </w:rPr>
          <w:t>discrepancies</w:t>
        </w:r>
      </w:ins>
      <w:ins w:id="1009" w:author="ara952 reza" w:date="2020-09-08T20:23:00Z">
        <w:r>
          <w:rPr>
            <w:rFonts w:eastAsiaTheme="minorEastAsia"/>
          </w:rPr>
          <w:t xml:space="preserve"> between observation and prediction </w:t>
        </w:r>
      </w:ins>
      <w:ins w:id="1010" w:author="ara952 reza" w:date="2020-09-08T20:24:00Z">
        <w:r>
          <w:rPr>
            <w:rFonts w:eastAsiaTheme="minorEastAsia"/>
          </w:rPr>
          <w:t xml:space="preserve">are measured by the root mean </w:t>
        </w:r>
      </w:ins>
      <w:ins w:id="1011" w:author="ara952 reza" w:date="2020-09-08T20:29:00Z">
        <w:r>
          <w:rPr>
            <w:rFonts w:eastAsiaTheme="minorEastAsia"/>
          </w:rPr>
          <w:t>squared (</w:t>
        </w:r>
      </w:ins>
      <w:ins w:id="1012" w:author="ara952 reza" w:date="2020-09-08T20:24:00Z">
        <w:r>
          <w:rPr>
            <w:rFonts w:eastAsiaTheme="minorEastAsia"/>
          </w:rPr>
          <w:t xml:space="preserve">RMSE), average </w:t>
        </w:r>
      </w:ins>
      <w:ins w:id="1013" w:author="ara952 reza" w:date="2020-09-08T20:29:00Z">
        <w:r>
          <w:rPr>
            <w:rFonts w:eastAsiaTheme="minorEastAsia"/>
          </w:rPr>
          <w:t>error (</w:t>
        </w:r>
      </w:ins>
      <w:ins w:id="1014" w:author="ara952 reza" w:date="2020-09-08T20:24:00Z">
        <w:r>
          <w:rPr>
            <w:rFonts w:eastAsiaTheme="minorEastAsia"/>
          </w:rPr>
          <w:t xml:space="preserve">AE), and </w:t>
        </w:r>
      </w:ins>
      <w:ins w:id="1015" w:author="ara952 reza" w:date="2020-09-08T20:25:00Z">
        <w:r>
          <w:rPr>
            <w:rFonts w:eastAsiaTheme="minorEastAsia"/>
          </w:rPr>
          <w:t xml:space="preserve">average </w:t>
        </w:r>
      </w:ins>
      <w:ins w:id="1016" w:author="ara952 reza" w:date="2020-09-08T20:24:00Z">
        <w:r>
          <w:rPr>
            <w:rFonts w:eastAsiaTheme="minorEastAsia"/>
          </w:rPr>
          <w:t>absolute</w:t>
        </w:r>
      </w:ins>
      <w:ins w:id="1017" w:author="ara952 reza" w:date="2020-09-08T20:25:00Z">
        <w:r>
          <w:rPr>
            <w:rFonts w:eastAsiaTheme="minorEastAsia"/>
          </w:rPr>
          <w:t xml:space="preserve"> </w:t>
        </w:r>
      </w:ins>
      <w:ins w:id="1018" w:author="ara952 reza" w:date="2020-09-08T20:29:00Z">
        <w:r>
          <w:rPr>
            <w:rFonts w:eastAsiaTheme="minorEastAsia"/>
          </w:rPr>
          <w:t>error (</w:t>
        </w:r>
      </w:ins>
      <w:ins w:id="1019" w:author="ara952 reza" w:date="2020-09-08T20:25:00Z">
        <w:r>
          <w:rPr>
            <w:rFonts w:eastAsiaTheme="minorEastAsia"/>
          </w:rPr>
          <w:t>AAE)</w:t>
        </w:r>
      </w:ins>
      <w:ins w:id="1020" w:author="ara952 reza" w:date="2020-09-08T20:26:00Z">
        <w:r>
          <w:rPr>
            <w:rFonts w:eastAsiaTheme="minorEastAsia"/>
          </w:rPr>
          <w:t xml:space="preserve"> and values near to zero are ideal. The AE is a measure of aggregate model bias</w:t>
        </w:r>
      </w:ins>
      <w:ins w:id="1021" w:author="ara952 reza" w:date="2020-09-08T20:27:00Z">
        <w:r>
          <w:rPr>
            <w:rFonts w:eastAsiaTheme="minorEastAsia"/>
          </w:rPr>
          <w:t xml:space="preserve"> and AAE and RMSE consider the mag</w:t>
        </w:r>
      </w:ins>
      <w:ins w:id="1022" w:author="ara952 reza" w:date="2020-09-08T20:28:00Z">
        <w:r>
          <w:rPr>
            <w:rFonts w:eastAsiaTheme="minorEastAsia"/>
          </w:rPr>
          <w:t xml:space="preserve">nitude of each discrepancy rather than the </w:t>
        </w:r>
      </w:ins>
      <w:ins w:id="1023" w:author="ara952 reza" w:date="2020-09-08T20:29:00Z">
        <w:r>
          <w:rPr>
            <w:rFonts w:eastAsiaTheme="minorEastAsia"/>
          </w:rPr>
          <w:t>direction (</w:t>
        </w:r>
      </w:ins>
      <w:ins w:id="1024" w:author="ara952 reza" w:date="2020-09-08T20:28:00Z">
        <w:r>
          <w:rPr>
            <w:rFonts w:eastAsiaTheme="minorEastAsia"/>
          </w:rPr>
          <w:t>AE).</w:t>
        </w:r>
      </w:ins>
    </w:p>
    <w:p w14:paraId="3F40D05C" w14:textId="74C4DA92" w:rsidR="005F7F3F" w:rsidRDefault="005F7F3F" w:rsidP="00F54AD7">
      <w:pPr>
        <w:spacing w:after="0"/>
        <w:jc w:val="both"/>
        <w:rPr>
          <w:ins w:id="1025" w:author="ara952 reza" w:date="2020-09-08T20:33:00Z"/>
          <w:rFonts w:eastAsiaTheme="minorEastAsia"/>
        </w:rPr>
      </w:pPr>
      <w:ins w:id="1026" w:author="ara952 reza" w:date="2020-09-08T20:29:00Z">
        <w:r>
          <w:rPr>
            <w:rFonts w:eastAsiaTheme="minorEastAsia"/>
          </w:rPr>
          <w:t xml:space="preserve">The average factor by which the model predictions </w:t>
        </w:r>
      </w:ins>
      <w:ins w:id="1027" w:author="ara952 reza" w:date="2020-09-08T20:30:00Z">
        <w:r>
          <w:rPr>
            <w:rFonts w:eastAsiaTheme="minorEastAsia"/>
          </w:rPr>
          <w:t>differ from observation is calculated by the RI</w:t>
        </w:r>
      </w:ins>
      <w:ins w:id="1028" w:author="ara952 reza" w:date="2020-09-11T11:31:00Z">
        <w:r w:rsidR="00BB2126">
          <w:rPr>
            <w:rFonts w:eastAsiaTheme="minorEastAsia"/>
          </w:rPr>
          <w:t xml:space="preserve"> </w:t>
        </w:r>
        <w:r w:rsidR="00BB2126">
          <w:rPr>
            <w:rFonts w:eastAsiaTheme="minorEastAsia"/>
          </w:rPr>
          <w:fldChar w:fldCharType="begin" w:fldLock="1"/>
        </w:r>
      </w:ins>
      <w:r w:rsidR="00BB2126">
        <w:rPr>
          <w:rFonts w:eastAsiaTheme="minorEastAsia"/>
        </w:rPr>
        <w:instrText xml:space="preserve">ADDIN CSL_CITATION {"citationItems":[{"id":"ITEM-1","itemData":{"DOI":"https://doi.org/10.1016/0304-3800(81)90034-X","ISSN":"0304-3800","abstract":"Since the prediction of environmental changes depends heavily on mathematical models, environmental planners have a definite need for a general test that can be easily applied to determine the reliability of a model or to choose between available models. In this paper a ‘reliability index’ for a model is defined. This index is a number k </w:instrText>
      </w:r>
      <w:r w:rsidR="00BB2126">
        <w:rPr>
          <w:rFonts w:ascii="Cambria Math" w:eastAsiaTheme="minorEastAsia" w:hAnsi="Cambria Math" w:cs="Cambria Math"/>
        </w:rPr>
        <w:instrText>⩾</w:instrText>
      </w:r>
      <w:r w:rsidR="00BB2126">
        <w:rPr>
          <w:rFonts w:eastAsiaTheme="minorEastAsia"/>
        </w:rPr>
        <w:instrText xml:space="preserve"> 1 which is determined from a set x1,x2,…,xn of model predictions and a corresponding set y1,y2,…,yn of observations. One interpretation of the index k is that the model predictions agree with observations, in some sense, within a factor of k. The index k is defined using an intuitive, geometric approach and is justified through agreement with another index developed using statistical techniques. Examples are given for a model which predicts the atmospheric movement of radon-222 originating from a concentrated source of radium-226, such as a uranium tailings pile.","author":[{"dropping-particle":"","family":"Leggett","given":"Richard W","non-dropping-particle":"","parse-names":false,"suffix":""},{"dropping-particle":"","family":"Williams","given":"Lynn R","non-dropping-particle":"","parse-names":false,"suffix":""}],"container-title":"Ecological Modelling","id":"ITEM-1","issue":"4","issued":{"date-parts":[["1981"]]},"page":"303-312","title":"A reliability index for models","type":"article-journal","volume":"13"},"uris":["http://www.mendeley.com/documents/?uuid=fc3c9516-416d-45a2-884c-0f64f82d4d73"]}],"mendeley":{"formattedCitation":"[68]","plainTextFormattedCitation":"[68]","previouslyFormattedCitation":"[68]"},"properties":{"noteIndex":0},"schema":"https://github.com/citation-style-language/schema/raw/master/csl-citation.json"}</w:instrText>
      </w:r>
      <w:r w:rsidR="00BB2126">
        <w:rPr>
          <w:rFonts w:eastAsiaTheme="minorEastAsia"/>
        </w:rPr>
        <w:fldChar w:fldCharType="separate"/>
      </w:r>
      <w:r w:rsidR="00BB2126" w:rsidRPr="00BB2126">
        <w:rPr>
          <w:rFonts w:eastAsiaTheme="minorEastAsia"/>
          <w:noProof/>
        </w:rPr>
        <w:t>[68]</w:t>
      </w:r>
      <w:ins w:id="1029" w:author="ara952 reza" w:date="2020-09-11T11:31:00Z">
        <w:r w:rsidR="00BB2126">
          <w:rPr>
            <w:rFonts w:eastAsiaTheme="minorEastAsia"/>
          </w:rPr>
          <w:fldChar w:fldCharType="end"/>
        </w:r>
      </w:ins>
      <w:ins w:id="1030" w:author="ara952 reza" w:date="2020-09-08T20:32:00Z">
        <w:r>
          <w:rPr>
            <w:rFonts w:eastAsiaTheme="minorEastAsia"/>
          </w:rPr>
          <w:t xml:space="preserve"> which ideally should be close to one</w:t>
        </w:r>
      </w:ins>
      <w:ins w:id="1031" w:author="ara952 reza" w:date="2020-09-08T20:33:00Z">
        <w:r>
          <w:rPr>
            <w:rFonts w:eastAsiaTheme="minorEastAsia"/>
          </w:rPr>
          <w:t>.</w:t>
        </w:r>
      </w:ins>
    </w:p>
    <w:p w14:paraId="14BA250C" w14:textId="305ED529" w:rsidR="005F7F3F" w:rsidRPr="00F54AD7" w:rsidRDefault="005F7F3F" w:rsidP="00F54AD7">
      <w:pPr>
        <w:spacing w:after="0"/>
        <w:jc w:val="both"/>
        <w:rPr>
          <w:ins w:id="1032" w:author="ara952 reza" w:date="2020-09-06T12:13:00Z"/>
          <w:rFonts w:eastAsiaTheme="minorEastAsia"/>
          <w:rPrChange w:id="1033" w:author="ara952 reza" w:date="2020-09-08T20:19:00Z">
            <w:rPr>
              <w:ins w:id="1034" w:author="ara952 reza" w:date="2020-09-06T12:13:00Z"/>
            </w:rPr>
          </w:rPrChange>
        </w:rPr>
      </w:pPr>
      <w:ins w:id="1035" w:author="ara952 reza" w:date="2020-09-08T20:33:00Z">
        <w:r>
          <w:rPr>
            <w:rFonts w:eastAsiaTheme="minorEastAsia"/>
          </w:rPr>
          <w:t xml:space="preserve">Finally, The MEF measure the model efficiency on how well </w:t>
        </w:r>
        <w:r w:rsidR="00624AEB">
          <w:rPr>
            <w:rFonts w:eastAsiaTheme="minorEastAsia"/>
          </w:rPr>
          <w:t>it predicts relative to the</w:t>
        </w:r>
      </w:ins>
      <w:ins w:id="1036" w:author="ara952 reza" w:date="2020-09-08T20:34:00Z">
        <w:r w:rsidR="00624AEB">
          <w:rPr>
            <w:rFonts w:eastAsiaTheme="minorEastAsia"/>
          </w:rPr>
          <w:t xml:space="preserve"> average of the observations</w:t>
        </w:r>
      </w:ins>
      <w:ins w:id="1037" w:author="ara952 reza" w:date="2020-09-11T11:30:00Z">
        <w:r w:rsidR="00BB2126">
          <w:rPr>
            <w:rFonts w:eastAsiaTheme="minorEastAsia"/>
          </w:rPr>
          <w:t xml:space="preserve"> </w:t>
        </w:r>
      </w:ins>
      <w:ins w:id="1038" w:author="ara952 reza" w:date="2020-09-11T11:31:00Z">
        <w:r w:rsidR="00BB2126">
          <w:rPr>
            <w:rFonts w:eastAsiaTheme="minorEastAsia"/>
          </w:rPr>
          <w:fldChar w:fldCharType="begin" w:fldLock="1"/>
        </w:r>
      </w:ins>
      <w:r w:rsidR="00BB2126">
        <w:rPr>
          <w:rFonts w:eastAsiaTheme="minorEastAsia"/>
        </w:rPr>
        <w:instrText>ADDIN CSL_CITATION {"citationItems":[{"id":"ITEM-1","itemData":{"DOI":"https://doi.org/10.1016/0022-1694(70)90255-6","ISSN":"0022-1694","abstract":"The principles governing the application of the conceptual model technique to river flow forecasting are discussed. The necessity for a systematic approach to the development and testing of the model is explained and some preliminary ideas suggested.","author":[{"dropping-particle":"","family":"Nash","given":"J E","non-dropping-particle":"","parse-names":false,"suffix":""},{"dropping-particle":"V","family":"Sutcliffe","given":"J","non-dropping-particle":"","parse-names":false,"suffix":""}],"container-title":"Journal of Hydrology","id":"ITEM-1","issue":"3","issued":{"date-parts":[["1970"]]},"page":"282-290","title":"River flow forecasting through conceptual models part I — A discussion of principles","type":"article-journal","volume":"10"},"uris":["http://www.mendeley.com/documents/?uuid=1114f722-df00-4407-903c-9ad27b71cfef"]},{"id":"ITEM-2","itemData":{"DOI":"https://doi.org/10.1016/0169-7722(91)90038-3","ISSN":"0169-7722","abstract":"Mathematical modeling is the major tool to predict the mobility and the persistence of pollutants to and within groundwater systems. Several comprehensive institutional models have been developed in recent years for this purpose. However, evaluation procedures are not well established for models of saturated-unsaturated soil-water flow and chemical transport. This paper consists of three parts: (1) an overview of various aspects of mathematical modeling focused upon solute transport models; (2) an introduction to statistical criteria and graphical displays that can be useful for model evaluation; and (3) an example of model evaluation for a mathematical model of pesticide leaching. The model testing example uses observed and predicted atrazine concentration profiles from a small catchment in Georgia. The model tested is the EPA pesticide root zone model (PRZM).","author":[{"dropping-particle":"","family":"Loague","given":"Keith","non-dropping-particle":"","parse-names":false,"suffix":""},{"dropping-particle":"","family":"Green","given":"Richard E","non-dropping-particle":"","parse-names":false,"suffix":""}],"container-title":"Journal of Contaminant Hydrology","id":"ITEM-2","issue":"1","issued":{"date-parts":[["1991"]]},"page":"51-73","title":"Statistical and graphical methods for evaluating solute transport models: Overview and application","type":"article-journal","volume":"7"},"uris":["http://www.mendeley.com/documents/?uuid=aef99410-41cc-497b-988b-8dada3b916d5"]}],"mendeley":{"formattedCitation":"[69,70]","plainTextFormattedCitation":"[69,70]","previouslyFormattedCitation":"[69,70]"},"properties":{"noteIndex":0},"schema":"https://github.com/citation-style-language/schema/raw/master/csl-citation.json"}</w:instrText>
      </w:r>
      <w:r w:rsidR="00BB2126">
        <w:rPr>
          <w:rFonts w:eastAsiaTheme="minorEastAsia"/>
        </w:rPr>
        <w:fldChar w:fldCharType="separate"/>
      </w:r>
      <w:r w:rsidR="00BB2126" w:rsidRPr="00BB2126">
        <w:rPr>
          <w:rFonts w:eastAsiaTheme="minorEastAsia"/>
          <w:noProof/>
        </w:rPr>
        <w:t>[69,70]</w:t>
      </w:r>
      <w:ins w:id="1039" w:author="ara952 reza" w:date="2020-09-11T11:31:00Z">
        <w:r w:rsidR="00BB2126">
          <w:rPr>
            <w:rFonts w:eastAsiaTheme="minorEastAsia"/>
          </w:rPr>
          <w:fldChar w:fldCharType="end"/>
        </w:r>
      </w:ins>
      <w:ins w:id="1040" w:author="ara952 reza" w:date="2020-09-08T20:36:00Z">
        <w:r w:rsidR="00624AEB">
          <w:rPr>
            <w:rFonts w:eastAsiaTheme="minorEastAsia"/>
          </w:rPr>
          <w:t xml:space="preserve"> and a the ideal </w:t>
        </w:r>
      </w:ins>
      <w:ins w:id="1041" w:author="ara952 reza" w:date="2020-09-08T20:37:00Z">
        <w:r w:rsidR="00624AEB">
          <w:rPr>
            <w:rFonts w:eastAsiaTheme="minorEastAsia"/>
          </w:rPr>
          <w:t xml:space="preserve">value of one shows a close match between model prediction and observation, while a value close to zeros indicate that the </w:t>
        </w:r>
      </w:ins>
      <w:ins w:id="1042" w:author="ara952 reza" w:date="2020-09-08T20:39:00Z">
        <w:r w:rsidR="00624AEB">
          <w:rPr>
            <w:rFonts w:eastAsiaTheme="minorEastAsia"/>
          </w:rPr>
          <w:t xml:space="preserve">model cannot </w:t>
        </w:r>
      </w:ins>
      <w:ins w:id="1043" w:author="ara952 reza" w:date="2020-09-08T23:22:00Z">
        <w:r w:rsidR="003A5C04">
          <w:rPr>
            <w:rFonts w:eastAsiaTheme="minorEastAsia"/>
          </w:rPr>
          <w:t>predict</w:t>
        </w:r>
      </w:ins>
      <w:ins w:id="1044" w:author="ara952 reza" w:date="2020-09-08T20:39:00Z">
        <w:r w:rsidR="00624AEB">
          <w:rPr>
            <w:rFonts w:eastAsiaTheme="minorEastAsia"/>
          </w:rPr>
          <w:t xml:space="preserve"> each observati</w:t>
        </w:r>
      </w:ins>
      <w:ins w:id="1045" w:author="ara952 reza" w:date="2020-09-08T20:40:00Z">
        <w:r w:rsidR="00624AEB">
          <w:rPr>
            <w:rFonts w:eastAsiaTheme="minorEastAsia"/>
          </w:rPr>
          <w:t xml:space="preserve">on not better than the average of observations and values less than zero it is better to use the average of </w:t>
        </w:r>
      </w:ins>
      <w:ins w:id="1046" w:author="ara952 reza" w:date="2020-09-08T20:41:00Z">
        <w:r w:rsidR="00624AEB">
          <w:rPr>
            <w:rFonts w:eastAsiaTheme="minorEastAsia"/>
          </w:rPr>
          <w:t>the observation than the model prediction.</w:t>
        </w:r>
      </w:ins>
    </w:p>
    <w:p w14:paraId="46666E25" w14:textId="6DA45E10" w:rsidR="003E5A56" w:rsidRDefault="003E5A56" w:rsidP="00172F2F">
      <w:pPr>
        <w:spacing w:after="0"/>
        <w:jc w:val="both"/>
        <w:rPr>
          <w:ins w:id="1047" w:author="ara952 reza" w:date="2020-09-06T12:13:00Z"/>
        </w:rPr>
      </w:pPr>
    </w:p>
    <w:p w14:paraId="5478FD20" w14:textId="496ED7B5" w:rsidR="00360785" w:rsidRDefault="00360785" w:rsidP="00172F2F">
      <w:pPr>
        <w:spacing w:after="0"/>
        <w:jc w:val="both"/>
        <w:rPr>
          <w:ins w:id="1048" w:author="ara952 reza" w:date="2020-09-08T21:17:00Z"/>
        </w:rPr>
      </w:pPr>
      <w:ins w:id="1049" w:author="ara952 reza" w:date="2020-09-08T21:14:00Z">
        <w:r>
          <w:t>I defined three level</w:t>
        </w:r>
      </w:ins>
      <w:ins w:id="1050" w:author="ara952 reza" w:date="2020-09-08T21:15:00Z">
        <w:r>
          <w:t>s</w:t>
        </w:r>
      </w:ins>
      <w:ins w:id="1051" w:author="ara952 reza" w:date="2020-09-08T21:14:00Z">
        <w:r>
          <w:t xml:space="preserve"> fo</w:t>
        </w:r>
      </w:ins>
      <w:ins w:id="1052" w:author="ara952 reza" w:date="2020-09-08T21:15:00Z">
        <w:r>
          <w:t>r CTD profile, surface, middle layer, and bottom layer</w:t>
        </w:r>
      </w:ins>
      <w:ins w:id="1053" w:author="ara952 reza" w:date="2020-09-08T21:16:00Z">
        <w:r>
          <w:t xml:space="preserve"> and measured the model skill to show how well the model can predict the values in each of </w:t>
        </w:r>
      </w:ins>
      <w:ins w:id="1054" w:author="ara952 reza" w:date="2020-09-09T16:25:00Z">
        <w:r w:rsidR="004A4893">
          <w:t>these layers</w:t>
        </w:r>
      </w:ins>
      <w:ins w:id="1055" w:author="ara952 reza" w:date="2020-09-11T11:32:00Z">
        <w:r w:rsidR="00BB2126">
          <w:t xml:space="preserve"> in comparison to the observations</w:t>
        </w:r>
      </w:ins>
      <w:ins w:id="1056" w:author="ara952 reza" w:date="2020-09-08T23:22:00Z">
        <w:r w:rsidR="003A5C04">
          <w:t>. The</w:t>
        </w:r>
      </w:ins>
      <w:ins w:id="1057" w:author="ara952 reza" w:date="2020-09-08T21:17:00Z">
        <w:r>
          <w:t xml:space="preserve"> results are </w:t>
        </w:r>
      </w:ins>
      <w:ins w:id="1058" w:author="ara952 reza" w:date="2020-09-11T11:32:00Z">
        <w:r w:rsidR="00BB2126">
          <w:t xml:space="preserve">provided </w:t>
        </w:r>
      </w:ins>
      <w:ins w:id="1059" w:author="ara952 reza" w:date="2020-09-08T21:17:00Z">
        <w:r>
          <w:t>in the table 5.</w:t>
        </w:r>
      </w:ins>
    </w:p>
    <w:p w14:paraId="043E5417" w14:textId="77777777" w:rsidR="00360785" w:rsidRDefault="00360785" w:rsidP="00172F2F">
      <w:pPr>
        <w:spacing w:after="0"/>
        <w:jc w:val="both"/>
        <w:rPr>
          <w:ins w:id="1060" w:author="ara952 reza" w:date="2020-09-08T21:18:00Z"/>
        </w:rPr>
      </w:pPr>
    </w:p>
    <w:p w14:paraId="660D459A" w14:textId="3BDA45B3" w:rsidR="00360785" w:rsidRDefault="00360785">
      <w:pPr>
        <w:pStyle w:val="Caption"/>
        <w:keepNext/>
        <w:rPr>
          <w:ins w:id="1061" w:author="ara952 reza" w:date="2020-09-08T21:23:00Z"/>
        </w:rPr>
        <w:pPrChange w:id="1062" w:author="ara952 reza" w:date="2020-09-08T21:23:00Z">
          <w:pPr/>
        </w:pPrChange>
      </w:pPr>
      <w:ins w:id="1063" w:author="ara952 reza" w:date="2020-09-08T21:23:00Z">
        <w:r>
          <w:t xml:space="preserve">Table </w:t>
        </w:r>
        <w:r>
          <w:fldChar w:fldCharType="begin"/>
        </w:r>
        <w:r>
          <w:instrText xml:space="preserve"> SEQ Table \* ARABIC </w:instrText>
        </w:r>
      </w:ins>
      <w:r>
        <w:fldChar w:fldCharType="separate"/>
      </w:r>
      <w:ins w:id="1064" w:author="ara952 reza" w:date="2020-09-08T21:23:00Z">
        <w:r>
          <w:rPr>
            <w:noProof/>
          </w:rPr>
          <w:t>5</w:t>
        </w:r>
        <w:r>
          <w:fldChar w:fldCharType="end"/>
        </w:r>
        <w:r>
          <w:t xml:space="preserve">.The result of </w:t>
        </w:r>
      </w:ins>
      <w:ins w:id="1065" w:author="ara952 reza" w:date="2020-09-08T21:24:00Z">
        <w:r w:rsidR="00973EE1">
          <w:t>Model skill assessment using the CTD casts for temperature and salinity</w:t>
        </w:r>
      </w:ins>
    </w:p>
    <w:tbl>
      <w:tblPr>
        <w:tblStyle w:val="PlainTable1"/>
        <w:tblW w:w="0" w:type="auto"/>
        <w:tblLayout w:type="fixed"/>
        <w:tblLook w:val="04A0" w:firstRow="1" w:lastRow="0" w:firstColumn="1" w:lastColumn="0" w:noHBand="0" w:noVBand="1"/>
        <w:tblPrChange w:id="1066" w:author="ara952 reza" w:date="2020-09-09T16:26:00Z">
          <w:tblPr>
            <w:tblStyle w:val="PlainTable1"/>
            <w:tblW w:w="0" w:type="auto"/>
            <w:tblLayout w:type="fixed"/>
            <w:tblLook w:val="04A0" w:firstRow="1" w:lastRow="0" w:firstColumn="1" w:lastColumn="0" w:noHBand="0" w:noVBand="1"/>
          </w:tblPr>
        </w:tblPrChange>
      </w:tblPr>
      <w:tblGrid>
        <w:gridCol w:w="1414"/>
        <w:gridCol w:w="891"/>
        <w:gridCol w:w="667"/>
        <w:gridCol w:w="709"/>
        <w:gridCol w:w="142"/>
        <w:gridCol w:w="567"/>
        <w:gridCol w:w="708"/>
        <w:gridCol w:w="709"/>
        <w:gridCol w:w="1701"/>
        <w:gridCol w:w="1134"/>
        <w:gridCol w:w="708"/>
        <w:tblGridChange w:id="1067">
          <w:tblGrid>
            <w:gridCol w:w="1414"/>
            <w:gridCol w:w="891"/>
            <w:gridCol w:w="667"/>
            <w:gridCol w:w="709"/>
            <w:gridCol w:w="709"/>
            <w:gridCol w:w="708"/>
            <w:gridCol w:w="709"/>
            <w:gridCol w:w="1701"/>
            <w:gridCol w:w="1134"/>
            <w:gridCol w:w="708"/>
          </w:tblGrid>
        </w:tblGridChange>
      </w:tblGrid>
      <w:tr w:rsidR="004A4893" w14:paraId="7E9A5455" w14:textId="77777777" w:rsidTr="004A4893">
        <w:trPr>
          <w:cnfStyle w:val="100000000000" w:firstRow="1" w:lastRow="0" w:firstColumn="0" w:lastColumn="0" w:oddVBand="0" w:evenVBand="0" w:oddHBand="0" w:evenHBand="0" w:firstRowFirstColumn="0" w:firstRowLastColumn="0" w:lastRowFirstColumn="0" w:lastRowLastColumn="0"/>
          <w:ins w:id="1068" w:author="ara952 reza" w:date="2020-09-08T21:21:00Z"/>
        </w:trPr>
        <w:tc>
          <w:tcPr>
            <w:cnfStyle w:val="001000000000" w:firstRow="0" w:lastRow="0" w:firstColumn="1" w:lastColumn="0" w:oddVBand="0" w:evenVBand="0" w:oddHBand="0" w:evenHBand="0" w:firstRowFirstColumn="0" w:firstRowLastColumn="0" w:lastRowFirstColumn="0" w:lastRowLastColumn="0"/>
            <w:tcW w:w="0" w:type="dxa"/>
            <w:tcPrChange w:id="1069" w:author="ara952 reza" w:date="2020-09-09T16:26:00Z">
              <w:tcPr>
                <w:tcW w:w="1414" w:type="dxa"/>
              </w:tcPr>
            </w:tcPrChange>
          </w:tcPr>
          <w:p w14:paraId="14872E33" w14:textId="77777777" w:rsidR="004F1DCB" w:rsidRDefault="004F1DCB" w:rsidP="00172F2F">
            <w:pPr>
              <w:jc w:val="both"/>
              <w:cnfStyle w:val="101000000000" w:firstRow="1" w:lastRow="0" w:firstColumn="1" w:lastColumn="0" w:oddVBand="0" w:evenVBand="0" w:oddHBand="0" w:evenHBand="0" w:firstRowFirstColumn="0" w:firstRowLastColumn="0" w:lastRowFirstColumn="0" w:lastRowLastColumn="0"/>
              <w:rPr>
                <w:ins w:id="1070" w:author="ara952 reza" w:date="2020-09-08T21:21:00Z"/>
              </w:rPr>
            </w:pPr>
          </w:p>
        </w:tc>
        <w:tc>
          <w:tcPr>
            <w:tcW w:w="0" w:type="dxa"/>
            <w:tcPrChange w:id="1071" w:author="ara952 reza" w:date="2020-09-09T16:26:00Z">
              <w:tcPr>
                <w:tcW w:w="891" w:type="dxa"/>
              </w:tcPr>
            </w:tcPrChange>
          </w:tcPr>
          <w:p w14:paraId="21041114" w14:textId="0022E9BB" w:rsidR="004F1DCB" w:rsidRDefault="004F1DCB" w:rsidP="00172F2F">
            <w:pPr>
              <w:jc w:val="both"/>
              <w:cnfStyle w:val="100000000000" w:firstRow="1" w:lastRow="0" w:firstColumn="0" w:lastColumn="0" w:oddVBand="0" w:evenVBand="0" w:oddHBand="0" w:evenHBand="0" w:firstRowFirstColumn="0" w:firstRowLastColumn="0" w:lastRowFirstColumn="0" w:lastRowLastColumn="0"/>
              <w:rPr>
                <w:ins w:id="1072" w:author="ara952 reza" w:date="2020-09-08T21:21:00Z"/>
              </w:rPr>
            </w:pPr>
            <w:ins w:id="1073" w:author="ara952 reza" w:date="2020-09-09T16:22:00Z">
              <w:r>
                <w:t>layer</w:t>
              </w:r>
            </w:ins>
          </w:p>
        </w:tc>
        <w:tc>
          <w:tcPr>
            <w:tcW w:w="0" w:type="dxa"/>
            <w:tcPrChange w:id="1074" w:author="ara952 reza" w:date="2020-09-09T16:26:00Z">
              <w:tcPr>
                <w:tcW w:w="667" w:type="dxa"/>
              </w:tcPr>
            </w:tcPrChange>
          </w:tcPr>
          <w:p w14:paraId="340FE8BC" w14:textId="45182EDF" w:rsidR="004F1DCB" w:rsidRDefault="004F1DCB">
            <w:pPr>
              <w:jc w:val="center"/>
              <w:cnfStyle w:val="100000000000" w:firstRow="1" w:lastRow="0" w:firstColumn="0" w:lastColumn="0" w:oddVBand="0" w:evenVBand="0" w:oddHBand="0" w:evenHBand="0" w:firstRowFirstColumn="0" w:firstRowLastColumn="0" w:lastRowFirstColumn="0" w:lastRowLastColumn="0"/>
              <w:rPr>
                <w:ins w:id="1075" w:author="ara952 reza" w:date="2020-09-08T21:21:00Z"/>
              </w:rPr>
              <w:pPrChange w:id="1076" w:author="Ian Church" w:date="2020-09-08T21:22:00Z">
                <w:pPr>
                  <w:jc w:val="both"/>
                  <w:cnfStyle w:val="100000000000" w:firstRow="1" w:lastRow="0" w:firstColumn="0" w:lastColumn="0" w:oddVBand="0" w:evenVBand="0" w:oddHBand="0" w:evenHBand="0" w:firstRowFirstColumn="0" w:firstRowLastColumn="0" w:lastRowFirstColumn="0" w:lastRowLastColumn="0"/>
                </w:pPr>
              </w:pPrChange>
            </w:pPr>
            <w:ins w:id="1077" w:author="ara952 reza" w:date="2020-09-08T21:22:00Z">
              <w:r>
                <w:t>r</w:t>
              </w:r>
            </w:ins>
          </w:p>
        </w:tc>
        <w:tc>
          <w:tcPr>
            <w:tcW w:w="851" w:type="dxa"/>
            <w:gridSpan w:val="2"/>
            <w:tcPrChange w:id="1078" w:author="ara952 reza" w:date="2020-09-09T16:26:00Z">
              <w:tcPr>
                <w:tcW w:w="709" w:type="dxa"/>
              </w:tcPr>
            </w:tcPrChange>
          </w:tcPr>
          <w:p w14:paraId="61603E2D" w14:textId="1AA29E3B" w:rsidR="004F1DCB" w:rsidRDefault="004F1DCB">
            <w:pPr>
              <w:jc w:val="center"/>
              <w:cnfStyle w:val="100000000000" w:firstRow="1" w:lastRow="0" w:firstColumn="0" w:lastColumn="0" w:oddVBand="0" w:evenVBand="0" w:oddHBand="0" w:evenHBand="0" w:firstRowFirstColumn="0" w:firstRowLastColumn="0" w:lastRowFirstColumn="0" w:lastRowLastColumn="0"/>
              <w:rPr>
                <w:ins w:id="1079" w:author="ara952 reza" w:date="2020-09-08T21:21:00Z"/>
              </w:rPr>
              <w:pPrChange w:id="1080"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081" w:author="ara952 reza" w:date="2020-09-08T21:23:00Z">
              <w:r>
                <w:t>RMSE</w:t>
              </w:r>
            </w:ins>
          </w:p>
        </w:tc>
        <w:tc>
          <w:tcPr>
            <w:tcW w:w="567" w:type="dxa"/>
            <w:tcPrChange w:id="1082" w:author="ara952 reza" w:date="2020-09-09T16:26:00Z">
              <w:tcPr>
                <w:tcW w:w="709" w:type="dxa"/>
              </w:tcPr>
            </w:tcPrChange>
          </w:tcPr>
          <w:p w14:paraId="443E21EF" w14:textId="1F8B7FA5" w:rsidR="004F1DCB" w:rsidRDefault="004F1DCB">
            <w:pPr>
              <w:jc w:val="center"/>
              <w:cnfStyle w:val="100000000000" w:firstRow="1" w:lastRow="0" w:firstColumn="0" w:lastColumn="0" w:oddVBand="0" w:evenVBand="0" w:oddHBand="0" w:evenHBand="0" w:firstRowFirstColumn="0" w:firstRowLastColumn="0" w:lastRowFirstColumn="0" w:lastRowLastColumn="0"/>
              <w:rPr>
                <w:ins w:id="1083" w:author="ara952 reza" w:date="2020-09-08T21:21:00Z"/>
              </w:rPr>
              <w:pPrChange w:id="1084"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085" w:author="ara952 reza" w:date="2020-09-08T21:23:00Z">
              <w:r>
                <w:t>RI</w:t>
              </w:r>
            </w:ins>
          </w:p>
        </w:tc>
        <w:tc>
          <w:tcPr>
            <w:tcW w:w="0" w:type="dxa"/>
            <w:tcPrChange w:id="1086" w:author="ara952 reza" w:date="2020-09-09T16:26:00Z">
              <w:tcPr>
                <w:tcW w:w="708" w:type="dxa"/>
              </w:tcPr>
            </w:tcPrChange>
          </w:tcPr>
          <w:p w14:paraId="1EA8A2A5" w14:textId="46A7C7B2" w:rsidR="004F1DCB" w:rsidRDefault="004F1DCB">
            <w:pPr>
              <w:jc w:val="center"/>
              <w:cnfStyle w:val="100000000000" w:firstRow="1" w:lastRow="0" w:firstColumn="0" w:lastColumn="0" w:oddVBand="0" w:evenVBand="0" w:oddHBand="0" w:evenHBand="0" w:firstRowFirstColumn="0" w:firstRowLastColumn="0" w:lastRowFirstColumn="0" w:lastRowLastColumn="0"/>
              <w:rPr>
                <w:ins w:id="1087" w:author="ara952 reza" w:date="2020-09-08T21:21:00Z"/>
              </w:rPr>
              <w:pPrChange w:id="1088"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089" w:author="ara952 reza" w:date="2020-09-08T21:23:00Z">
              <w:r>
                <w:t>AE</w:t>
              </w:r>
            </w:ins>
          </w:p>
        </w:tc>
        <w:tc>
          <w:tcPr>
            <w:tcW w:w="0" w:type="dxa"/>
            <w:tcPrChange w:id="1090" w:author="ara952 reza" w:date="2020-09-09T16:26:00Z">
              <w:tcPr>
                <w:tcW w:w="709" w:type="dxa"/>
              </w:tcPr>
            </w:tcPrChange>
          </w:tcPr>
          <w:p w14:paraId="46745F18" w14:textId="1662AA1F" w:rsidR="004F1DCB" w:rsidRDefault="004F1DCB">
            <w:pPr>
              <w:jc w:val="center"/>
              <w:cnfStyle w:val="100000000000" w:firstRow="1" w:lastRow="0" w:firstColumn="0" w:lastColumn="0" w:oddVBand="0" w:evenVBand="0" w:oddHBand="0" w:evenHBand="0" w:firstRowFirstColumn="0" w:firstRowLastColumn="0" w:lastRowFirstColumn="0" w:lastRowLastColumn="0"/>
              <w:rPr>
                <w:ins w:id="1091" w:author="ara952 reza" w:date="2020-09-08T21:21:00Z"/>
              </w:rPr>
              <w:pPrChange w:id="1092"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093" w:author="ara952 reza" w:date="2020-09-08T21:23:00Z">
              <w:r>
                <w:t>AEE</w:t>
              </w:r>
            </w:ins>
          </w:p>
        </w:tc>
        <w:tc>
          <w:tcPr>
            <w:tcW w:w="0" w:type="dxa"/>
            <w:tcPrChange w:id="1094" w:author="ara952 reza" w:date="2020-09-09T16:26:00Z">
              <w:tcPr>
                <w:tcW w:w="1701" w:type="dxa"/>
              </w:tcPr>
            </w:tcPrChange>
          </w:tcPr>
          <w:p w14:paraId="1F6E2FAC" w14:textId="1A98F13D" w:rsidR="004F1DCB" w:rsidRDefault="004F1DCB">
            <w:pPr>
              <w:jc w:val="center"/>
              <w:cnfStyle w:val="100000000000" w:firstRow="1" w:lastRow="0" w:firstColumn="0" w:lastColumn="0" w:oddVBand="0" w:evenVBand="0" w:oddHBand="0" w:evenHBand="0" w:firstRowFirstColumn="0" w:firstRowLastColumn="0" w:lastRowFirstColumn="0" w:lastRowLastColumn="0"/>
              <w:rPr>
                <w:ins w:id="1095" w:author="ara952 reza" w:date="2020-09-09T16:15:00Z"/>
              </w:rPr>
            </w:pPr>
            <w:ins w:id="1096" w:author="ara952 reza" w:date="2020-09-09T16:21:00Z">
              <w:r>
                <w:t>Variance (</w:t>
              </w:r>
            </w:ins>
            <w:ins w:id="1097" w:author="ara952 reza" w:date="2020-09-09T16:20:00Z">
              <w:r>
                <w:t>CTD)</w:t>
              </w:r>
            </w:ins>
          </w:p>
        </w:tc>
        <w:tc>
          <w:tcPr>
            <w:tcW w:w="0" w:type="dxa"/>
            <w:tcPrChange w:id="1098" w:author="ara952 reza" w:date="2020-09-09T16:26:00Z">
              <w:tcPr>
                <w:tcW w:w="1134" w:type="dxa"/>
              </w:tcPr>
            </w:tcPrChange>
          </w:tcPr>
          <w:p w14:paraId="72265157" w14:textId="3F5B3363" w:rsidR="004F1DCB" w:rsidRDefault="004F1DCB">
            <w:pPr>
              <w:jc w:val="center"/>
              <w:cnfStyle w:val="100000000000" w:firstRow="1" w:lastRow="0" w:firstColumn="0" w:lastColumn="0" w:oddVBand="0" w:evenVBand="0" w:oddHBand="0" w:evenHBand="0" w:firstRowFirstColumn="0" w:firstRowLastColumn="0" w:lastRowFirstColumn="0" w:lastRowLastColumn="0"/>
              <w:rPr>
                <w:ins w:id="1099" w:author="ara952 reza" w:date="2020-09-09T16:15:00Z"/>
              </w:rPr>
            </w:pPr>
            <w:proofErr w:type="gramStart"/>
            <w:ins w:id="1100" w:author="ara952 reza" w:date="2020-09-09T16:16:00Z">
              <w:r>
                <w:t>Std</w:t>
              </w:r>
            </w:ins>
            <w:ins w:id="1101" w:author="ara952 reza" w:date="2020-09-09T16:20:00Z">
              <w:r>
                <w:t>(</w:t>
              </w:r>
              <w:proofErr w:type="gramEnd"/>
              <w:r>
                <w:t>CTD)</w:t>
              </w:r>
            </w:ins>
          </w:p>
        </w:tc>
        <w:tc>
          <w:tcPr>
            <w:tcW w:w="0" w:type="dxa"/>
            <w:tcPrChange w:id="1102" w:author="ara952 reza" w:date="2020-09-09T16:26:00Z">
              <w:tcPr>
                <w:tcW w:w="708" w:type="dxa"/>
              </w:tcPr>
            </w:tcPrChange>
          </w:tcPr>
          <w:p w14:paraId="7970FCAC" w14:textId="01BE072F" w:rsidR="004F1DCB" w:rsidRDefault="004F1DCB">
            <w:pPr>
              <w:jc w:val="center"/>
              <w:cnfStyle w:val="100000000000" w:firstRow="1" w:lastRow="0" w:firstColumn="0" w:lastColumn="0" w:oddVBand="0" w:evenVBand="0" w:oddHBand="0" w:evenHBand="0" w:firstRowFirstColumn="0" w:firstRowLastColumn="0" w:lastRowFirstColumn="0" w:lastRowLastColumn="0"/>
              <w:rPr>
                <w:ins w:id="1103" w:author="ara952 reza" w:date="2020-09-08T21:21:00Z"/>
              </w:rPr>
              <w:pPrChange w:id="1104" w:author="Ian Church" w:date="2020-09-08T21:23:00Z">
                <w:pPr>
                  <w:jc w:val="both"/>
                  <w:cnfStyle w:val="100000000000" w:firstRow="1" w:lastRow="0" w:firstColumn="0" w:lastColumn="0" w:oddVBand="0" w:evenVBand="0" w:oddHBand="0" w:evenHBand="0" w:firstRowFirstColumn="0" w:firstRowLastColumn="0" w:lastRowFirstColumn="0" w:lastRowLastColumn="0"/>
                </w:pPr>
              </w:pPrChange>
            </w:pPr>
            <w:ins w:id="1105" w:author="ara952 reza" w:date="2020-09-08T21:23:00Z">
              <w:r>
                <w:t>MEF</w:t>
              </w:r>
            </w:ins>
          </w:p>
        </w:tc>
      </w:tr>
      <w:tr w:rsidR="004A4893" w14:paraId="1F92365A" w14:textId="77777777" w:rsidTr="004A4893">
        <w:trPr>
          <w:cnfStyle w:val="000000100000" w:firstRow="0" w:lastRow="0" w:firstColumn="0" w:lastColumn="0" w:oddVBand="0" w:evenVBand="0" w:oddHBand="1" w:evenHBand="0" w:firstRowFirstColumn="0" w:firstRowLastColumn="0" w:lastRowFirstColumn="0" w:lastRowLastColumn="0"/>
          <w:ins w:id="1106"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val="restart"/>
          </w:tcPr>
          <w:p w14:paraId="6F523343" w14:textId="77777777" w:rsidR="004F1DCB" w:rsidRDefault="004F1DCB" w:rsidP="00172F2F">
            <w:pPr>
              <w:jc w:val="both"/>
              <w:rPr>
                <w:ins w:id="1107" w:author="ara952 reza" w:date="2020-09-08T21:22:00Z"/>
                <w:b w:val="0"/>
                <w:bCs w:val="0"/>
              </w:rPr>
            </w:pPr>
          </w:p>
          <w:p w14:paraId="01A238D8" w14:textId="195B4722" w:rsidR="004F1DCB" w:rsidRDefault="004F1DCB" w:rsidP="00172F2F">
            <w:pPr>
              <w:jc w:val="both"/>
              <w:rPr>
                <w:ins w:id="1108" w:author="ara952 reza" w:date="2020-09-08T21:21:00Z"/>
              </w:rPr>
            </w:pPr>
            <w:ins w:id="1109" w:author="ara952 reza" w:date="2020-09-08T21:22:00Z">
              <w:r>
                <w:t>Temperature</w:t>
              </w:r>
            </w:ins>
          </w:p>
        </w:tc>
        <w:tc>
          <w:tcPr>
            <w:tcW w:w="891" w:type="dxa"/>
          </w:tcPr>
          <w:p w14:paraId="476B629A" w14:textId="05511B26" w:rsidR="004F1DCB" w:rsidRDefault="004F1DCB">
            <w:pPr>
              <w:jc w:val="center"/>
              <w:cnfStyle w:val="000000100000" w:firstRow="0" w:lastRow="0" w:firstColumn="0" w:lastColumn="0" w:oddVBand="0" w:evenVBand="0" w:oddHBand="1" w:evenHBand="0" w:firstRowFirstColumn="0" w:firstRowLastColumn="0" w:lastRowFirstColumn="0" w:lastRowLastColumn="0"/>
              <w:rPr>
                <w:ins w:id="1110" w:author="ara952 reza" w:date="2020-09-08T21:21:00Z"/>
              </w:rPr>
              <w:pPrChange w:id="1111"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112" w:author="ara952 reza" w:date="2020-09-08T21:22:00Z">
              <w:r>
                <w:t>Surface</w:t>
              </w:r>
            </w:ins>
          </w:p>
        </w:tc>
        <w:tc>
          <w:tcPr>
            <w:tcW w:w="667" w:type="dxa"/>
          </w:tcPr>
          <w:p w14:paraId="7DB28742" w14:textId="3247E849" w:rsidR="004F1DCB" w:rsidRDefault="004F1DCB">
            <w:pPr>
              <w:jc w:val="center"/>
              <w:cnfStyle w:val="000000100000" w:firstRow="0" w:lastRow="0" w:firstColumn="0" w:lastColumn="0" w:oddVBand="0" w:evenVBand="0" w:oddHBand="1" w:evenHBand="0" w:firstRowFirstColumn="0" w:firstRowLastColumn="0" w:lastRowFirstColumn="0" w:lastRowLastColumn="0"/>
              <w:rPr>
                <w:ins w:id="1113" w:author="ara952 reza" w:date="2020-09-08T21:21:00Z"/>
              </w:rPr>
              <w:pPrChange w:id="111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115" w:author="ara952 reza" w:date="2020-09-08T21:24:00Z">
              <w:r>
                <w:t>0.90</w:t>
              </w:r>
            </w:ins>
          </w:p>
        </w:tc>
        <w:tc>
          <w:tcPr>
            <w:tcW w:w="709" w:type="dxa"/>
          </w:tcPr>
          <w:p w14:paraId="44FBE810" w14:textId="6AB5A0C2" w:rsidR="004F1DCB" w:rsidRDefault="004F1DCB">
            <w:pPr>
              <w:jc w:val="center"/>
              <w:cnfStyle w:val="000000100000" w:firstRow="0" w:lastRow="0" w:firstColumn="0" w:lastColumn="0" w:oddVBand="0" w:evenVBand="0" w:oddHBand="1" w:evenHBand="0" w:firstRowFirstColumn="0" w:firstRowLastColumn="0" w:lastRowFirstColumn="0" w:lastRowLastColumn="0"/>
              <w:rPr>
                <w:ins w:id="1116" w:author="ara952 reza" w:date="2020-09-08T21:21:00Z"/>
              </w:rPr>
              <w:pPrChange w:id="111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118" w:author="ara952 reza" w:date="2020-09-08T21:24:00Z">
              <w:r>
                <w:t>0.59</w:t>
              </w:r>
            </w:ins>
          </w:p>
        </w:tc>
        <w:tc>
          <w:tcPr>
            <w:tcW w:w="709" w:type="dxa"/>
            <w:gridSpan w:val="2"/>
          </w:tcPr>
          <w:p w14:paraId="0F0275AC" w14:textId="15C8C7D3" w:rsidR="004F1DCB" w:rsidRDefault="004F1DCB">
            <w:pPr>
              <w:jc w:val="center"/>
              <w:cnfStyle w:val="000000100000" w:firstRow="0" w:lastRow="0" w:firstColumn="0" w:lastColumn="0" w:oddVBand="0" w:evenVBand="0" w:oddHBand="1" w:evenHBand="0" w:firstRowFirstColumn="0" w:firstRowLastColumn="0" w:lastRowFirstColumn="0" w:lastRowLastColumn="0"/>
              <w:rPr>
                <w:ins w:id="1119" w:author="ara952 reza" w:date="2020-09-08T21:21:00Z"/>
              </w:rPr>
              <w:pPrChange w:id="1120"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121" w:author="ara952 reza" w:date="2020-09-08T21:24:00Z">
              <w:r>
                <w:t>1</w:t>
              </w:r>
            </w:ins>
            <w:ins w:id="1122" w:author="ara952 reza" w:date="2020-09-08T21:25:00Z">
              <w:r>
                <w:t>.02</w:t>
              </w:r>
            </w:ins>
          </w:p>
        </w:tc>
        <w:tc>
          <w:tcPr>
            <w:tcW w:w="708" w:type="dxa"/>
          </w:tcPr>
          <w:p w14:paraId="6C690260" w14:textId="4AC01ECF" w:rsidR="004F1DCB" w:rsidRDefault="004F1DCB">
            <w:pPr>
              <w:jc w:val="center"/>
              <w:cnfStyle w:val="000000100000" w:firstRow="0" w:lastRow="0" w:firstColumn="0" w:lastColumn="0" w:oddVBand="0" w:evenVBand="0" w:oddHBand="1" w:evenHBand="0" w:firstRowFirstColumn="0" w:firstRowLastColumn="0" w:lastRowFirstColumn="0" w:lastRowLastColumn="0"/>
              <w:rPr>
                <w:ins w:id="1123" w:author="ara952 reza" w:date="2020-09-08T21:21:00Z"/>
              </w:rPr>
              <w:pPrChange w:id="112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125" w:author="ara952 reza" w:date="2020-09-08T21:25:00Z">
              <w:r>
                <w:t>-0.29</w:t>
              </w:r>
            </w:ins>
          </w:p>
        </w:tc>
        <w:tc>
          <w:tcPr>
            <w:tcW w:w="709" w:type="dxa"/>
          </w:tcPr>
          <w:p w14:paraId="138D143D" w14:textId="5C1AA784" w:rsidR="004F1DCB" w:rsidRDefault="004F1DCB">
            <w:pPr>
              <w:jc w:val="center"/>
              <w:cnfStyle w:val="000000100000" w:firstRow="0" w:lastRow="0" w:firstColumn="0" w:lastColumn="0" w:oddVBand="0" w:evenVBand="0" w:oddHBand="1" w:evenHBand="0" w:firstRowFirstColumn="0" w:firstRowLastColumn="0" w:lastRowFirstColumn="0" w:lastRowLastColumn="0"/>
              <w:rPr>
                <w:ins w:id="1126" w:author="ara952 reza" w:date="2020-09-08T21:21:00Z"/>
              </w:rPr>
              <w:pPrChange w:id="112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47</w:t>
            </w:r>
          </w:p>
        </w:tc>
        <w:tc>
          <w:tcPr>
            <w:tcW w:w="1701" w:type="dxa"/>
          </w:tcPr>
          <w:p w14:paraId="4A06351C" w14:textId="5C53AC14" w:rsidR="004F1DCB" w:rsidRDefault="004F1DCB">
            <w:pPr>
              <w:jc w:val="center"/>
              <w:cnfStyle w:val="000000100000" w:firstRow="0" w:lastRow="0" w:firstColumn="0" w:lastColumn="0" w:oddVBand="0" w:evenVBand="0" w:oddHBand="1" w:evenHBand="0" w:firstRowFirstColumn="0" w:firstRowLastColumn="0" w:lastRowFirstColumn="0" w:lastRowLastColumn="0"/>
              <w:rPr>
                <w:ins w:id="1128" w:author="ara952 reza" w:date="2020-09-09T16:15:00Z"/>
              </w:rPr>
            </w:pPr>
            <w:ins w:id="1129" w:author="ara952 reza" w:date="2020-09-09T16:16:00Z">
              <w:r>
                <w:t>1.</w:t>
              </w:r>
            </w:ins>
            <w:ins w:id="1130" w:author="ara952 reza" w:date="2020-09-09T16:17:00Z">
              <w:r>
                <w:t>43</w:t>
              </w:r>
            </w:ins>
          </w:p>
        </w:tc>
        <w:tc>
          <w:tcPr>
            <w:tcW w:w="1134" w:type="dxa"/>
          </w:tcPr>
          <w:p w14:paraId="27FF814A" w14:textId="3944F78B" w:rsidR="004F1DCB" w:rsidRDefault="004F1DCB">
            <w:pPr>
              <w:jc w:val="center"/>
              <w:cnfStyle w:val="000000100000" w:firstRow="0" w:lastRow="0" w:firstColumn="0" w:lastColumn="0" w:oddVBand="0" w:evenVBand="0" w:oddHBand="1" w:evenHBand="0" w:firstRowFirstColumn="0" w:firstRowLastColumn="0" w:lastRowFirstColumn="0" w:lastRowLastColumn="0"/>
              <w:rPr>
                <w:ins w:id="1131" w:author="ara952 reza" w:date="2020-09-09T16:15:00Z"/>
              </w:rPr>
            </w:pPr>
            <w:ins w:id="1132" w:author="ara952 reza" w:date="2020-09-09T16:17:00Z">
              <w:r>
                <w:t>1.19</w:t>
              </w:r>
            </w:ins>
          </w:p>
        </w:tc>
        <w:tc>
          <w:tcPr>
            <w:tcW w:w="708" w:type="dxa"/>
          </w:tcPr>
          <w:p w14:paraId="264E2946" w14:textId="430B6A72" w:rsidR="004F1DCB" w:rsidRDefault="004F1DCB">
            <w:pPr>
              <w:jc w:val="center"/>
              <w:cnfStyle w:val="000000100000" w:firstRow="0" w:lastRow="0" w:firstColumn="0" w:lastColumn="0" w:oddVBand="0" w:evenVBand="0" w:oddHBand="1" w:evenHBand="0" w:firstRowFirstColumn="0" w:firstRowLastColumn="0" w:lastRowFirstColumn="0" w:lastRowLastColumn="0"/>
              <w:rPr>
                <w:ins w:id="1133" w:author="ara952 reza" w:date="2020-09-08T21:21:00Z"/>
              </w:rPr>
              <w:pPrChange w:id="113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135" w:author="ara952 reza" w:date="2020-09-08T21:25:00Z">
              <w:r>
                <w:t>0.75</w:t>
              </w:r>
            </w:ins>
          </w:p>
        </w:tc>
      </w:tr>
      <w:tr w:rsidR="004A4893" w14:paraId="0331A0D0" w14:textId="77777777" w:rsidTr="004A4893">
        <w:trPr>
          <w:ins w:id="1136"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473BDEF4" w14:textId="77777777" w:rsidR="004F1DCB" w:rsidRDefault="004F1DCB" w:rsidP="00172F2F">
            <w:pPr>
              <w:jc w:val="both"/>
              <w:rPr>
                <w:ins w:id="1137" w:author="ara952 reza" w:date="2020-09-08T21:21:00Z"/>
              </w:rPr>
            </w:pPr>
          </w:p>
        </w:tc>
        <w:tc>
          <w:tcPr>
            <w:tcW w:w="891" w:type="dxa"/>
          </w:tcPr>
          <w:p w14:paraId="5EE522B0" w14:textId="246A6387" w:rsidR="004F1DCB" w:rsidRDefault="004F1DCB">
            <w:pPr>
              <w:jc w:val="center"/>
              <w:cnfStyle w:val="000000000000" w:firstRow="0" w:lastRow="0" w:firstColumn="0" w:lastColumn="0" w:oddVBand="0" w:evenVBand="0" w:oddHBand="0" w:evenHBand="0" w:firstRowFirstColumn="0" w:firstRowLastColumn="0" w:lastRowFirstColumn="0" w:lastRowLastColumn="0"/>
              <w:rPr>
                <w:ins w:id="1138" w:author="ara952 reza" w:date="2020-09-08T21:21:00Z"/>
              </w:rPr>
              <w:pPrChange w:id="1139"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140" w:author="ara952 reza" w:date="2020-09-08T21:22:00Z">
              <w:r>
                <w:t>Middle</w:t>
              </w:r>
            </w:ins>
          </w:p>
        </w:tc>
        <w:tc>
          <w:tcPr>
            <w:tcW w:w="667" w:type="dxa"/>
          </w:tcPr>
          <w:p w14:paraId="177090EF" w14:textId="331C3144" w:rsidR="004F1DCB" w:rsidRDefault="004F1DCB">
            <w:pPr>
              <w:jc w:val="center"/>
              <w:cnfStyle w:val="000000000000" w:firstRow="0" w:lastRow="0" w:firstColumn="0" w:lastColumn="0" w:oddVBand="0" w:evenVBand="0" w:oddHBand="0" w:evenHBand="0" w:firstRowFirstColumn="0" w:firstRowLastColumn="0" w:lastRowFirstColumn="0" w:lastRowLastColumn="0"/>
              <w:rPr>
                <w:ins w:id="1141" w:author="ara952 reza" w:date="2020-09-08T21:21:00Z"/>
              </w:rPr>
              <w:pPrChange w:id="1142"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143" w:author="ara952 reza" w:date="2020-09-08T21:25:00Z">
              <w:r>
                <w:t>0.96</w:t>
              </w:r>
            </w:ins>
          </w:p>
        </w:tc>
        <w:tc>
          <w:tcPr>
            <w:tcW w:w="709" w:type="dxa"/>
          </w:tcPr>
          <w:p w14:paraId="5474CFE1" w14:textId="5EE2AF41" w:rsidR="004F1DCB" w:rsidRDefault="004F1DCB">
            <w:pPr>
              <w:jc w:val="center"/>
              <w:cnfStyle w:val="000000000000" w:firstRow="0" w:lastRow="0" w:firstColumn="0" w:lastColumn="0" w:oddVBand="0" w:evenVBand="0" w:oddHBand="0" w:evenHBand="0" w:firstRowFirstColumn="0" w:firstRowLastColumn="0" w:lastRowFirstColumn="0" w:lastRowLastColumn="0"/>
              <w:rPr>
                <w:ins w:id="1144" w:author="ara952 reza" w:date="2020-09-08T21:21:00Z"/>
              </w:rPr>
              <w:pPrChange w:id="1145"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146" w:author="ara952 reza" w:date="2020-09-08T21:25:00Z">
              <w:r>
                <w:t>0.42</w:t>
              </w:r>
            </w:ins>
          </w:p>
        </w:tc>
        <w:tc>
          <w:tcPr>
            <w:tcW w:w="709" w:type="dxa"/>
            <w:gridSpan w:val="2"/>
          </w:tcPr>
          <w:p w14:paraId="2057C747" w14:textId="455897B8" w:rsidR="004F1DCB" w:rsidRDefault="004F1DCB">
            <w:pPr>
              <w:jc w:val="center"/>
              <w:cnfStyle w:val="000000000000" w:firstRow="0" w:lastRow="0" w:firstColumn="0" w:lastColumn="0" w:oddVBand="0" w:evenVBand="0" w:oddHBand="0" w:evenHBand="0" w:firstRowFirstColumn="0" w:firstRowLastColumn="0" w:lastRowFirstColumn="0" w:lastRowLastColumn="0"/>
              <w:rPr>
                <w:ins w:id="1147" w:author="ara952 reza" w:date="2020-09-08T21:21:00Z"/>
              </w:rPr>
              <w:pPrChange w:id="1148"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149" w:author="ara952 reza" w:date="2020-09-08T21:25:00Z">
              <w:r>
                <w:t>1.01</w:t>
              </w:r>
            </w:ins>
          </w:p>
        </w:tc>
        <w:tc>
          <w:tcPr>
            <w:tcW w:w="708" w:type="dxa"/>
          </w:tcPr>
          <w:p w14:paraId="6284AEC8" w14:textId="1118C6CF" w:rsidR="004F1DCB" w:rsidRDefault="004F1DCB">
            <w:pPr>
              <w:jc w:val="center"/>
              <w:cnfStyle w:val="000000000000" w:firstRow="0" w:lastRow="0" w:firstColumn="0" w:lastColumn="0" w:oddVBand="0" w:evenVBand="0" w:oddHBand="0" w:evenHBand="0" w:firstRowFirstColumn="0" w:firstRowLastColumn="0" w:lastRowFirstColumn="0" w:lastRowLastColumn="0"/>
              <w:rPr>
                <w:ins w:id="1150" w:author="ara952 reza" w:date="2020-09-08T21:21:00Z"/>
              </w:rPr>
              <w:pPrChange w:id="1151"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152" w:author="ara952 reza" w:date="2020-09-08T21:25:00Z">
              <w:r>
                <w:t>-0.11</w:t>
              </w:r>
            </w:ins>
          </w:p>
        </w:tc>
        <w:tc>
          <w:tcPr>
            <w:tcW w:w="709" w:type="dxa"/>
          </w:tcPr>
          <w:p w14:paraId="17320D25" w14:textId="16620BB9" w:rsidR="004F1DCB" w:rsidRDefault="004F1DCB">
            <w:pPr>
              <w:jc w:val="center"/>
              <w:cnfStyle w:val="000000000000" w:firstRow="0" w:lastRow="0" w:firstColumn="0" w:lastColumn="0" w:oddVBand="0" w:evenVBand="0" w:oddHBand="0" w:evenHBand="0" w:firstRowFirstColumn="0" w:firstRowLastColumn="0" w:lastRowFirstColumn="0" w:lastRowLastColumn="0"/>
              <w:rPr>
                <w:ins w:id="1153" w:author="ara952 reza" w:date="2020-09-08T21:21:00Z"/>
              </w:rPr>
              <w:pPrChange w:id="1154"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155" w:author="ara952 reza" w:date="2020-09-08T21:25:00Z">
              <w:r>
                <w:t>0.</w:t>
              </w:r>
            </w:ins>
            <w:ins w:id="1156" w:author="ara952 reza" w:date="2020-09-08T21:26:00Z">
              <w:r>
                <w:t>35</w:t>
              </w:r>
            </w:ins>
          </w:p>
        </w:tc>
        <w:tc>
          <w:tcPr>
            <w:tcW w:w="1701" w:type="dxa"/>
          </w:tcPr>
          <w:p w14:paraId="3823D0F6" w14:textId="38B90337" w:rsidR="004F1DCB" w:rsidRDefault="004F1DCB">
            <w:pPr>
              <w:jc w:val="center"/>
              <w:cnfStyle w:val="000000000000" w:firstRow="0" w:lastRow="0" w:firstColumn="0" w:lastColumn="0" w:oddVBand="0" w:evenVBand="0" w:oddHBand="0" w:evenHBand="0" w:firstRowFirstColumn="0" w:firstRowLastColumn="0" w:lastRowFirstColumn="0" w:lastRowLastColumn="0"/>
              <w:rPr>
                <w:ins w:id="1157" w:author="ara952 reza" w:date="2020-09-09T16:15:00Z"/>
              </w:rPr>
            </w:pPr>
            <w:ins w:id="1158" w:author="ara952 reza" w:date="2020-09-09T16:17:00Z">
              <w:r>
                <w:t>2.23</w:t>
              </w:r>
            </w:ins>
          </w:p>
        </w:tc>
        <w:tc>
          <w:tcPr>
            <w:tcW w:w="1134" w:type="dxa"/>
          </w:tcPr>
          <w:p w14:paraId="475CFA83" w14:textId="67F46466" w:rsidR="004F1DCB" w:rsidRDefault="004F1DCB">
            <w:pPr>
              <w:jc w:val="center"/>
              <w:cnfStyle w:val="000000000000" w:firstRow="0" w:lastRow="0" w:firstColumn="0" w:lastColumn="0" w:oddVBand="0" w:evenVBand="0" w:oddHBand="0" w:evenHBand="0" w:firstRowFirstColumn="0" w:firstRowLastColumn="0" w:lastRowFirstColumn="0" w:lastRowLastColumn="0"/>
              <w:rPr>
                <w:ins w:id="1159" w:author="ara952 reza" w:date="2020-09-09T16:15:00Z"/>
              </w:rPr>
            </w:pPr>
            <w:ins w:id="1160" w:author="ara952 reza" w:date="2020-09-09T16:17:00Z">
              <w:r>
                <w:t>1.49</w:t>
              </w:r>
            </w:ins>
          </w:p>
        </w:tc>
        <w:tc>
          <w:tcPr>
            <w:tcW w:w="708" w:type="dxa"/>
          </w:tcPr>
          <w:p w14:paraId="762EF9CA" w14:textId="100FC09D" w:rsidR="004F1DCB" w:rsidRDefault="004F1DCB">
            <w:pPr>
              <w:jc w:val="center"/>
              <w:cnfStyle w:val="000000000000" w:firstRow="0" w:lastRow="0" w:firstColumn="0" w:lastColumn="0" w:oddVBand="0" w:evenVBand="0" w:oddHBand="0" w:evenHBand="0" w:firstRowFirstColumn="0" w:firstRowLastColumn="0" w:lastRowFirstColumn="0" w:lastRowLastColumn="0"/>
              <w:rPr>
                <w:ins w:id="1161" w:author="ara952 reza" w:date="2020-09-08T21:21:00Z"/>
              </w:rPr>
              <w:pPrChange w:id="1162"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163" w:author="ara952 reza" w:date="2020-09-08T21:26:00Z">
              <w:r>
                <w:t>0.92</w:t>
              </w:r>
            </w:ins>
          </w:p>
        </w:tc>
      </w:tr>
      <w:tr w:rsidR="004A4893" w14:paraId="22061198" w14:textId="77777777" w:rsidTr="004A4893">
        <w:trPr>
          <w:cnfStyle w:val="000000100000" w:firstRow="0" w:lastRow="0" w:firstColumn="0" w:lastColumn="0" w:oddVBand="0" w:evenVBand="0" w:oddHBand="1" w:evenHBand="0" w:firstRowFirstColumn="0" w:firstRowLastColumn="0" w:lastRowFirstColumn="0" w:lastRowLastColumn="0"/>
          <w:ins w:id="1164"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21F30ABB" w14:textId="77777777" w:rsidR="004F1DCB" w:rsidRDefault="004F1DCB" w:rsidP="00172F2F">
            <w:pPr>
              <w:jc w:val="both"/>
              <w:rPr>
                <w:ins w:id="1165" w:author="ara952 reza" w:date="2020-09-08T21:21:00Z"/>
              </w:rPr>
            </w:pPr>
          </w:p>
        </w:tc>
        <w:tc>
          <w:tcPr>
            <w:tcW w:w="891" w:type="dxa"/>
          </w:tcPr>
          <w:p w14:paraId="03EF6023" w14:textId="4A41F98C" w:rsidR="004F1DCB" w:rsidRDefault="004F1DCB">
            <w:pPr>
              <w:jc w:val="center"/>
              <w:cnfStyle w:val="000000100000" w:firstRow="0" w:lastRow="0" w:firstColumn="0" w:lastColumn="0" w:oddVBand="0" w:evenVBand="0" w:oddHBand="1" w:evenHBand="0" w:firstRowFirstColumn="0" w:firstRowLastColumn="0" w:lastRowFirstColumn="0" w:lastRowLastColumn="0"/>
              <w:rPr>
                <w:ins w:id="1166" w:author="ara952 reza" w:date="2020-09-08T21:21:00Z"/>
              </w:rPr>
              <w:pPrChange w:id="116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168" w:author="ara952 reza" w:date="2020-09-08T21:22:00Z">
              <w:r>
                <w:t>Bottom</w:t>
              </w:r>
            </w:ins>
          </w:p>
        </w:tc>
        <w:tc>
          <w:tcPr>
            <w:tcW w:w="667" w:type="dxa"/>
          </w:tcPr>
          <w:p w14:paraId="1147CBAD" w14:textId="7ADC117F" w:rsidR="004F1DCB" w:rsidRDefault="004F1DCB">
            <w:pPr>
              <w:jc w:val="center"/>
              <w:cnfStyle w:val="000000100000" w:firstRow="0" w:lastRow="0" w:firstColumn="0" w:lastColumn="0" w:oddVBand="0" w:evenVBand="0" w:oddHBand="1" w:evenHBand="0" w:firstRowFirstColumn="0" w:firstRowLastColumn="0" w:lastRowFirstColumn="0" w:lastRowLastColumn="0"/>
              <w:rPr>
                <w:ins w:id="1169" w:author="ara952 reza" w:date="2020-09-08T21:21:00Z"/>
              </w:rPr>
              <w:pPrChange w:id="1170"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96</w:t>
            </w:r>
          </w:p>
        </w:tc>
        <w:tc>
          <w:tcPr>
            <w:tcW w:w="709" w:type="dxa"/>
          </w:tcPr>
          <w:p w14:paraId="0A5D5EBA" w14:textId="59D2636A" w:rsidR="004F1DCB" w:rsidRDefault="004F1DCB">
            <w:pPr>
              <w:jc w:val="center"/>
              <w:cnfStyle w:val="000000100000" w:firstRow="0" w:lastRow="0" w:firstColumn="0" w:lastColumn="0" w:oddVBand="0" w:evenVBand="0" w:oddHBand="1" w:evenHBand="0" w:firstRowFirstColumn="0" w:firstRowLastColumn="0" w:lastRowFirstColumn="0" w:lastRowLastColumn="0"/>
              <w:rPr>
                <w:ins w:id="1171" w:author="ara952 reza" w:date="2020-09-08T21:21:00Z"/>
              </w:rPr>
              <w:pPrChange w:id="1172"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44</w:t>
            </w:r>
          </w:p>
        </w:tc>
        <w:tc>
          <w:tcPr>
            <w:tcW w:w="709" w:type="dxa"/>
            <w:gridSpan w:val="2"/>
          </w:tcPr>
          <w:p w14:paraId="3B07C5DC" w14:textId="0B870071" w:rsidR="004F1DCB" w:rsidRDefault="004F1DCB">
            <w:pPr>
              <w:jc w:val="center"/>
              <w:cnfStyle w:val="000000100000" w:firstRow="0" w:lastRow="0" w:firstColumn="0" w:lastColumn="0" w:oddVBand="0" w:evenVBand="0" w:oddHBand="1" w:evenHBand="0" w:firstRowFirstColumn="0" w:firstRowLastColumn="0" w:lastRowFirstColumn="0" w:lastRowLastColumn="0"/>
              <w:rPr>
                <w:ins w:id="1173" w:author="ara952 reza" w:date="2020-09-08T21:21:00Z"/>
              </w:rPr>
              <w:pPrChange w:id="117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1</w:t>
            </w:r>
          </w:p>
        </w:tc>
        <w:tc>
          <w:tcPr>
            <w:tcW w:w="708" w:type="dxa"/>
          </w:tcPr>
          <w:p w14:paraId="343E5CEB" w14:textId="514F96F8" w:rsidR="004F1DCB" w:rsidRDefault="004F1DCB">
            <w:pPr>
              <w:jc w:val="center"/>
              <w:cnfStyle w:val="000000100000" w:firstRow="0" w:lastRow="0" w:firstColumn="0" w:lastColumn="0" w:oddVBand="0" w:evenVBand="0" w:oddHBand="1" w:evenHBand="0" w:firstRowFirstColumn="0" w:firstRowLastColumn="0" w:lastRowFirstColumn="0" w:lastRowLastColumn="0"/>
              <w:rPr>
                <w:ins w:id="1175" w:author="ara952 reza" w:date="2020-09-08T21:21:00Z"/>
              </w:rPr>
              <w:pPrChange w:id="1176"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1</w:t>
            </w:r>
          </w:p>
        </w:tc>
        <w:tc>
          <w:tcPr>
            <w:tcW w:w="709" w:type="dxa"/>
          </w:tcPr>
          <w:p w14:paraId="577F6E99" w14:textId="0E3E5AED" w:rsidR="004F1DCB" w:rsidRDefault="004F1DCB">
            <w:pPr>
              <w:jc w:val="center"/>
              <w:cnfStyle w:val="000000100000" w:firstRow="0" w:lastRow="0" w:firstColumn="0" w:lastColumn="0" w:oddVBand="0" w:evenVBand="0" w:oddHBand="1" w:evenHBand="0" w:firstRowFirstColumn="0" w:firstRowLastColumn="0" w:lastRowFirstColumn="0" w:lastRowLastColumn="0"/>
              <w:rPr>
                <w:ins w:id="1177" w:author="ara952 reza" w:date="2020-09-08T21:21:00Z"/>
              </w:rPr>
              <w:pPrChange w:id="1178"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36</w:t>
            </w:r>
          </w:p>
        </w:tc>
        <w:tc>
          <w:tcPr>
            <w:tcW w:w="1701" w:type="dxa"/>
          </w:tcPr>
          <w:p w14:paraId="0E47F89B" w14:textId="3318E90B" w:rsidR="004F1DCB" w:rsidRDefault="004F1DCB">
            <w:pPr>
              <w:jc w:val="center"/>
              <w:cnfStyle w:val="000000100000" w:firstRow="0" w:lastRow="0" w:firstColumn="0" w:lastColumn="0" w:oddVBand="0" w:evenVBand="0" w:oddHBand="1" w:evenHBand="0" w:firstRowFirstColumn="0" w:firstRowLastColumn="0" w:lastRowFirstColumn="0" w:lastRowLastColumn="0"/>
              <w:rPr>
                <w:ins w:id="1179" w:author="ara952 reza" w:date="2020-09-09T16:15:00Z"/>
              </w:rPr>
            </w:pPr>
            <w:ins w:id="1180" w:author="ara952 reza" w:date="2020-09-09T16:17:00Z">
              <w:r>
                <w:t>2.59</w:t>
              </w:r>
            </w:ins>
          </w:p>
        </w:tc>
        <w:tc>
          <w:tcPr>
            <w:tcW w:w="1134" w:type="dxa"/>
          </w:tcPr>
          <w:p w14:paraId="7984F4BA" w14:textId="7C80C4B0" w:rsidR="004F1DCB" w:rsidRDefault="004F1DCB">
            <w:pPr>
              <w:jc w:val="center"/>
              <w:cnfStyle w:val="000000100000" w:firstRow="0" w:lastRow="0" w:firstColumn="0" w:lastColumn="0" w:oddVBand="0" w:evenVBand="0" w:oddHBand="1" w:evenHBand="0" w:firstRowFirstColumn="0" w:firstRowLastColumn="0" w:lastRowFirstColumn="0" w:lastRowLastColumn="0"/>
              <w:rPr>
                <w:ins w:id="1181" w:author="ara952 reza" w:date="2020-09-09T16:15:00Z"/>
              </w:rPr>
            </w:pPr>
            <w:ins w:id="1182" w:author="ara952 reza" w:date="2020-09-09T16:17:00Z">
              <w:r>
                <w:t>1.61</w:t>
              </w:r>
            </w:ins>
          </w:p>
        </w:tc>
        <w:tc>
          <w:tcPr>
            <w:tcW w:w="708" w:type="dxa"/>
          </w:tcPr>
          <w:p w14:paraId="4EC2CB82" w14:textId="55034543" w:rsidR="004F1DCB" w:rsidRDefault="004F1DCB">
            <w:pPr>
              <w:jc w:val="center"/>
              <w:cnfStyle w:val="000000100000" w:firstRow="0" w:lastRow="0" w:firstColumn="0" w:lastColumn="0" w:oddVBand="0" w:evenVBand="0" w:oddHBand="1" w:evenHBand="0" w:firstRowFirstColumn="0" w:firstRowLastColumn="0" w:lastRowFirstColumn="0" w:lastRowLastColumn="0"/>
              <w:rPr>
                <w:ins w:id="1183" w:author="ara952 reza" w:date="2020-09-08T21:21:00Z"/>
              </w:rPr>
              <w:pPrChange w:id="118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92</w:t>
            </w:r>
          </w:p>
        </w:tc>
      </w:tr>
      <w:tr w:rsidR="004A4893" w14:paraId="7A25DD49" w14:textId="77777777" w:rsidTr="004A4893">
        <w:trPr>
          <w:ins w:id="1185"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tcPr>
          <w:p w14:paraId="5DDDC61D" w14:textId="77777777" w:rsidR="004F1DCB" w:rsidRDefault="004F1DCB" w:rsidP="00172F2F">
            <w:pPr>
              <w:jc w:val="both"/>
              <w:rPr>
                <w:ins w:id="1186" w:author="ara952 reza" w:date="2020-09-08T21:21:00Z"/>
              </w:rPr>
            </w:pPr>
          </w:p>
        </w:tc>
        <w:tc>
          <w:tcPr>
            <w:tcW w:w="891" w:type="dxa"/>
          </w:tcPr>
          <w:p w14:paraId="200634D5"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187" w:author="ara952 reza" w:date="2020-09-08T21:21:00Z"/>
              </w:rPr>
              <w:pPrChange w:id="1188"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667" w:type="dxa"/>
          </w:tcPr>
          <w:p w14:paraId="2925913E"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189" w:author="ara952 reza" w:date="2020-09-08T21:21:00Z"/>
              </w:rPr>
              <w:pPrChange w:id="1190"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9" w:type="dxa"/>
          </w:tcPr>
          <w:p w14:paraId="2141C467"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191" w:author="ara952 reza" w:date="2020-09-08T21:21:00Z"/>
              </w:rPr>
              <w:pPrChange w:id="1192"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9" w:type="dxa"/>
            <w:gridSpan w:val="2"/>
          </w:tcPr>
          <w:p w14:paraId="731864D4"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193" w:author="ara952 reza" w:date="2020-09-08T21:21:00Z"/>
              </w:rPr>
              <w:pPrChange w:id="1194"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8" w:type="dxa"/>
          </w:tcPr>
          <w:p w14:paraId="09E108D0"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195" w:author="ara952 reza" w:date="2020-09-08T21:21:00Z"/>
              </w:rPr>
              <w:pPrChange w:id="1196"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709" w:type="dxa"/>
          </w:tcPr>
          <w:p w14:paraId="191BC757"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197" w:author="ara952 reza" w:date="2020-09-08T21:21:00Z"/>
              </w:rPr>
              <w:pPrChange w:id="1198"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c>
          <w:tcPr>
            <w:tcW w:w="1701" w:type="dxa"/>
          </w:tcPr>
          <w:p w14:paraId="2F83A4B9"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199" w:author="ara952 reza" w:date="2020-09-09T16:15:00Z"/>
              </w:rPr>
            </w:pPr>
          </w:p>
        </w:tc>
        <w:tc>
          <w:tcPr>
            <w:tcW w:w="1134" w:type="dxa"/>
          </w:tcPr>
          <w:p w14:paraId="25E788A6" w14:textId="77777777" w:rsidR="004F1DCB" w:rsidRDefault="004F1DCB">
            <w:pPr>
              <w:jc w:val="center"/>
              <w:cnfStyle w:val="000000000000" w:firstRow="0" w:lastRow="0" w:firstColumn="0" w:lastColumn="0" w:oddVBand="0" w:evenVBand="0" w:oddHBand="0" w:evenHBand="0" w:firstRowFirstColumn="0" w:firstRowLastColumn="0" w:lastRowFirstColumn="0" w:lastRowLastColumn="0"/>
              <w:rPr>
                <w:ins w:id="1200" w:author="ara952 reza" w:date="2020-09-09T16:15:00Z"/>
              </w:rPr>
            </w:pPr>
          </w:p>
        </w:tc>
        <w:tc>
          <w:tcPr>
            <w:tcW w:w="708" w:type="dxa"/>
          </w:tcPr>
          <w:p w14:paraId="59BB1BC9" w14:textId="7CAD7828" w:rsidR="004F1DCB" w:rsidRDefault="004F1DCB">
            <w:pPr>
              <w:jc w:val="center"/>
              <w:cnfStyle w:val="000000000000" w:firstRow="0" w:lastRow="0" w:firstColumn="0" w:lastColumn="0" w:oddVBand="0" w:evenVBand="0" w:oddHBand="0" w:evenHBand="0" w:firstRowFirstColumn="0" w:firstRowLastColumn="0" w:lastRowFirstColumn="0" w:lastRowLastColumn="0"/>
              <w:rPr>
                <w:ins w:id="1201" w:author="ara952 reza" w:date="2020-09-08T21:21:00Z"/>
              </w:rPr>
              <w:pPrChange w:id="1202"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p>
        </w:tc>
      </w:tr>
      <w:tr w:rsidR="004A4893" w14:paraId="522B22B6" w14:textId="77777777" w:rsidTr="004A4893">
        <w:trPr>
          <w:cnfStyle w:val="000000100000" w:firstRow="0" w:lastRow="0" w:firstColumn="0" w:lastColumn="0" w:oddVBand="0" w:evenVBand="0" w:oddHBand="1" w:evenHBand="0" w:firstRowFirstColumn="0" w:firstRowLastColumn="0" w:lastRowFirstColumn="0" w:lastRowLastColumn="0"/>
          <w:ins w:id="1203"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val="restart"/>
          </w:tcPr>
          <w:p w14:paraId="5EADF438" w14:textId="77777777" w:rsidR="004F1DCB" w:rsidRDefault="004F1DCB" w:rsidP="00172F2F">
            <w:pPr>
              <w:jc w:val="both"/>
              <w:rPr>
                <w:ins w:id="1204" w:author="ara952 reza" w:date="2020-09-08T21:22:00Z"/>
                <w:b w:val="0"/>
                <w:bCs w:val="0"/>
              </w:rPr>
            </w:pPr>
          </w:p>
          <w:p w14:paraId="19A72F9C" w14:textId="339786D0" w:rsidR="004F1DCB" w:rsidRDefault="004F1DCB" w:rsidP="00172F2F">
            <w:pPr>
              <w:jc w:val="both"/>
              <w:rPr>
                <w:ins w:id="1205" w:author="ara952 reza" w:date="2020-09-08T21:21:00Z"/>
              </w:rPr>
            </w:pPr>
            <w:ins w:id="1206" w:author="ara952 reza" w:date="2020-09-08T21:22:00Z">
              <w:r>
                <w:t>Salinity</w:t>
              </w:r>
            </w:ins>
          </w:p>
        </w:tc>
        <w:tc>
          <w:tcPr>
            <w:tcW w:w="891" w:type="dxa"/>
          </w:tcPr>
          <w:p w14:paraId="3DDA3157" w14:textId="7CAC104F" w:rsidR="004F1DCB" w:rsidRDefault="004F1DCB">
            <w:pPr>
              <w:jc w:val="center"/>
              <w:cnfStyle w:val="000000100000" w:firstRow="0" w:lastRow="0" w:firstColumn="0" w:lastColumn="0" w:oddVBand="0" w:evenVBand="0" w:oddHBand="1" w:evenHBand="0" w:firstRowFirstColumn="0" w:firstRowLastColumn="0" w:lastRowFirstColumn="0" w:lastRowLastColumn="0"/>
              <w:rPr>
                <w:ins w:id="1207" w:author="ara952 reza" w:date="2020-09-08T21:21:00Z"/>
              </w:rPr>
              <w:pPrChange w:id="1208"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209" w:author="ara952 reza" w:date="2020-09-08T21:22:00Z">
              <w:r>
                <w:t>Surface</w:t>
              </w:r>
            </w:ins>
          </w:p>
        </w:tc>
        <w:tc>
          <w:tcPr>
            <w:tcW w:w="667" w:type="dxa"/>
          </w:tcPr>
          <w:p w14:paraId="76A39CE3" w14:textId="060AF819" w:rsidR="004F1DCB" w:rsidRDefault="004F1DCB">
            <w:pPr>
              <w:jc w:val="center"/>
              <w:cnfStyle w:val="000000100000" w:firstRow="0" w:lastRow="0" w:firstColumn="0" w:lastColumn="0" w:oddVBand="0" w:evenVBand="0" w:oddHBand="1" w:evenHBand="0" w:firstRowFirstColumn="0" w:firstRowLastColumn="0" w:lastRowFirstColumn="0" w:lastRowLastColumn="0"/>
              <w:rPr>
                <w:ins w:id="1210" w:author="ara952 reza" w:date="2020-09-08T21:21:00Z"/>
              </w:rPr>
              <w:pPrChange w:id="1211"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66</w:t>
            </w:r>
          </w:p>
        </w:tc>
        <w:tc>
          <w:tcPr>
            <w:tcW w:w="709" w:type="dxa"/>
          </w:tcPr>
          <w:p w14:paraId="7DC698D6" w14:textId="29D46B3E" w:rsidR="004F1DCB" w:rsidRDefault="004F1DCB">
            <w:pPr>
              <w:jc w:val="center"/>
              <w:cnfStyle w:val="000000100000" w:firstRow="0" w:lastRow="0" w:firstColumn="0" w:lastColumn="0" w:oddVBand="0" w:evenVBand="0" w:oddHBand="1" w:evenHBand="0" w:firstRowFirstColumn="0" w:firstRowLastColumn="0" w:lastRowFirstColumn="0" w:lastRowLastColumn="0"/>
              <w:rPr>
                <w:ins w:id="1212" w:author="ara952 reza" w:date="2020-09-08T21:21:00Z"/>
              </w:rPr>
              <w:pPrChange w:id="1213"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19</w:t>
            </w:r>
          </w:p>
        </w:tc>
        <w:tc>
          <w:tcPr>
            <w:tcW w:w="709" w:type="dxa"/>
            <w:gridSpan w:val="2"/>
          </w:tcPr>
          <w:p w14:paraId="46E24AFE" w14:textId="63FFC727" w:rsidR="004F1DCB" w:rsidRDefault="004F1DCB">
            <w:pPr>
              <w:jc w:val="center"/>
              <w:cnfStyle w:val="000000100000" w:firstRow="0" w:lastRow="0" w:firstColumn="0" w:lastColumn="0" w:oddVBand="0" w:evenVBand="0" w:oddHBand="1" w:evenHBand="0" w:firstRowFirstColumn="0" w:firstRowLastColumn="0" w:lastRowFirstColumn="0" w:lastRowLastColumn="0"/>
              <w:rPr>
                <w:ins w:id="1214" w:author="ara952 reza" w:date="2020-09-08T21:21:00Z"/>
              </w:rPr>
              <w:pPrChange w:id="1215"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0</w:t>
            </w:r>
          </w:p>
        </w:tc>
        <w:tc>
          <w:tcPr>
            <w:tcW w:w="708" w:type="dxa"/>
          </w:tcPr>
          <w:p w14:paraId="7263D8D9" w14:textId="74755F88" w:rsidR="004F1DCB" w:rsidRDefault="004F1DCB">
            <w:pPr>
              <w:jc w:val="center"/>
              <w:cnfStyle w:val="000000100000" w:firstRow="0" w:lastRow="0" w:firstColumn="0" w:lastColumn="0" w:oddVBand="0" w:evenVBand="0" w:oddHBand="1" w:evenHBand="0" w:firstRowFirstColumn="0" w:firstRowLastColumn="0" w:lastRowFirstColumn="0" w:lastRowLastColumn="0"/>
              <w:rPr>
                <w:ins w:id="1216" w:author="ara952 reza" w:date="2020-09-08T21:21:00Z"/>
              </w:rPr>
              <w:pPrChange w:id="1217"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01</w:t>
            </w:r>
          </w:p>
        </w:tc>
        <w:tc>
          <w:tcPr>
            <w:tcW w:w="709" w:type="dxa"/>
          </w:tcPr>
          <w:p w14:paraId="7B82F038" w14:textId="24A25554" w:rsidR="004F1DCB" w:rsidRDefault="004F1DCB">
            <w:pPr>
              <w:jc w:val="center"/>
              <w:cnfStyle w:val="000000100000" w:firstRow="0" w:lastRow="0" w:firstColumn="0" w:lastColumn="0" w:oddVBand="0" w:evenVBand="0" w:oddHBand="1" w:evenHBand="0" w:firstRowFirstColumn="0" w:firstRowLastColumn="0" w:lastRowFirstColumn="0" w:lastRowLastColumn="0"/>
              <w:rPr>
                <w:ins w:id="1218" w:author="ara952 reza" w:date="2020-09-08T21:21:00Z"/>
              </w:rPr>
              <w:pPrChange w:id="1219"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15</w:t>
            </w:r>
          </w:p>
        </w:tc>
        <w:tc>
          <w:tcPr>
            <w:tcW w:w="1701" w:type="dxa"/>
          </w:tcPr>
          <w:p w14:paraId="58A64DB0" w14:textId="1976DF83" w:rsidR="004F1DCB" w:rsidRDefault="000C750B">
            <w:pPr>
              <w:jc w:val="center"/>
              <w:cnfStyle w:val="000000100000" w:firstRow="0" w:lastRow="0" w:firstColumn="0" w:lastColumn="0" w:oddVBand="0" w:evenVBand="0" w:oddHBand="1" w:evenHBand="0" w:firstRowFirstColumn="0" w:firstRowLastColumn="0" w:lastRowFirstColumn="0" w:lastRowLastColumn="0"/>
              <w:rPr>
                <w:ins w:id="1220" w:author="ara952 reza" w:date="2020-09-09T16:15:00Z"/>
              </w:rPr>
            </w:pPr>
            <w:ins w:id="1221" w:author="ara952 reza" w:date="2020-09-09T16:24:00Z">
              <w:r>
                <w:t>0.06</w:t>
              </w:r>
            </w:ins>
          </w:p>
        </w:tc>
        <w:tc>
          <w:tcPr>
            <w:tcW w:w="1134" w:type="dxa"/>
          </w:tcPr>
          <w:p w14:paraId="3983CEE9" w14:textId="46C835DB" w:rsidR="004F1DCB" w:rsidRDefault="000C750B">
            <w:pPr>
              <w:jc w:val="center"/>
              <w:cnfStyle w:val="000000100000" w:firstRow="0" w:lastRow="0" w:firstColumn="0" w:lastColumn="0" w:oddVBand="0" w:evenVBand="0" w:oddHBand="1" w:evenHBand="0" w:firstRowFirstColumn="0" w:firstRowLastColumn="0" w:lastRowFirstColumn="0" w:lastRowLastColumn="0"/>
              <w:rPr>
                <w:ins w:id="1222" w:author="ara952 reza" w:date="2020-09-09T16:15:00Z"/>
              </w:rPr>
            </w:pPr>
            <w:ins w:id="1223" w:author="ara952 reza" w:date="2020-09-09T16:24:00Z">
              <w:r>
                <w:t>0.</w:t>
              </w:r>
            </w:ins>
            <w:ins w:id="1224" w:author="ara952 reza" w:date="2020-09-09T16:25:00Z">
              <w:r>
                <w:t>26</w:t>
              </w:r>
            </w:ins>
          </w:p>
        </w:tc>
        <w:tc>
          <w:tcPr>
            <w:tcW w:w="708" w:type="dxa"/>
          </w:tcPr>
          <w:p w14:paraId="69468A0E" w14:textId="3E72145B" w:rsidR="004F1DCB" w:rsidRDefault="004F1DCB">
            <w:pPr>
              <w:jc w:val="center"/>
              <w:cnfStyle w:val="000000100000" w:firstRow="0" w:lastRow="0" w:firstColumn="0" w:lastColumn="0" w:oddVBand="0" w:evenVBand="0" w:oddHBand="1" w:evenHBand="0" w:firstRowFirstColumn="0" w:firstRowLastColumn="0" w:lastRowFirstColumn="0" w:lastRowLastColumn="0"/>
              <w:rPr>
                <w:ins w:id="1225" w:author="ara952 reza" w:date="2020-09-08T21:21:00Z"/>
              </w:rPr>
              <w:pPrChange w:id="1226"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44</w:t>
            </w:r>
          </w:p>
        </w:tc>
      </w:tr>
      <w:tr w:rsidR="004A4893" w14:paraId="07F0B42D" w14:textId="77777777" w:rsidTr="004A4893">
        <w:trPr>
          <w:ins w:id="1227"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5BDF81F9" w14:textId="77777777" w:rsidR="004F1DCB" w:rsidRDefault="004F1DCB" w:rsidP="00172F2F">
            <w:pPr>
              <w:jc w:val="both"/>
              <w:rPr>
                <w:ins w:id="1228" w:author="ara952 reza" w:date="2020-09-08T21:21:00Z"/>
              </w:rPr>
            </w:pPr>
          </w:p>
        </w:tc>
        <w:tc>
          <w:tcPr>
            <w:tcW w:w="891" w:type="dxa"/>
          </w:tcPr>
          <w:p w14:paraId="288A0FD7" w14:textId="111F4020" w:rsidR="004F1DCB" w:rsidRDefault="004F1DCB">
            <w:pPr>
              <w:jc w:val="center"/>
              <w:cnfStyle w:val="000000000000" w:firstRow="0" w:lastRow="0" w:firstColumn="0" w:lastColumn="0" w:oddVBand="0" w:evenVBand="0" w:oddHBand="0" w:evenHBand="0" w:firstRowFirstColumn="0" w:firstRowLastColumn="0" w:lastRowFirstColumn="0" w:lastRowLastColumn="0"/>
              <w:rPr>
                <w:ins w:id="1229" w:author="ara952 reza" w:date="2020-09-08T21:21:00Z"/>
              </w:rPr>
              <w:pPrChange w:id="1230"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ins w:id="1231" w:author="ara952 reza" w:date="2020-09-08T21:22:00Z">
              <w:r>
                <w:t>Middle</w:t>
              </w:r>
            </w:ins>
          </w:p>
        </w:tc>
        <w:tc>
          <w:tcPr>
            <w:tcW w:w="667" w:type="dxa"/>
          </w:tcPr>
          <w:p w14:paraId="538E718A" w14:textId="3788FA6C" w:rsidR="004F1DCB" w:rsidRDefault="004F1DCB">
            <w:pPr>
              <w:jc w:val="center"/>
              <w:cnfStyle w:val="000000000000" w:firstRow="0" w:lastRow="0" w:firstColumn="0" w:lastColumn="0" w:oddVBand="0" w:evenVBand="0" w:oddHBand="0" w:evenHBand="0" w:firstRowFirstColumn="0" w:firstRowLastColumn="0" w:lastRowFirstColumn="0" w:lastRowLastColumn="0"/>
              <w:rPr>
                <w:ins w:id="1232" w:author="ara952 reza" w:date="2020-09-08T21:21:00Z"/>
              </w:rPr>
              <w:pPrChange w:id="1233"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88</w:t>
            </w:r>
          </w:p>
        </w:tc>
        <w:tc>
          <w:tcPr>
            <w:tcW w:w="709" w:type="dxa"/>
          </w:tcPr>
          <w:p w14:paraId="1AA68B15" w14:textId="15C252F1" w:rsidR="004F1DCB" w:rsidRDefault="004F1DCB">
            <w:pPr>
              <w:jc w:val="center"/>
              <w:cnfStyle w:val="000000000000" w:firstRow="0" w:lastRow="0" w:firstColumn="0" w:lastColumn="0" w:oddVBand="0" w:evenVBand="0" w:oddHBand="0" w:evenHBand="0" w:firstRowFirstColumn="0" w:firstRowLastColumn="0" w:lastRowFirstColumn="0" w:lastRowLastColumn="0"/>
              <w:rPr>
                <w:ins w:id="1234" w:author="ara952 reza" w:date="2020-09-08T21:21:00Z"/>
              </w:rPr>
              <w:pPrChange w:id="1235"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21</w:t>
            </w:r>
          </w:p>
        </w:tc>
        <w:tc>
          <w:tcPr>
            <w:tcW w:w="709" w:type="dxa"/>
            <w:gridSpan w:val="2"/>
          </w:tcPr>
          <w:p w14:paraId="02327734" w14:textId="1E71B9FC" w:rsidR="004F1DCB" w:rsidRDefault="004F1DCB">
            <w:pPr>
              <w:jc w:val="center"/>
              <w:cnfStyle w:val="000000000000" w:firstRow="0" w:lastRow="0" w:firstColumn="0" w:lastColumn="0" w:oddVBand="0" w:evenVBand="0" w:oddHBand="0" w:evenHBand="0" w:firstRowFirstColumn="0" w:firstRowLastColumn="0" w:lastRowFirstColumn="0" w:lastRowLastColumn="0"/>
              <w:rPr>
                <w:ins w:id="1236" w:author="ara952 reza" w:date="2020-09-08T21:21:00Z"/>
              </w:rPr>
              <w:pPrChange w:id="1237"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1.00</w:t>
            </w:r>
          </w:p>
        </w:tc>
        <w:tc>
          <w:tcPr>
            <w:tcW w:w="708" w:type="dxa"/>
          </w:tcPr>
          <w:p w14:paraId="6513BFCF" w14:textId="6FC4287F" w:rsidR="004F1DCB" w:rsidRDefault="004F1DCB">
            <w:pPr>
              <w:jc w:val="center"/>
              <w:cnfStyle w:val="000000000000" w:firstRow="0" w:lastRow="0" w:firstColumn="0" w:lastColumn="0" w:oddVBand="0" w:evenVBand="0" w:oddHBand="0" w:evenHBand="0" w:firstRowFirstColumn="0" w:firstRowLastColumn="0" w:lastRowFirstColumn="0" w:lastRowLastColumn="0"/>
              <w:rPr>
                <w:ins w:id="1238" w:author="ara952 reza" w:date="2020-09-08T21:21:00Z"/>
              </w:rPr>
              <w:pPrChange w:id="1239"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02</w:t>
            </w:r>
          </w:p>
        </w:tc>
        <w:tc>
          <w:tcPr>
            <w:tcW w:w="709" w:type="dxa"/>
          </w:tcPr>
          <w:p w14:paraId="41B251B3" w14:textId="3211DD24" w:rsidR="004F1DCB" w:rsidRDefault="004F1DCB">
            <w:pPr>
              <w:jc w:val="center"/>
              <w:cnfStyle w:val="000000000000" w:firstRow="0" w:lastRow="0" w:firstColumn="0" w:lastColumn="0" w:oddVBand="0" w:evenVBand="0" w:oddHBand="0" w:evenHBand="0" w:firstRowFirstColumn="0" w:firstRowLastColumn="0" w:lastRowFirstColumn="0" w:lastRowLastColumn="0"/>
              <w:rPr>
                <w:ins w:id="1240" w:author="ara952 reza" w:date="2020-09-08T21:21:00Z"/>
              </w:rPr>
              <w:pPrChange w:id="1241"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18</w:t>
            </w:r>
          </w:p>
        </w:tc>
        <w:tc>
          <w:tcPr>
            <w:tcW w:w="1701" w:type="dxa"/>
          </w:tcPr>
          <w:p w14:paraId="1E77178A" w14:textId="1C649809" w:rsidR="004F1DCB" w:rsidRDefault="000C750B">
            <w:pPr>
              <w:jc w:val="center"/>
              <w:cnfStyle w:val="000000000000" w:firstRow="0" w:lastRow="0" w:firstColumn="0" w:lastColumn="0" w:oddVBand="0" w:evenVBand="0" w:oddHBand="0" w:evenHBand="0" w:firstRowFirstColumn="0" w:firstRowLastColumn="0" w:lastRowFirstColumn="0" w:lastRowLastColumn="0"/>
              <w:rPr>
                <w:ins w:id="1242" w:author="ara952 reza" w:date="2020-09-09T16:15:00Z"/>
              </w:rPr>
            </w:pPr>
            <w:ins w:id="1243" w:author="ara952 reza" w:date="2020-09-09T16:24:00Z">
              <w:r>
                <w:t>0.17</w:t>
              </w:r>
            </w:ins>
          </w:p>
        </w:tc>
        <w:tc>
          <w:tcPr>
            <w:tcW w:w="1134" w:type="dxa"/>
          </w:tcPr>
          <w:p w14:paraId="3ABA2904" w14:textId="63A45F06" w:rsidR="004F1DCB" w:rsidRDefault="000C750B">
            <w:pPr>
              <w:jc w:val="center"/>
              <w:cnfStyle w:val="000000000000" w:firstRow="0" w:lastRow="0" w:firstColumn="0" w:lastColumn="0" w:oddVBand="0" w:evenVBand="0" w:oddHBand="0" w:evenHBand="0" w:firstRowFirstColumn="0" w:firstRowLastColumn="0" w:lastRowFirstColumn="0" w:lastRowLastColumn="0"/>
              <w:rPr>
                <w:ins w:id="1244" w:author="ara952 reza" w:date="2020-09-09T16:15:00Z"/>
              </w:rPr>
            </w:pPr>
            <w:ins w:id="1245" w:author="ara952 reza" w:date="2020-09-09T16:25:00Z">
              <w:r>
                <w:t>0.41</w:t>
              </w:r>
            </w:ins>
          </w:p>
        </w:tc>
        <w:tc>
          <w:tcPr>
            <w:tcW w:w="708" w:type="dxa"/>
          </w:tcPr>
          <w:p w14:paraId="70F52747" w14:textId="10A5910C" w:rsidR="004F1DCB" w:rsidRDefault="004F1DCB">
            <w:pPr>
              <w:jc w:val="center"/>
              <w:cnfStyle w:val="000000000000" w:firstRow="0" w:lastRow="0" w:firstColumn="0" w:lastColumn="0" w:oddVBand="0" w:evenVBand="0" w:oddHBand="0" w:evenHBand="0" w:firstRowFirstColumn="0" w:firstRowLastColumn="0" w:lastRowFirstColumn="0" w:lastRowLastColumn="0"/>
              <w:rPr>
                <w:ins w:id="1246" w:author="ara952 reza" w:date="2020-09-08T21:21:00Z"/>
              </w:rPr>
              <w:pPrChange w:id="1247" w:author="Ian Church" w:date="2020-09-08T23:12:00Z">
                <w:pPr>
                  <w:jc w:val="both"/>
                  <w:cnfStyle w:val="000000000000" w:firstRow="0" w:lastRow="0" w:firstColumn="0" w:lastColumn="0" w:oddVBand="0" w:evenVBand="0" w:oddHBand="0" w:evenHBand="0" w:firstRowFirstColumn="0" w:firstRowLastColumn="0" w:lastRowFirstColumn="0" w:lastRowLastColumn="0"/>
                </w:pPr>
              </w:pPrChange>
            </w:pPr>
            <w:r>
              <w:t>0.74</w:t>
            </w:r>
          </w:p>
        </w:tc>
      </w:tr>
      <w:tr w:rsidR="004A4893" w14:paraId="5C502CFE" w14:textId="77777777" w:rsidTr="004A4893">
        <w:trPr>
          <w:cnfStyle w:val="000000100000" w:firstRow="0" w:lastRow="0" w:firstColumn="0" w:lastColumn="0" w:oddVBand="0" w:evenVBand="0" w:oddHBand="1" w:evenHBand="0" w:firstRowFirstColumn="0" w:firstRowLastColumn="0" w:lastRowFirstColumn="0" w:lastRowLastColumn="0"/>
          <w:ins w:id="1248" w:author="ara952 reza" w:date="2020-09-08T21:21:00Z"/>
        </w:trPr>
        <w:tc>
          <w:tcPr>
            <w:cnfStyle w:val="001000000000" w:firstRow="0" w:lastRow="0" w:firstColumn="1" w:lastColumn="0" w:oddVBand="0" w:evenVBand="0" w:oddHBand="0" w:evenHBand="0" w:firstRowFirstColumn="0" w:firstRowLastColumn="0" w:lastRowFirstColumn="0" w:lastRowLastColumn="0"/>
            <w:tcW w:w="1414" w:type="dxa"/>
            <w:vMerge/>
          </w:tcPr>
          <w:p w14:paraId="383CCCAF" w14:textId="77777777" w:rsidR="004F1DCB" w:rsidRDefault="004F1DCB" w:rsidP="00172F2F">
            <w:pPr>
              <w:jc w:val="both"/>
              <w:rPr>
                <w:ins w:id="1249" w:author="ara952 reza" w:date="2020-09-08T21:21:00Z"/>
              </w:rPr>
            </w:pPr>
          </w:p>
        </w:tc>
        <w:tc>
          <w:tcPr>
            <w:tcW w:w="891" w:type="dxa"/>
          </w:tcPr>
          <w:p w14:paraId="0F85211B" w14:textId="2DD2D8D6" w:rsidR="004F1DCB" w:rsidRDefault="004F1DCB">
            <w:pPr>
              <w:jc w:val="center"/>
              <w:cnfStyle w:val="000000100000" w:firstRow="0" w:lastRow="0" w:firstColumn="0" w:lastColumn="0" w:oddVBand="0" w:evenVBand="0" w:oddHBand="1" w:evenHBand="0" w:firstRowFirstColumn="0" w:firstRowLastColumn="0" w:lastRowFirstColumn="0" w:lastRowLastColumn="0"/>
              <w:rPr>
                <w:ins w:id="1250" w:author="ara952 reza" w:date="2020-09-08T21:21:00Z"/>
              </w:rPr>
              <w:pPrChange w:id="1251"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ins w:id="1252" w:author="ara952 reza" w:date="2020-09-08T21:22:00Z">
              <w:r>
                <w:t>Bottom</w:t>
              </w:r>
            </w:ins>
          </w:p>
        </w:tc>
        <w:tc>
          <w:tcPr>
            <w:tcW w:w="667" w:type="dxa"/>
          </w:tcPr>
          <w:p w14:paraId="0153BFE3" w14:textId="66E293BA" w:rsidR="004F1DCB" w:rsidRDefault="004F1DCB">
            <w:pPr>
              <w:jc w:val="center"/>
              <w:cnfStyle w:val="000000100000" w:firstRow="0" w:lastRow="0" w:firstColumn="0" w:lastColumn="0" w:oddVBand="0" w:evenVBand="0" w:oddHBand="1" w:evenHBand="0" w:firstRowFirstColumn="0" w:firstRowLastColumn="0" w:lastRowFirstColumn="0" w:lastRowLastColumn="0"/>
              <w:rPr>
                <w:ins w:id="1253" w:author="ara952 reza" w:date="2020-09-08T21:21:00Z"/>
              </w:rPr>
              <w:pPrChange w:id="1254"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91</w:t>
            </w:r>
          </w:p>
        </w:tc>
        <w:tc>
          <w:tcPr>
            <w:tcW w:w="709" w:type="dxa"/>
          </w:tcPr>
          <w:p w14:paraId="04F507FD" w14:textId="3F8C9A26" w:rsidR="004F1DCB" w:rsidRDefault="004F1DCB">
            <w:pPr>
              <w:jc w:val="center"/>
              <w:cnfStyle w:val="000000100000" w:firstRow="0" w:lastRow="0" w:firstColumn="0" w:lastColumn="0" w:oddVBand="0" w:evenVBand="0" w:oddHBand="1" w:evenHBand="0" w:firstRowFirstColumn="0" w:firstRowLastColumn="0" w:lastRowFirstColumn="0" w:lastRowLastColumn="0"/>
              <w:rPr>
                <w:ins w:id="1255" w:author="ara952 reza" w:date="2020-09-08T21:21:00Z"/>
              </w:rPr>
              <w:pPrChange w:id="1256"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22</w:t>
            </w:r>
          </w:p>
        </w:tc>
        <w:tc>
          <w:tcPr>
            <w:tcW w:w="709" w:type="dxa"/>
            <w:gridSpan w:val="2"/>
          </w:tcPr>
          <w:p w14:paraId="474021F1" w14:textId="67F47464" w:rsidR="004F1DCB" w:rsidRDefault="004F1DCB">
            <w:pPr>
              <w:jc w:val="center"/>
              <w:cnfStyle w:val="000000100000" w:firstRow="0" w:lastRow="0" w:firstColumn="0" w:lastColumn="0" w:oddVBand="0" w:evenVBand="0" w:oddHBand="1" w:evenHBand="0" w:firstRowFirstColumn="0" w:firstRowLastColumn="0" w:lastRowFirstColumn="0" w:lastRowLastColumn="0"/>
              <w:rPr>
                <w:ins w:id="1257" w:author="ara952 reza" w:date="2020-09-08T21:21:00Z"/>
              </w:rPr>
              <w:pPrChange w:id="1258"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1.00</w:t>
            </w:r>
          </w:p>
        </w:tc>
        <w:tc>
          <w:tcPr>
            <w:tcW w:w="708" w:type="dxa"/>
          </w:tcPr>
          <w:p w14:paraId="02630642" w14:textId="7B118202" w:rsidR="004F1DCB" w:rsidRDefault="004F1DCB">
            <w:pPr>
              <w:jc w:val="center"/>
              <w:cnfStyle w:val="000000100000" w:firstRow="0" w:lastRow="0" w:firstColumn="0" w:lastColumn="0" w:oddVBand="0" w:evenVBand="0" w:oddHBand="1" w:evenHBand="0" w:firstRowFirstColumn="0" w:firstRowLastColumn="0" w:lastRowFirstColumn="0" w:lastRowLastColumn="0"/>
              <w:rPr>
                <w:ins w:id="1259" w:author="ara952 reza" w:date="2020-09-08T21:21:00Z"/>
              </w:rPr>
              <w:pPrChange w:id="1260"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05</w:t>
            </w:r>
          </w:p>
        </w:tc>
        <w:tc>
          <w:tcPr>
            <w:tcW w:w="709" w:type="dxa"/>
          </w:tcPr>
          <w:p w14:paraId="2BF3D530" w14:textId="6CF15055" w:rsidR="004F1DCB" w:rsidRDefault="004F1DCB">
            <w:pPr>
              <w:jc w:val="center"/>
              <w:cnfStyle w:val="000000100000" w:firstRow="0" w:lastRow="0" w:firstColumn="0" w:lastColumn="0" w:oddVBand="0" w:evenVBand="0" w:oddHBand="1" w:evenHBand="0" w:firstRowFirstColumn="0" w:firstRowLastColumn="0" w:lastRowFirstColumn="0" w:lastRowLastColumn="0"/>
              <w:rPr>
                <w:ins w:id="1261" w:author="ara952 reza" w:date="2020-09-08T21:21:00Z"/>
              </w:rPr>
              <w:pPrChange w:id="1262"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19</w:t>
            </w:r>
          </w:p>
        </w:tc>
        <w:tc>
          <w:tcPr>
            <w:tcW w:w="1701" w:type="dxa"/>
          </w:tcPr>
          <w:p w14:paraId="6ACA827B" w14:textId="3CDFE289" w:rsidR="004F1DCB" w:rsidRDefault="000C750B">
            <w:pPr>
              <w:jc w:val="center"/>
              <w:cnfStyle w:val="000000100000" w:firstRow="0" w:lastRow="0" w:firstColumn="0" w:lastColumn="0" w:oddVBand="0" w:evenVBand="0" w:oddHBand="1" w:evenHBand="0" w:firstRowFirstColumn="0" w:firstRowLastColumn="0" w:lastRowFirstColumn="0" w:lastRowLastColumn="0"/>
              <w:rPr>
                <w:ins w:id="1263" w:author="ara952 reza" w:date="2020-09-09T16:15:00Z"/>
              </w:rPr>
            </w:pPr>
            <w:ins w:id="1264" w:author="ara952 reza" w:date="2020-09-09T16:24:00Z">
              <w:r>
                <w:t>0.24</w:t>
              </w:r>
            </w:ins>
          </w:p>
        </w:tc>
        <w:tc>
          <w:tcPr>
            <w:tcW w:w="1134" w:type="dxa"/>
          </w:tcPr>
          <w:p w14:paraId="0EBEA67A" w14:textId="30C1ACC0" w:rsidR="004F1DCB" w:rsidRDefault="000C750B">
            <w:pPr>
              <w:jc w:val="center"/>
              <w:cnfStyle w:val="000000100000" w:firstRow="0" w:lastRow="0" w:firstColumn="0" w:lastColumn="0" w:oddVBand="0" w:evenVBand="0" w:oddHBand="1" w:evenHBand="0" w:firstRowFirstColumn="0" w:firstRowLastColumn="0" w:lastRowFirstColumn="0" w:lastRowLastColumn="0"/>
              <w:rPr>
                <w:ins w:id="1265" w:author="ara952 reza" w:date="2020-09-09T16:15:00Z"/>
              </w:rPr>
            </w:pPr>
            <w:ins w:id="1266" w:author="ara952 reza" w:date="2020-09-09T16:25:00Z">
              <w:r>
                <w:t>0.49</w:t>
              </w:r>
            </w:ins>
          </w:p>
        </w:tc>
        <w:tc>
          <w:tcPr>
            <w:tcW w:w="708" w:type="dxa"/>
          </w:tcPr>
          <w:p w14:paraId="444669A8" w14:textId="12C44603" w:rsidR="004F1DCB" w:rsidRDefault="004F1DCB">
            <w:pPr>
              <w:jc w:val="center"/>
              <w:cnfStyle w:val="000000100000" w:firstRow="0" w:lastRow="0" w:firstColumn="0" w:lastColumn="0" w:oddVBand="0" w:evenVBand="0" w:oddHBand="1" w:evenHBand="0" w:firstRowFirstColumn="0" w:firstRowLastColumn="0" w:lastRowFirstColumn="0" w:lastRowLastColumn="0"/>
              <w:rPr>
                <w:ins w:id="1267" w:author="ara952 reza" w:date="2020-09-08T21:21:00Z"/>
              </w:rPr>
              <w:pPrChange w:id="1268" w:author="Ian Church" w:date="2020-09-08T23:12:00Z">
                <w:pPr>
                  <w:jc w:val="both"/>
                  <w:cnfStyle w:val="000000100000" w:firstRow="0" w:lastRow="0" w:firstColumn="0" w:lastColumn="0" w:oddVBand="0" w:evenVBand="0" w:oddHBand="1" w:evenHBand="0" w:firstRowFirstColumn="0" w:firstRowLastColumn="0" w:lastRowFirstColumn="0" w:lastRowLastColumn="0"/>
                </w:pPr>
              </w:pPrChange>
            </w:pPr>
            <w:r>
              <w:t>0.79</w:t>
            </w:r>
          </w:p>
        </w:tc>
      </w:tr>
    </w:tbl>
    <w:p w14:paraId="55B9857F" w14:textId="6A1D61D0" w:rsidR="003E5A56" w:rsidRDefault="00360785" w:rsidP="00172F2F">
      <w:pPr>
        <w:spacing w:after="0"/>
        <w:jc w:val="both"/>
        <w:rPr>
          <w:ins w:id="1269" w:author="ara952 reza" w:date="2020-09-06T12:13:00Z"/>
        </w:rPr>
      </w:pPr>
      <w:ins w:id="1270" w:author="ara952 reza" w:date="2020-09-08T21:17:00Z">
        <w:r>
          <w:t xml:space="preserve"> </w:t>
        </w:r>
      </w:ins>
    </w:p>
    <w:p w14:paraId="519244F1" w14:textId="7F0A1753" w:rsidR="003E5A56" w:rsidRDefault="003E5A56" w:rsidP="00172F2F">
      <w:pPr>
        <w:spacing w:after="0"/>
        <w:jc w:val="both"/>
        <w:rPr>
          <w:ins w:id="1271" w:author="ara952 reza" w:date="2020-09-08T21:14:00Z"/>
        </w:rPr>
      </w:pPr>
    </w:p>
    <w:p w14:paraId="412DB720" w14:textId="4E1CADC8" w:rsidR="00360785" w:rsidRDefault="00CD6774" w:rsidP="00172F2F">
      <w:pPr>
        <w:spacing w:after="0"/>
        <w:jc w:val="both"/>
        <w:rPr>
          <w:ins w:id="1272" w:author="ara952 reza" w:date="2020-09-08T21:14:00Z"/>
        </w:rPr>
      </w:pPr>
      <w:ins w:id="1273" w:author="ara952 reza" w:date="2020-09-08T21:36:00Z">
        <w:r>
          <w:t>The</w:t>
        </w:r>
      </w:ins>
      <w:ins w:id="1274" w:author="ara952 reza" w:date="2020-09-08T21:38:00Z">
        <w:r>
          <w:t>re is a high cor</w:t>
        </w:r>
      </w:ins>
      <w:ins w:id="1275" w:author="ara952 reza" w:date="2020-09-08T21:39:00Z">
        <w:r>
          <w:t xml:space="preserve">relation between model prediction and observation values </w:t>
        </w:r>
      </w:ins>
      <w:ins w:id="1276" w:author="ara952 reza" w:date="2020-09-08T21:40:00Z">
        <w:r>
          <w:t xml:space="preserve">for temperature in all three layers, while the RMSE, </w:t>
        </w:r>
      </w:ins>
      <w:ins w:id="1277" w:author="ara952 reza" w:date="2020-09-08T21:41:00Z">
        <w:r>
          <w:t>AE, and AEE are all small in comparison to the variability of observations</w:t>
        </w:r>
      </w:ins>
      <w:ins w:id="1278" w:author="ara952 reza" w:date="2020-09-08T22:48:00Z">
        <w:r w:rsidR="00E61E31">
          <w:t xml:space="preserve">. The RI is close to one which show </w:t>
        </w:r>
      </w:ins>
      <w:ins w:id="1279" w:author="ara952 reza" w:date="2020-09-08T22:50:00Z">
        <w:r w:rsidR="00E61E31">
          <w:t xml:space="preserve">a good </w:t>
        </w:r>
      </w:ins>
      <w:ins w:id="1280" w:author="ara952 reza" w:date="2020-09-08T22:48:00Z">
        <w:r w:rsidR="00E61E31">
          <w:t>model r</w:t>
        </w:r>
      </w:ins>
      <w:ins w:id="1281" w:author="ara952 reza" w:date="2020-09-08T22:49:00Z">
        <w:r w:rsidR="00E61E31">
          <w:t>eliability</w:t>
        </w:r>
      </w:ins>
      <w:ins w:id="1282" w:author="ara952 reza" w:date="2020-09-08T22:50:00Z">
        <w:r w:rsidR="00E61E31">
          <w:t xml:space="preserve"> </w:t>
        </w:r>
      </w:ins>
      <w:ins w:id="1283" w:author="ara952 reza" w:date="2020-09-08T22:54:00Z">
        <w:r w:rsidR="00E61E31">
          <w:t xml:space="preserve">and </w:t>
        </w:r>
      </w:ins>
      <w:ins w:id="1284" w:author="ara952 reza" w:date="2020-09-08T22:55:00Z">
        <w:r w:rsidR="00E61E31">
          <w:t xml:space="preserve">a </w:t>
        </w:r>
        <w:proofErr w:type="gramStart"/>
        <w:r w:rsidR="00E61E31">
          <w:t>fairly close</w:t>
        </w:r>
        <w:proofErr w:type="gramEnd"/>
        <w:r w:rsidR="00E61E31">
          <w:t xml:space="preserve"> MEF, especially for </w:t>
        </w:r>
      </w:ins>
      <w:ins w:id="1285" w:author="ara952 reza" w:date="2020-09-08T22:56:00Z">
        <w:r w:rsidR="00E61E31">
          <w:t xml:space="preserve">the </w:t>
        </w:r>
      </w:ins>
      <w:ins w:id="1286" w:author="ara952 reza" w:date="2020-09-08T22:55:00Z">
        <w:r w:rsidR="00E61E31">
          <w:t>middle layer and bottom.</w:t>
        </w:r>
      </w:ins>
      <w:ins w:id="1287" w:author="ara952 reza" w:date="2020-09-08T22:56:00Z">
        <w:r w:rsidR="00E61E31">
          <w:t xml:space="preserve"> The model show</w:t>
        </w:r>
      </w:ins>
      <w:ins w:id="1288" w:author="ara952 reza" w:date="2020-09-08T22:57:00Z">
        <w:r w:rsidR="00E61E31">
          <w:t>s</w:t>
        </w:r>
      </w:ins>
      <w:ins w:id="1289" w:author="ara952 reza" w:date="2020-09-08T22:56:00Z">
        <w:r w:rsidR="00E61E31">
          <w:t xml:space="preserve"> </w:t>
        </w:r>
      </w:ins>
      <w:ins w:id="1290" w:author="ara952 reza" w:date="2020-09-08T22:57:00Z">
        <w:r w:rsidR="00E61E31">
          <w:t xml:space="preserve">significantly </w:t>
        </w:r>
      </w:ins>
      <w:ins w:id="1291" w:author="ara952 reza" w:date="2020-09-08T22:56:00Z">
        <w:r w:rsidR="00E61E31">
          <w:t>better skills in temperature prediction for the mi</w:t>
        </w:r>
      </w:ins>
      <w:ins w:id="1292" w:author="ara952 reza" w:date="2020-09-08T22:57:00Z">
        <w:r w:rsidR="00E61E31">
          <w:t xml:space="preserve">ddle and bottom layer than </w:t>
        </w:r>
      </w:ins>
      <w:ins w:id="1293" w:author="ara952 reza" w:date="2020-09-08T23:09:00Z">
        <w:r w:rsidR="00205EE8">
          <w:t>surface. For</w:t>
        </w:r>
      </w:ins>
      <w:ins w:id="1294" w:author="ara952 reza" w:date="2020-09-08T23:05:00Z">
        <w:r w:rsidR="000F6875">
          <w:t xml:space="preserve"> Salinity, the correlation values </w:t>
        </w:r>
      </w:ins>
      <w:ins w:id="1295" w:author="ara952 reza" w:date="2020-09-08T23:06:00Z">
        <w:r w:rsidR="000F6875">
          <w:t xml:space="preserve">are a little smaller than </w:t>
        </w:r>
      </w:ins>
      <w:ins w:id="1296" w:author="ara952 reza" w:date="2020-09-08T23:09:00Z">
        <w:r w:rsidR="00205EE8">
          <w:t xml:space="preserve">temperature, </w:t>
        </w:r>
        <w:r w:rsidR="00205EE8">
          <w:lastRenderedPageBreak/>
          <w:t>especially</w:t>
        </w:r>
      </w:ins>
      <w:ins w:id="1297" w:author="ara952 reza" w:date="2020-09-08T23:07:00Z">
        <w:r w:rsidR="000F6875">
          <w:t xml:space="preserve"> at the surface, but the RMSE, AE, and AEE are relatively small</w:t>
        </w:r>
      </w:ins>
      <w:ins w:id="1298" w:author="ara952 reza" w:date="2020-09-08T23:12:00Z">
        <w:r w:rsidR="00205EE8">
          <w:t xml:space="preserve"> </w:t>
        </w:r>
      </w:ins>
      <w:ins w:id="1299" w:author="ara952 reza" w:date="2020-09-08T23:08:00Z">
        <w:r w:rsidR="000F6875">
          <w:t>.</w:t>
        </w:r>
      </w:ins>
      <w:ins w:id="1300" w:author="ara952 reza" w:date="2020-09-08T23:12:00Z">
        <w:r w:rsidR="00205EE8">
          <w:t>However, the</w:t>
        </w:r>
      </w:ins>
      <w:ins w:id="1301" w:author="ara952 reza" w:date="2020-09-08T23:08:00Z">
        <w:r w:rsidR="000F6875">
          <w:t xml:space="preserve"> salinity variability is not as high </w:t>
        </w:r>
        <w:r w:rsidR="00205EE8">
          <w:t>as tempe</w:t>
        </w:r>
      </w:ins>
      <w:ins w:id="1302" w:author="ara952 reza" w:date="2020-09-08T23:09:00Z">
        <w:r w:rsidR="00205EE8">
          <w:t xml:space="preserve">rature which lead to the lower values of MEF </w:t>
        </w:r>
      </w:ins>
      <w:ins w:id="1303" w:author="ara952 reza" w:date="2020-09-09T14:59:00Z">
        <w:r w:rsidR="00724262">
          <w:t>while</w:t>
        </w:r>
      </w:ins>
      <w:ins w:id="1304" w:author="ara952 reza" w:date="2020-09-08T23:10:00Z">
        <w:r w:rsidR="00205EE8">
          <w:t xml:space="preserve"> </w:t>
        </w:r>
      </w:ins>
      <w:ins w:id="1305" w:author="ara952 reza" w:date="2020-09-08T23:11:00Z">
        <w:r w:rsidR="00205EE8">
          <w:t>the model prediction provide</w:t>
        </w:r>
      </w:ins>
      <w:ins w:id="1306" w:author="ara952 reza" w:date="2020-09-09T14:59:00Z">
        <w:r w:rsidR="00724262">
          <w:t>s</w:t>
        </w:r>
      </w:ins>
      <w:ins w:id="1307" w:author="ara952 reza" w:date="2020-09-08T23:11:00Z">
        <w:r w:rsidR="00205EE8">
          <w:t xml:space="preserve"> better skills for sa</w:t>
        </w:r>
      </w:ins>
      <w:ins w:id="1308" w:author="ara952 reza" w:date="2020-09-08T23:12:00Z">
        <w:r w:rsidR="00205EE8">
          <w:t xml:space="preserve">linity at </w:t>
        </w:r>
      </w:ins>
      <w:ins w:id="1309" w:author="ara952 reza" w:date="2020-09-09T14:59:00Z">
        <w:r w:rsidR="00724262">
          <w:t xml:space="preserve">the </w:t>
        </w:r>
      </w:ins>
      <w:ins w:id="1310" w:author="ara952 reza" w:date="2020-09-08T23:12:00Z">
        <w:r w:rsidR="00205EE8">
          <w:t>bottom and middle layer than surface.</w:t>
        </w:r>
      </w:ins>
      <w:ins w:id="1311" w:author="ara952 reza" w:date="2020-09-09T16:27:00Z">
        <w:r w:rsidR="004A4893">
          <w:t xml:space="preserve"> The MEF is function of RMSE and the variance of observations according to</w:t>
        </w:r>
      </w:ins>
      <w:ins w:id="1312" w:author="ara952 reza" w:date="2020-09-09T16:28:00Z">
        <w:r w:rsidR="004A4893">
          <w:t xml:space="preserve"> </w:t>
        </w:r>
      </w:ins>
      <w:ins w:id="1313" w:author="ara952 reza" w:date="2020-09-09T16:27:00Z">
        <w:r w:rsidR="004A4893">
          <w:t xml:space="preserve"> </w:t>
        </w:r>
      </w:ins>
      <m:oMath>
        <m:r>
          <w:ins w:id="1314" w:author="ara952 reza" w:date="2020-09-09T16:27:00Z">
            <w:rPr>
              <w:rFonts w:ascii="Cambria Math" w:hAnsi="Cambria Math"/>
            </w:rPr>
            <m:t>ME</m:t>
          </w:ins>
        </m:r>
        <m:r>
          <w:ins w:id="1315" w:author="ara952 reza" w:date="2020-09-09T16:28:00Z">
            <w:rPr>
              <w:rFonts w:ascii="Cambria Math" w:hAnsi="Cambria Math"/>
            </w:rPr>
            <m:t xml:space="preserve">F=1- </m:t>
          </w:ins>
        </m:r>
        <m:f>
          <m:fPr>
            <m:type m:val="skw"/>
            <m:ctrlPr>
              <w:ins w:id="1316" w:author="ara952 reza" w:date="2020-09-09T16:28:00Z">
                <w:rPr>
                  <w:rFonts w:ascii="Cambria Math" w:hAnsi="Cambria Math"/>
                  <w:i/>
                </w:rPr>
              </w:ins>
            </m:ctrlPr>
          </m:fPr>
          <m:num>
            <m:sSup>
              <m:sSupPr>
                <m:ctrlPr>
                  <w:ins w:id="1317" w:author="ara952 reza" w:date="2020-09-09T16:28:00Z">
                    <w:rPr>
                      <w:rFonts w:ascii="Cambria Math" w:hAnsi="Cambria Math"/>
                      <w:i/>
                    </w:rPr>
                  </w:ins>
                </m:ctrlPr>
              </m:sSupPr>
              <m:e>
                <m:r>
                  <w:ins w:id="1318" w:author="ara952 reza" w:date="2020-09-09T16:28:00Z">
                    <w:rPr>
                      <w:rFonts w:ascii="Cambria Math" w:hAnsi="Cambria Math"/>
                    </w:rPr>
                    <m:t>RMSE</m:t>
                  </w:ins>
                </m:r>
              </m:e>
              <m:sup>
                <m:r>
                  <w:ins w:id="1319" w:author="ara952 reza" w:date="2020-09-09T16:28:00Z">
                    <w:rPr>
                      <w:rFonts w:ascii="Cambria Math" w:hAnsi="Cambria Math"/>
                    </w:rPr>
                    <m:t>2</m:t>
                  </w:ins>
                </m:r>
              </m:sup>
            </m:sSup>
          </m:num>
          <m:den>
            <m:sSup>
              <m:sSupPr>
                <m:ctrlPr>
                  <w:ins w:id="1320" w:author="ara952 reza" w:date="2020-09-09T16:28:00Z">
                    <w:rPr>
                      <w:rFonts w:ascii="Cambria Math" w:hAnsi="Cambria Math"/>
                      <w:i/>
                    </w:rPr>
                  </w:ins>
                </m:ctrlPr>
              </m:sSupPr>
              <m:e>
                <m:r>
                  <w:ins w:id="1321" w:author="ara952 reza" w:date="2020-09-09T16:28:00Z">
                    <w:rPr>
                      <w:rFonts w:ascii="Cambria Math" w:hAnsi="Cambria Math"/>
                    </w:rPr>
                    <m:t>S</m:t>
                  </w:ins>
                </m:r>
              </m:e>
              <m:sup>
                <m:r>
                  <w:ins w:id="1322" w:author="ara952 reza" w:date="2020-09-09T16:28:00Z">
                    <w:rPr>
                      <w:rFonts w:ascii="Cambria Math" w:hAnsi="Cambria Math"/>
                    </w:rPr>
                    <m:t>2</m:t>
                  </w:ins>
                </m:r>
              </m:sup>
            </m:sSup>
          </m:den>
        </m:f>
      </m:oMath>
      <w:ins w:id="1323" w:author="ara952 reza" w:date="2020-09-09T16:31:00Z">
        <w:r w:rsidR="004A4893">
          <w:rPr>
            <w:rFonts w:eastAsiaTheme="minorEastAsia"/>
          </w:rPr>
          <w:t xml:space="preserve"> which</w:t>
        </w:r>
      </w:ins>
      <w:ins w:id="1324" w:author="ara952 reza" w:date="2020-09-09T16:32:00Z">
        <w:r w:rsidR="004A4893">
          <w:rPr>
            <w:rFonts w:eastAsiaTheme="minorEastAsia"/>
          </w:rPr>
          <w:t xml:space="preserve"> S</w:t>
        </w:r>
        <w:r w:rsidR="004A4893">
          <w:rPr>
            <w:rFonts w:eastAsiaTheme="minorEastAsia"/>
            <w:vertAlign w:val="superscript"/>
          </w:rPr>
          <w:t>2</w:t>
        </w:r>
        <w:r w:rsidR="004A4893">
          <w:rPr>
            <w:rFonts w:eastAsiaTheme="minorEastAsia"/>
          </w:rPr>
          <w:t xml:space="preserve"> represent</w:t>
        </w:r>
      </w:ins>
      <w:ins w:id="1325" w:author="ara952 reza" w:date="2020-09-09T22:15:00Z">
        <w:r w:rsidR="005E0C54">
          <w:rPr>
            <w:rFonts w:eastAsiaTheme="minorEastAsia"/>
          </w:rPr>
          <w:t>s</w:t>
        </w:r>
      </w:ins>
      <w:ins w:id="1326" w:author="ara952 reza" w:date="2020-09-09T16:32:00Z">
        <w:r w:rsidR="004A4893">
          <w:rPr>
            <w:rFonts w:eastAsiaTheme="minorEastAsia"/>
          </w:rPr>
          <w:t xml:space="preserve"> the variance of observations</w:t>
        </w:r>
      </w:ins>
      <w:ins w:id="1327" w:author="ara952 reza" w:date="2020-09-09T16:28:00Z">
        <w:r w:rsidR="004A4893">
          <w:rPr>
            <w:rFonts w:eastAsiaTheme="minorEastAsia"/>
          </w:rPr>
          <w:t xml:space="preserve">. </w:t>
        </w:r>
      </w:ins>
      <w:ins w:id="1328" w:author="ara952 reza" w:date="2020-09-09T16:29:00Z">
        <w:r w:rsidR="004A4893">
          <w:rPr>
            <w:rFonts w:eastAsiaTheme="minorEastAsia"/>
          </w:rPr>
          <w:t xml:space="preserve">In the case of salinity, all layers have almost the same RMSE close to 0.20 while </w:t>
        </w:r>
      </w:ins>
      <w:ins w:id="1329" w:author="ara952 reza" w:date="2020-09-09T16:30:00Z">
        <w:r w:rsidR="004A4893">
          <w:rPr>
            <w:rFonts w:eastAsiaTheme="minorEastAsia"/>
          </w:rPr>
          <w:t xml:space="preserve">there is a significant difference in their CTD </w:t>
        </w:r>
      </w:ins>
      <w:ins w:id="1330" w:author="ara952 reza" w:date="2020-09-09T16:31:00Z">
        <w:r w:rsidR="004A4893">
          <w:rPr>
            <w:rFonts w:eastAsiaTheme="minorEastAsia"/>
          </w:rPr>
          <w:t xml:space="preserve">variance at 0.06, 0.17, and 0.24 at the surface, middle, and bottom layer, </w:t>
        </w:r>
      </w:ins>
      <w:ins w:id="1331" w:author="ara952 reza" w:date="2020-09-09T16:34:00Z">
        <w:r w:rsidR="003B39B6">
          <w:rPr>
            <w:rFonts w:eastAsiaTheme="minorEastAsia"/>
          </w:rPr>
          <w:t>respectively. Also</w:t>
        </w:r>
      </w:ins>
      <w:ins w:id="1332" w:author="ara952 reza" w:date="2020-09-09T16:33:00Z">
        <w:r w:rsidR="004A4893">
          <w:rPr>
            <w:rFonts w:eastAsiaTheme="minorEastAsia"/>
          </w:rPr>
          <w:t>, lowe</w:t>
        </w:r>
        <w:r w:rsidR="003B39B6">
          <w:rPr>
            <w:rFonts w:eastAsiaTheme="minorEastAsia"/>
          </w:rPr>
          <w:t>r</w:t>
        </w:r>
        <w:r w:rsidR="004A4893">
          <w:rPr>
            <w:rFonts w:eastAsiaTheme="minorEastAsia"/>
          </w:rPr>
          <w:t xml:space="preserve"> values of </w:t>
        </w:r>
        <w:r w:rsidR="003B39B6">
          <w:rPr>
            <w:rFonts w:eastAsiaTheme="minorEastAsia"/>
          </w:rPr>
          <w:t>std at the surface</w:t>
        </w:r>
      </w:ins>
      <w:ins w:id="1333" w:author="ara952 reza" w:date="2020-09-09T16:34:00Z">
        <w:r w:rsidR="003B39B6">
          <w:rPr>
            <w:rFonts w:eastAsiaTheme="minorEastAsia"/>
          </w:rPr>
          <w:t xml:space="preserve"> in comparison to the middle and bottom layer</w:t>
        </w:r>
      </w:ins>
      <w:ins w:id="1334" w:author="ara952 reza" w:date="2020-09-09T16:33:00Z">
        <w:r w:rsidR="003B39B6">
          <w:rPr>
            <w:rFonts w:eastAsiaTheme="minorEastAsia"/>
          </w:rPr>
          <w:t xml:space="preserve"> indicate that the </w:t>
        </w:r>
      </w:ins>
      <w:ins w:id="1335" w:author="ara952 reza" w:date="2020-09-09T16:34:00Z">
        <w:r w:rsidR="003B39B6">
          <w:rPr>
            <w:rFonts w:eastAsiaTheme="minorEastAsia"/>
          </w:rPr>
          <w:t>surface layer is more homogeneous</w:t>
        </w:r>
      </w:ins>
      <w:ins w:id="1336" w:author="ara952 reza" w:date="2020-09-09T16:37:00Z">
        <w:r w:rsidR="003B39B6">
          <w:rPr>
            <w:rFonts w:eastAsiaTheme="minorEastAsia"/>
          </w:rPr>
          <w:t xml:space="preserve">. </w:t>
        </w:r>
      </w:ins>
      <w:ins w:id="1337" w:author="ara952 reza" w:date="2020-09-09T16:40:00Z">
        <w:r w:rsidR="003B39B6">
          <w:rPr>
            <w:rFonts w:eastAsiaTheme="minorEastAsia"/>
          </w:rPr>
          <w:t>Also, the variance o</w:t>
        </w:r>
      </w:ins>
      <w:ins w:id="1338" w:author="ara952 reza" w:date="2020-09-09T16:41:00Z">
        <w:r w:rsidR="003B39B6">
          <w:rPr>
            <w:rFonts w:eastAsiaTheme="minorEastAsia"/>
          </w:rPr>
          <w:t xml:space="preserve">f salinity is much </w:t>
        </w:r>
      </w:ins>
      <w:ins w:id="1339" w:author="ara952 reza" w:date="2020-09-09T22:15:00Z">
        <w:r w:rsidR="005E0C54">
          <w:rPr>
            <w:rFonts w:eastAsiaTheme="minorEastAsia"/>
          </w:rPr>
          <w:t>smaller</w:t>
        </w:r>
      </w:ins>
      <w:ins w:id="1340" w:author="ara952 reza" w:date="2020-09-09T16:41:00Z">
        <w:r w:rsidR="003B39B6">
          <w:rPr>
            <w:rFonts w:eastAsiaTheme="minorEastAsia"/>
          </w:rPr>
          <w:t xml:space="preserve"> than salinity and a small AEE can reduce the MEF.</w:t>
        </w:r>
      </w:ins>
    </w:p>
    <w:p w14:paraId="0821F15D" w14:textId="77777777" w:rsidR="003E5A56" w:rsidRDefault="003E5A56" w:rsidP="00172F2F">
      <w:pPr>
        <w:spacing w:after="0"/>
        <w:jc w:val="both"/>
        <w:rPr>
          <w:ins w:id="1341" w:author="ara952 reza" w:date="2020-09-06T11:51:00Z"/>
        </w:rPr>
      </w:pPr>
    </w:p>
    <w:p w14:paraId="20A09988" w14:textId="5611A2FB" w:rsidR="00172F2F" w:rsidDel="00C03FD6" w:rsidRDefault="00172F2F" w:rsidP="00172F2F">
      <w:pPr>
        <w:spacing w:after="0"/>
        <w:jc w:val="both"/>
        <w:rPr>
          <w:del w:id="1342" w:author="ara952 reza" w:date="2020-09-06T11:55:00Z"/>
        </w:rPr>
      </w:pPr>
      <w:del w:id="1343" w:author="ara952 reza" w:date="2020-09-06T11:55:00Z">
        <w:r w:rsidDel="00C03FD6">
          <w:delText xml:space="preserve"> comparisons are provided by scatter plots in Fig.19 and the data was binned in five depth categories 3, 20, 50, 100, and 150 m. The model temperature is generally colder than observation. The salinity has less variation and the distribution is closer to the observation than temperature and it tends to be saltier in all layers. These discrepancies between the observations and model data may result from the open boundary and initialization temperature and salinity which are from RIOPS. Also, by including more surface forcing such as wind, evaporation, and precipitation in the model run, we may archive better representation of the Bay.</w:delText>
        </w:r>
        <w:r w:rsidRPr="00707C2E" w:rsidDel="00C03FD6">
          <w:delText xml:space="preserve"> </w:delText>
        </w:r>
      </w:del>
    </w:p>
    <w:p w14:paraId="28E43925" w14:textId="4F06A73D" w:rsidR="00172F2F" w:rsidDel="00C03FD6" w:rsidRDefault="00172F2F">
      <w:pPr>
        <w:spacing w:after="0"/>
        <w:jc w:val="both"/>
        <w:rPr>
          <w:del w:id="1344" w:author="ara952 reza" w:date="2020-09-06T11:55:00Z"/>
        </w:rPr>
      </w:pPr>
      <w:del w:id="1345" w:author="ara952 reza" w:date="2020-09-06T11:55:00Z">
        <w:r w:rsidDel="00C03FD6">
          <w:delText>The temperature</w:delText>
        </w:r>
        <w:r w:rsidR="00D356C4" w:rsidDel="00C03FD6">
          <w:delText xml:space="preserve"> and salinity</w:delText>
        </w:r>
        <w:r w:rsidDel="00C03FD6">
          <w:delText xml:space="preserve"> plot</w:delText>
        </w:r>
        <w:r w:rsidR="00D356C4" w:rsidDel="00C03FD6">
          <w:delText>s</w:delText>
        </w:r>
        <w:r w:rsidDel="00C03FD6">
          <w:delText xml:space="preserve"> </w:delText>
        </w:r>
        <w:r w:rsidR="00A76E71" w:rsidDel="00C03FD6">
          <w:delText xml:space="preserve">for the </w:delText>
        </w:r>
        <w:r w:rsidDel="00C03FD6">
          <w:delText xml:space="preserve">observation </w:delText>
        </w:r>
        <w:r w:rsidR="00A76E71" w:rsidDel="00C03FD6">
          <w:delText>and</w:delText>
        </w:r>
        <w:r w:rsidDel="00C03FD6">
          <w:delText xml:space="preserve"> model data</w:delText>
        </w:r>
        <w:r w:rsidR="00A76E71" w:rsidDel="00C03FD6">
          <w:delText xml:space="preserve"> show similar water mases ranging from</w:delText>
        </w:r>
        <w:r w:rsidR="00D356C4" w:rsidDel="00C03FD6">
          <w:delText xml:space="preserve"> 8 to 16 </w:delText>
        </w:r>
        <w:r w:rsidR="00D356C4" w:rsidDel="00C03FD6">
          <w:rPr>
            <w:rFonts w:cstheme="minorHAnsi"/>
          </w:rPr>
          <w:delText>°</w:delText>
        </w:r>
        <w:r w:rsidR="00D356C4" w:rsidDel="00C03FD6">
          <w:delText>C and 31 to 34 ppt,</w:delText>
        </w:r>
        <w:r w:rsidDel="00C03FD6">
          <w:delText xml:space="preserve"> implying </w:delText>
        </w:r>
        <w:r w:rsidR="003879F5" w:rsidDel="00C03FD6">
          <w:delText xml:space="preserve">consistent </w:delText>
        </w:r>
        <w:r w:rsidDel="00C03FD6">
          <w:delText>temperature</w:delText>
        </w:r>
        <w:r w:rsidR="00D356C4" w:rsidDel="00C03FD6">
          <w:delText xml:space="preserve"> and salinity</w:delText>
        </w:r>
        <w:r w:rsidDel="00C03FD6">
          <w:delText xml:space="preserve"> mixing in </w:delText>
        </w:r>
        <w:r w:rsidR="00D356C4" w:rsidDel="00C03FD6">
          <w:delText>both</w:delText>
        </w:r>
        <w:r w:rsidR="003879F5" w:rsidDel="00C03FD6">
          <w:delText xml:space="preserve"> the</w:delText>
        </w:r>
        <w:r w:rsidR="00D356C4" w:rsidDel="00C03FD6">
          <w:delText xml:space="preserve"> </w:delText>
        </w:r>
        <w:r w:rsidDel="00C03FD6">
          <w:delText>model</w:delText>
        </w:r>
        <w:r w:rsidR="00D356C4" w:rsidDel="00C03FD6">
          <w:delText xml:space="preserve"> and observation</w:delText>
        </w:r>
        <w:r w:rsidR="003879F5" w:rsidDel="00C03FD6">
          <w:delText>s</w:delText>
        </w:r>
        <w:r w:rsidR="00D356C4" w:rsidDel="00C03FD6">
          <w:delText xml:space="preserve"> (Fig. 13 a, b)</w:delText>
        </w:r>
        <w:r w:rsidDel="00C03FD6">
          <w:delText xml:space="preserve">. Observations show a linear relationship between salinity and temperature (Fig. </w:delText>
        </w:r>
        <w:r w:rsidR="00D356C4" w:rsidDel="00C03FD6">
          <w:delText>14</w:delText>
        </w:r>
        <w:r w:rsidDel="00C03FD6">
          <w:delText xml:space="preserve"> a). The same trend is clear in the model data but with a lower gradient (Fig. </w:delText>
        </w:r>
        <w:r w:rsidR="00D356C4" w:rsidDel="00C03FD6">
          <w:delText>14</w:delText>
        </w:r>
        <w:r w:rsidDel="00C03FD6">
          <w:delText>b).</w:delText>
        </w:r>
      </w:del>
    </w:p>
    <w:p w14:paraId="1D5DC3F2" w14:textId="77777777" w:rsidR="00C03FD6" w:rsidRDefault="00C03FD6" w:rsidP="000E2D6B">
      <w:pPr>
        <w:rPr>
          <w:ins w:id="1346" w:author="ara952 reza" w:date="2020-09-06T11:51:00Z"/>
        </w:rPr>
      </w:pPr>
    </w:p>
    <w:p w14:paraId="7CD46B4B" w14:textId="447CA966" w:rsidR="00172F2F" w:rsidDel="00C03FD6" w:rsidRDefault="00C03FD6" w:rsidP="00C03FD6">
      <w:pPr>
        <w:rPr>
          <w:del w:id="1347" w:author="ara952 reza" w:date="2020-09-06T11:55:00Z"/>
        </w:rPr>
      </w:pPr>
      <w:del w:id="1348" w:author="ara952 reza" w:date="2020-09-06T11:56:00Z">
        <w:r w:rsidDel="00C03FD6">
          <w:rPr>
            <w:noProof/>
          </w:rPr>
          <mc:AlternateContent>
            <mc:Choice Requires="wps">
              <w:drawing>
                <wp:anchor distT="0" distB="0" distL="114300" distR="114300" simplePos="0" relativeHeight="251756544" behindDoc="0" locked="0" layoutInCell="1" allowOverlap="1" wp14:anchorId="757AD92E" wp14:editId="40CE8867">
                  <wp:simplePos x="0" y="0"/>
                  <wp:positionH relativeFrom="margin">
                    <wp:posOffset>137160</wp:posOffset>
                  </wp:positionH>
                  <wp:positionV relativeFrom="paragraph">
                    <wp:posOffset>2647950</wp:posOffset>
                  </wp:positionV>
                  <wp:extent cx="5476875" cy="295275"/>
                  <wp:effectExtent l="0" t="0" r="9525" b="9525"/>
                  <wp:wrapTopAndBottom/>
                  <wp:docPr id="98" name="Text Box 98"/>
                  <wp:cNvGraphicFramePr/>
                  <a:graphic xmlns:a="http://schemas.openxmlformats.org/drawingml/2006/main">
                    <a:graphicData uri="http://schemas.microsoft.com/office/word/2010/wordprocessingShape">
                      <wps:wsp>
                        <wps:cNvSpPr txBox="1"/>
                        <wps:spPr>
                          <a:xfrm>
                            <a:off x="0" y="0"/>
                            <a:ext cx="5476875" cy="295275"/>
                          </a:xfrm>
                          <a:prstGeom prst="rect">
                            <a:avLst/>
                          </a:prstGeom>
                          <a:solidFill>
                            <a:prstClr val="white"/>
                          </a:solidFill>
                          <a:ln>
                            <a:noFill/>
                          </a:ln>
                        </wps:spPr>
                        <wps:txbx>
                          <w:txbxContent>
                            <w:p w14:paraId="0DB807EE" w14:textId="25C1B164" w:rsidR="009D6B96" w:rsidRPr="00C068D4" w:rsidRDefault="009D6B96">
                              <w:pPr>
                                <w:pStyle w:val="Caption"/>
                                <w:rPr>
                                  <w:noProof/>
                                </w:rPr>
                                <w:pPrChange w:id="1349" w:author="ara952 reza" w:date="2020-04-01T23:05: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AD92E" id="Text Box 98" o:spid="_x0000_s1131" type="#_x0000_t202" style="position:absolute;margin-left:10.8pt;margin-top:208.5pt;width:431.25pt;height:23.2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" stroked="f">
                  <v:textbox inset="0,0,0,0">
                    <w:txbxContent>
                      <w:p w14:paraId="0DB807EE" w14:textId="25C1B164" w:rsidR="009D6B96" w:rsidRPr="00C068D4" w:rsidRDefault="009D6B96">
                        <w:pPr>
                          <w:pStyle w:val="Caption"/>
                          <w:rPr>
                            <w:noProof/>
                          </w:rPr>
                          <w:pPrChange w:id="1350" w:author="ara952 reza" w:date="2020-04-01T23:05:00Z">
                            <w:pPr/>
                          </w:pPrChange>
                        </w:pPr>
                      </w:p>
                    </w:txbxContent>
                  </v:textbox>
                  <w10:wrap type="topAndBottom" anchorx="margin"/>
                </v:shape>
              </w:pict>
            </mc:Fallback>
          </mc:AlternateContent>
        </w:r>
        <w:r w:rsidR="00235F00" w:rsidDel="00C03FD6">
          <w:rPr>
            <w:noProof/>
          </w:rPr>
          <mc:AlternateContent>
            <mc:Choice Requires="wps">
              <w:drawing>
                <wp:anchor distT="0" distB="0" distL="114300" distR="114300" simplePos="0" relativeHeight="251747328" behindDoc="0" locked="0" layoutInCell="1" allowOverlap="1" wp14:anchorId="382AF69D" wp14:editId="4E53B9E0">
                  <wp:simplePos x="0" y="0"/>
                  <wp:positionH relativeFrom="column">
                    <wp:posOffset>371475</wp:posOffset>
                  </wp:positionH>
                  <wp:positionV relativeFrom="paragraph">
                    <wp:posOffset>2278380</wp:posOffset>
                  </wp:positionV>
                  <wp:extent cx="4838700" cy="266700"/>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4838700" cy="266700"/>
                          </a:xfrm>
                          <a:prstGeom prst="rect">
                            <a:avLst/>
                          </a:prstGeom>
                          <a:solidFill>
                            <a:prstClr val="white"/>
                          </a:solidFill>
                          <a:ln>
                            <a:noFill/>
                          </a:ln>
                        </wps:spPr>
                        <wps:txbx>
                          <w:txbxContent>
                            <w:p w14:paraId="191F1976" w14:textId="1676362E" w:rsidR="009D6B96" w:rsidRPr="00A26117" w:rsidRDefault="009D6B96">
                              <w:pPr>
                                <w:pStyle w:val="Caption"/>
                                <w:rPr>
                                  <w:noProof/>
                                </w:rPr>
                                <w:pPrChange w:id="1351" w:author="ara952 reza" w:date="2020-04-01T23:0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AF69D" id="Text Box 93" o:spid="_x0000_s1132" type="#_x0000_t202" style="position:absolute;margin-left:29.25pt;margin-top:179.4pt;width:381pt;height:2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" stroked="f">
                  <v:textbox inset="0,0,0,0">
                    <w:txbxContent>
                      <w:p w14:paraId="191F1976" w14:textId="1676362E" w:rsidR="009D6B96" w:rsidRPr="00A26117" w:rsidRDefault="009D6B96">
                        <w:pPr>
                          <w:pStyle w:val="Caption"/>
                          <w:rPr>
                            <w:noProof/>
                          </w:rPr>
                          <w:pPrChange w:id="1352" w:author="ara952 reza" w:date="2020-04-01T23:02:00Z">
                            <w:pPr/>
                          </w:pPrChange>
                        </w:pPr>
                      </w:p>
                    </w:txbxContent>
                  </v:textbox>
                  <w10:wrap type="topAndBottom"/>
                </v:shape>
              </w:pict>
            </mc:Fallback>
          </mc:AlternateContent>
        </w:r>
      </w:del>
      <w:del w:id="1353" w:author="ara952 reza" w:date="2020-09-06T11:58:00Z">
        <w:r w:rsidR="00235F00" w:rsidDel="00C03FD6">
          <w:rPr>
            <w:noProof/>
          </w:rPr>
          <mc:AlternateContent>
            <mc:Choice Requires="wps">
              <w:drawing>
                <wp:anchor distT="0" distB="0" distL="114300" distR="114300" simplePos="0" relativeHeight="251750400" behindDoc="0" locked="0" layoutInCell="1" allowOverlap="1" wp14:anchorId="649E17C4" wp14:editId="7D0E93C6">
                  <wp:simplePos x="0" y="0"/>
                  <wp:positionH relativeFrom="margin">
                    <wp:posOffset>3021330</wp:posOffset>
                  </wp:positionH>
                  <wp:positionV relativeFrom="paragraph">
                    <wp:posOffset>316230</wp:posOffset>
                  </wp:positionV>
                  <wp:extent cx="243840" cy="3048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43840" cy="304800"/>
                          </a:xfrm>
                          <a:prstGeom prst="rect">
                            <a:avLst/>
                          </a:prstGeom>
                          <a:noFill/>
                          <a:ln w="6350">
                            <a:noFill/>
                          </a:ln>
                        </wps:spPr>
                        <wps:txbx>
                          <w:txbxContent>
                            <w:p w14:paraId="3216363F" w14:textId="4BE358E1" w:rsidR="009D6B96" w:rsidRDefault="009D6B96" w:rsidP="00AD0B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E17C4" id="Text Box 95" o:spid="_x0000_s1133" type="#_x0000_t202" style="position:absolute;margin-left:237.9pt;margin-top:24.9pt;width:19.2pt;height:24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" filled="f" stroked="f" strokeweight=".5pt">
                  <v:textbox>
                    <w:txbxContent>
                      <w:p w14:paraId="3216363F" w14:textId="4BE358E1" w:rsidR="009D6B96" w:rsidRDefault="009D6B96" w:rsidP="00AD0B99"/>
                    </w:txbxContent>
                  </v:textbox>
                  <w10:wrap anchorx="margin"/>
                </v:shape>
              </w:pict>
            </mc:Fallback>
          </mc:AlternateContent>
        </w:r>
        <w:r w:rsidR="00AD0B99" w:rsidDel="00C03FD6">
          <w:rPr>
            <w:noProof/>
          </w:rPr>
          <mc:AlternateContent>
            <mc:Choice Requires="wps">
              <w:drawing>
                <wp:anchor distT="0" distB="0" distL="114300" distR="114300" simplePos="0" relativeHeight="251748352" behindDoc="0" locked="0" layoutInCell="1" allowOverlap="1" wp14:anchorId="63017DB4" wp14:editId="3348051F">
                  <wp:simplePos x="0" y="0"/>
                  <wp:positionH relativeFrom="margin">
                    <wp:align>left</wp:align>
                  </wp:positionH>
                  <wp:positionV relativeFrom="paragraph">
                    <wp:posOffset>297180</wp:posOffset>
                  </wp:positionV>
                  <wp:extent cx="243840" cy="3048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43840" cy="304800"/>
                          </a:xfrm>
                          <a:prstGeom prst="rect">
                            <a:avLst/>
                          </a:prstGeom>
                          <a:noFill/>
                          <a:ln w="6350">
                            <a:noFill/>
                          </a:ln>
                        </wps:spPr>
                        <wps:txbx>
                          <w:txbxContent>
                            <w:p w14:paraId="05F06E4A" w14:textId="7DB131D1" w:rsidR="009D6B96" w:rsidRDefault="009D6B9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17DB4" id="Text Box 94" o:spid="_x0000_s1134" type="#_x0000_t202" style="position:absolute;margin-left:0;margin-top:23.4pt;width:19.2pt;height:24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" filled="f" stroked="f" strokeweight=".5pt">
                  <v:textbox>
                    <w:txbxContent>
                      <w:p w14:paraId="05F06E4A" w14:textId="7DB131D1" w:rsidR="009D6B96" w:rsidRDefault="009D6B96"/>
                    </w:txbxContent>
                  </v:textbox>
                  <w10:wrap anchorx="margin"/>
                </v:shape>
              </w:pict>
            </mc:Fallback>
          </mc:AlternateContent>
        </w:r>
      </w:del>
    </w:p>
    <w:p w14:paraId="03932D37" w14:textId="412FE94B" w:rsidR="006F7B81" w:rsidDel="00C03FD6" w:rsidRDefault="00C03FD6" w:rsidP="00C03FD6">
      <w:pPr>
        <w:rPr>
          <w:del w:id="1354" w:author="ara952 reza" w:date="2020-09-06T11:55:00Z"/>
          <w:b/>
          <w:bCs/>
        </w:rPr>
      </w:pPr>
      <w:del w:id="1355" w:author="ara952 reza" w:date="2020-09-06T11:57:00Z">
        <w:r w:rsidDel="00C03FD6">
          <w:rPr>
            <w:noProof/>
          </w:rPr>
          <mc:AlternateContent>
            <mc:Choice Requires="wps">
              <w:drawing>
                <wp:anchor distT="0" distB="0" distL="114300" distR="114300" simplePos="0" relativeHeight="251759616" behindDoc="0" locked="0" layoutInCell="1" allowOverlap="1" wp14:anchorId="211D0D4D" wp14:editId="6CF94934">
                  <wp:simplePos x="0" y="0"/>
                  <wp:positionH relativeFrom="column">
                    <wp:posOffset>2209800</wp:posOffset>
                  </wp:positionH>
                  <wp:positionV relativeFrom="paragraph">
                    <wp:posOffset>95250</wp:posOffset>
                  </wp:positionV>
                  <wp:extent cx="731520" cy="198120"/>
                  <wp:effectExtent l="0" t="0" r="0" b="0"/>
                  <wp:wrapNone/>
                  <wp:docPr id="100" name="Text Box 100"/>
                  <wp:cNvGraphicFramePr/>
                  <a:graphic xmlns:a="http://schemas.openxmlformats.org/drawingml/2006/main">
                    <a:graphicData uri="http://schemas.microsoft.com/office/word/2010/wordprocessingShape">
                      <wps:wsp>
                        <wps:cNvSpPr txBox="1"/>
                        <wps:spPr>
                          <a:xfrm flipH="1">
                            <a:off x="0" y="0"/>
                            <a:ext cx="731520" cy="198120"/>
                          </a:xfrm>
                          <a:prstGeom prst="rect">
                            <a:avLst/>
                          </a:prstGeom>
                          <a:noFill/>
                          <a:ln w="6350">
                            <a:noFill/>
                          </a:ln>
                        </wps:spPr>
                        <wps:txbx>
                          <w:txbxContent>
                            <w:p w14:paraId="7EC1BB4A" w14:textId="34CD28DC" w:rsidR="009D6B96" w:rsidRDefault="009D6B96" w:rsidP="00CC68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D0D4D" id="Text Box 100" o:spid="_x0000_s1135" type="#_x0000_t202" style="position:absolute;margin-left:174pt;margin-top:7.5pt;width:57.6pt;height:15.6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" filled="f" stroked="f" strokeweight=".5pt">
                  <v:textbox>
                    <w:txbxContent>
                      <w:p w14:paraId="7EC1BB4A" w14:textId="34CD28DC" w:rsidR="009D6B96" w:rsidRDefault="009D6B96" w:rsidP="00CC68D4"/>
                    </w:txbxContent>
                  </v:textbox>
                </v:shape>
              </w:pict>
            </mc:Fallback>
          </mc:AlternateContent>
        </w:r>
      </w:del>
      <w:del w:id="1356" w:author="ara952 reza" w:date="2020-09-06T11:58:00Z">
        <w:r w:rsidDel="00C03FD6">
          <w:rPr>
            <w:noProof/>
          </w:rPr>
          <mc:AlternateContent>
            <mc:Choice Requires="wps">
              <w:drawing>
                <wp:anchor distT="0" distB="0" distL="114300" distR="114300" simplePos="0" relativeHeight="251757568" behindDoc="0" locked="0" layoutInCell="1" allowOverlap="1" wp14:anchorId="487B16C0" wp14:editId="327A5304">
                  <wp:simplePos x="0" y="0"/>
                  <wp:positionH relativeFrom="margin">
                    <wp:posOffset>1562100</wp:posOffset>
                  </wp:positionH>
                  <wp:positionV relativeFrom="paragraph">
                    <wp:posOffset>224790</wp:posOffset>
                  </wp:positionV>
                  <wp:extent cx="281940" cy="25146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281940" cy="251460"/>
                          </a:xfrm>
                          <a:prstGeom prst="rect">
                            <a:avLst/>
                          </a:prstGeom>
                          <a:noFill/>
                          <a:ln w="6350">
                            <a:noFill/>
                          </a:ln>
                        </wps:spPr>
                        <wps:txbx>
                          <w:txbxContent>
                            <w:p w14:paraId="12AFF6A0" w14:textId="2167F58C" w:rsidR="009D6B96" w:rsidRDefault="009D6B9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7B16C0" id="Text Box 99" o:spid="_x0000_s1136" type="#_x0000_t202" style="position:absolute;margin-left:123pt;margin-top:17.7pt;width:22.2pt;height:19.8pt;z-index:251757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" filled="f" stroked="f" strokeweight=".5pt">
                  <v:textbox>
                    <w:txbxContent>
                      <w:p w14:paraId="12AFF6A0" w14:textId="2167F58C" w:rsidR="009D6B96" w:rsidRDefault="009D6B96"/>
                    </w:txbxContent>
                  </v:textbox>
                  <w10:wrap anchorx="margin"/>
                </v:shape>
              </w:pict>
            </mc:Fallback>
          </mc:AlternateContent>
        </w:r>
      </w:del>
    </w:p>
    <w:p w14:paraId="6E7A6EEF" w14:textId="62543404" w:rsidR="00507320" w:rsidDel="003A5C04" w:rsidRDefault="00507320">
      <w:pPr>
        <w:rPr>
          <w:del w:id="1357" w:author="ara952 reza" w:date="2020-09-08T23:22:00Z"/>
        </w:rPr>
        <w:pPrChange w:id="1358" w:author="ara952 reza" w:date="2020-09-06T11:55:00Z">
          <w:pPr>
            <w:spacing w:after="0"/>
            <w:jc w:val="both"/>
          </w:pPr>
        </w:pPrChange>
      </w:pPr>
      <w:del w:id="1359" w:author="ara952 reza" w:date="2020-09-08T23:22:00Z">
        <w:r w:rsidRPr="00226112" w:rsidDel="003A5C04">
          <w:rPr>
            <w:b/>
            <w:bCs/>
          </w:rPr>
          <w:delText>3.5 Sea surface temperature</w:delText>
        </w:r>
      </w:del>
    </w:p>
    <w:p w14:paraId="69FEA6A8" w14:textId="535C6B39" w:rsidR="00507320" w:rsidDel="003A5C04" w:rsidRDefault="00507320" w:rsidP="00507320">
      <w:pPr>
        <w:spacing w:after="0"/>
        <w:jc w:val="both"/>
        <w:rPr>
          <w:del w:id="1360" w:author="ara952 reza" w:date="2020-09-08T23:22:00Z"/>
        </w:rPr>
      </w:pPr>
    </w:p>
    <w:p w14:paraId="0A9B4172" w14:textId="7FFBF99F" w:rsidR="009C14F1" w:rsidRDefault="00507320" w:rsidP="006F7B81">
      <w:pPr>
        <w:spacing w:after="0"/>
        <w:jc w:val="both"/>
        <w:rPr>
          <w:ins w:id="1361" w:author="ara952 reza" w:date="2020-04-01T23:28:00Z"/>
        </w:rPr>
      </w:pPr>
      <w:del w:id="1362" w:author="ara952 reza" w:date="2020-09-08T23:22:00Z">
        <w:r w:rsidDel="003A5C04">
          <w:delText xml:space="preserve">Figure </w:delText>
        </w:r>
        <w:r w:rsidR="006F7B81" w:rsidDel="003A5C04">
          <w:delText>15</w:delText>
        </w:r>
        <w:r w:rsidDel="003A5C04">
          <w:delText xml:space="preserve"> shows the comparison between the model and sea surface temperature (SST) from the Group for </w:delText>
        </w:r>
        <w:commentRangeStart w:id="1363"/>
        <w:r w:rsidDel="003A5C04">
          <w:delText>High-Resolution Sea Surface Temperature (GHRSST) level 4 analysis which uses multi-scale two-dimensional variational algorithm with 1km resolution</w:delText>
        </w:r>
        <w:commentRangeEnd w:id="1363"/>
        <w:r w:rsidDel="003A5C04">
          <w:rPr>
            <w:rStyle w:val="CommentReference"/>
          </w:rPr>
          <w:commentReference w:id="1363"/>
        </w:r>
        <w:r w:rsidR="006A1A81" w:rsidDel="003A5C04">
          <w:delText>(Chao et al., 2009)</w:delText>
        </w:r>
        <w:r w:rsidDel="003A5C04">
          <w:delText>.</w:delText>
        </w:r>
        <w:r w:rsidRPr="00D812B4" w:rsidDel="003A5C04">
          <w:delText xml:space="preserve"> </w:delText>
        </w:r>
        <w:r w:rsidDel="003A5C04">
          <w:delText xml:space="preserve">Two daily and two monthly SST maps are shown in the Figure </w:delText>
        </w:r>
        <w:r w:rsidR="006F7B81" w:rsidDel="003A5C04">
          <w:delText>15</w:delText>
        </w:r>
        <w:r w:rsidDel="003A5C04">
          <w:delText xml:space="preserve">. On July 31(Fig. </w:delText>
        </w:r>
        <w:r w:rsidR="006F7B81" w:rsidDel="003A5C04">
          <w:delText>15</w:delText>
        </w:r>
        <w:r w:rsidDel="003A5C04">
          <w:delText>a),</w:delText>
        </w:r>
        <w:r w:rsidRPr="00D812B4" w:rsidDel="003A5C04">
          <w:delText xml:space="preserve"> </w:delText>
        </w:r>
        <w:r w:rsidDel="003A5C04">
          <w:delText xml:space="preserve">the warm water enters the Bay at the open boundary and in the middle </w:delText>
        </w:r>
        <w:commentRangeStart w:id="1364"/>
        <w:commentRangeStart w:id="1365"/>
        <w:commentRangeStart w:id="1366"/>
        <w:commentRangeStart w:id="1367"/>
        <w:r w:rsidDel="003A5C04">
          <w:delText>of the bay a warmer mass is trapped between the cooler one, at the head of the Bay the water becomes cooler, and Grand Manan Island is surrounded by cooler water.</w:delText>
        </w:r>
        <w:commentRangeEnd w:id="1364"/>
        <w:r w:rsidDel="003A5C04">
          <w:rPr>
            <w:rStyle w:val="CommentReference"/>
          </w:rPr>
          <w:commentReference w:id="1364"/>
        </w:r>
        <w:commentRangeEnd w:id="1365"/>
        <w:r w:rsidR="00222903" w:rsidDel="003A5C04">
          <w:rPr>
            <w:rStyle w:val="CommentReference"/>
          </w:rPr>
          <w:commentReference w:id="1365"/>
        </w:r>
        <w:commentRangeEnd w:id="1366"/>
        <w:r w:rsidR="003879F5" w:rsidDel="003A5C04">
          <w:rPr>
            <w:rStyle w:val="CommentReference"/>
          </w:rPr>
          <w:commentReference w:id="1366"/>
        </w:r>
        <w:commentRangeEnd w:id="1367"/>
        <w:r w:rsidR="00721AA9" w:rsidDel="003A5C04">
          <w:rPr>
            <w:rStyle w:val="CommentReference"/>
          </w:rPr>
          <w:commentReference w:id="1367"/>
        </w:r>
      </w:del>
    </w:p>
    <w:p w14:paraId="50D061CE" w14:textId="6B5F8FA3" w:rsidR="009C14F1" w:rsidRDefault="009C14F1" w:rsidP="006F7B81">
      <w:pPr>
        <w:spacing w:after="0"/>
        <w:jc w:val="both"/>
        <w:rPr>
          <w:ins w:id="1368" w:author="ara952 reza" w:date="2020-04-01T23:28:00Z"/>
        </w:rPr>
      </w:pPr>
    </w:p>
    <w:p w14:paraId="4C16473E" w14:textId="0DB7E613" w:rsidR="009C14F1" w:rsidRDefault="009C14F1" w:rsidP="006F7B81">
      <w:pPr>
        <w:spacing w:after="0"/>
        <w:jc w:val="both"/>
        <w:rPr>
          <w:ins w:id="1369" w:author="ara952 reza" w:date="2020-04-01T23:28:00Z"/>
        </w:rPr>
      </w:pPr>
    </w:p>
    <w:p w14:paraId="6302247E" w14:textId="643EDB73" w:rsidR="009C14F1" w:rsidRDefault="009C14F1" w:rsidP="006F7B81">
      <w:pPr>
        <w:spacing w:after="0"/>
        <w:jc w:val="both"/>
        <w:rPr>
          <w:ins w:id="1370" w:author="ara952 reza" w:date="2020-04-01T23:28:00Z"/>
        </w:rPr>
      </w:pPr>
    </w:p>
    <w:p w14:paraId="5A75B746" w14:textId="03A8BEF8" w:rsidR="009C14F1" w:rsidRDefault="009C14F1" w:rsidP="006F7B81">
      <w:pPr>
        <w:spacing w:after="0"/>
        <w:jc w:val="both"/>
        <w:rPr>
          <w:ins w:id="1371" w:author="ara952 reza" w:date="2020-09-11T11:33:00Z"/>
        </w:rPr>
      </w:pPr>
    </w:p>
    <w:p w14:paraId="7BB2E2D1" w14:textId="77777777" w:rsidR="00BB2126" w:rsidRDefault="00BB2126" w:rsidP="006F7B81">
      <w:pPr>
        <w:spacing w:after="0"/>
        <w:jc w:val="both"/>
        <w:rPr>
          <w:ins w:id="1372" w:author="ara952 reza" w:date="2020-04-01T23:27:00Z"/>
        </w:rPr>
      </w:pPr>
    </w:p>
    <w:p w14:paraId="6544F00E" w14:textId="77777777" w:rsidR="009C14F1" w:rsidRPr="00DB6533" w:rsidRDefault="009C14F1" w:rsidP="009C14F1">
      <w:pPr>
        <w:spacing w:after="0"/>
        <w:jc w:val="both"/>
        <w:rPr>
          <w:ins w:id="1373" w:author="ara952 reza" w:date="2020-04-01T23:28:00Z"/>
          <w:b/>
          <w:bCs/>
        </w:rPr>
      </w:pPr>
      <w:ins w:id="1374" w:author="ara952 reza" w:date="2020-04-01T23:28:00Z">
        <w:r w:rsidRPr="00DB6533">
          <w:rPr>
            <w:b/>
            <w:bCs/>
          </w:rPr>
          <w:lastRenderedPageBreak/>
          <w:t xml:space="preserve">4 </w:t>
        </w:r>
        <w:r>
          <w:rPr>
            <w:b/>
            <w:bCs/>
          </w:rPr>
          <w:t>S</w:t>
        </w:r>
        <w:r w:rsidRPr="00DB6533">
          <w:rPr>
            <w:b/>
            <w:bCs/>
          </w:rPr>
          <w:t>umm</w:t>
        </w:r>
        <w:r>
          <w:rPr>
            <w:b/>
            <w:bCs/>
          </w:rPr>
          <w:t>a</w:t>
        </w:r>
        <w:r w:rsidRPr="00DB6533">
          <w:rPr>
            <w:b/>
            <w:bCs/>
          </w:rPr>
          <w:t xml:space="preserve">ry </w:t>
        </w:r>
      </w:ins>
    </w:p>
    <w:p w14:paraId="20BA34AF" w14:textId="77777777" w:rsidR="009C14F1" w:rsidRDefault="009C14F1" w:rsidP="009C14F1">
      <w:pPr>
        <w:spacing w:after="0"/>
        <w:jc w:val="both"/>
        <w:rPr>
          <w:ins w:id="1375" w:author="ara952 reza" w:date="2020-04-01T23:28:00Z"/>
          <w:b/>
          <w:bCs/>
        </w:rPr>
      </w:pPr>
    </w:p>
    <w:p w14:paraId="2283F11F" w14:textId="68E2460C" w:rsidR="009C14F1" w:rsidRDefault="009C14F1" w:rsidP="009C14F1">
      <w:pPr>
        <w:spacing w:after="0"/>
        <w:jc w:val="both"/>
        <w:rPr>
          <w:ins w:id="1376" w:author="ara952 reza" w:date="2020-04-01T23:29:00Z"/>
        </w:rPr>
      </w:pPr>
      <w:ins w:id="1377" w:author="ara952 reza" w:date="2020-04-01T23:28:00Z">
        <w:r>
          <w:t xml:space="preserve">In this work, a three-dimensional coastal ocean model is developed based on the FVCOM. The model is configured to run in baroclinic mode by including the temperature and salinity, tidal level, and Saint John River water level. A high-resolution mesh was generated to resolve the complex geometry of the lower Saint John River to capture the freshwater plume discharge </w:t>
        </w:r>
      </w:ins>
      <w:ins w:id="1378" w:author="ara952 reza" w:date="2020-09-11T11:33:00Z">
        <w:r w:rsidR="00BB2126">
          <w:fldChar w:fldCharType="begin" w:fldLock="1"/>
        </w:r>
      </w:ins>
      <w:r w:rsidR="009D6B96">
        <w:instrText>ADDIN CSL_CITATION {"citationItems":[{"id":"ITEM-1","itemData":{"DOI":"10.1016/j.csr.2013.11.007","ISSN":"02784343","abstract":"The issue of appropriate resolution of coastal models is addressed in this paper. The quality of coastal predictions from three different spatial resolutions of a coastal ocean model is assessed in the context of simulation of the freshwater front in Liverpool Bay. Model performance is examined during the study period February 2008 using a 3-D baroclinic hydrodynamic model. Some characteristic lengthscales and non-dimensional numbers are introduced to describe the coastal plume and freshwater front. Metrics based on these lengthscales and the governing physical processes are used to assess model performance and these metrics have been calculated for the suite of downscaled models and compared with observations.Increased model resolution was found to better capture the position and strength of the freshwater front. However, instabilities along the front such as the tidal excursion led to large temporal and spatial variability in its position in the highest resolution model. By examining the spatial structure of the baroclinic Rossby radius in each model we identify which lengthscales are being resolved at different resolutions. In this dynamic environment it is more valuable to represent the governing time and space scales, rather than relying on strict point by point tests when evaluating model skill.","author":[{"dropping-particle":"","family":"Bricheno","given":"Lucy M.","non-dropping-particle":"","parse-names":false,"suffix":""},{"dropping-particle":"","family":"Wolf","given":"Judith M.","non-dropping-particle":"","parse-names":false,"suffix":""},{"dropping-particle":"","family":"Brown","given":"Jennifer M.","non-dropping-particle":"","parse-names":false,"suffix":""}],"container-title":"Continental Shelf Research","id":"ITEM-1","issued":{"date-parts":[["2014"]]},"page":"7-16","publisher":"Elsevier","title":"Impacts of high resolution model downscaling in coastal regions","type":"article-journal","volume":"87"},"uris":["http://www.mendeley.com/documents/?uuid=0f9017a2-a157-4cca-b4d6-e0293e76400c"]}],"mendeley":{"formattedCitation":"[45]","plainTextFormattedCitation":"[45]","previouslyFormattedCitation":"[45]"},"properties":{"noteIndex":0},"schema":"https://github.com/citation-style-language/schema/raw/master/csl-citation.json"}</w:instrText>
      </w:r>
      <w:r w:rsidR="00BB2126">
        <w:fldChar w:fldCharType="separate"/>
      </w:r>
      <w:r w:rsidR="00BB2126" w:rsidRPr="00BB2126">
        <w:rPr>
          <w:noProof/>
        </w:rPr>
        <w:t>[45]</w:t>
      </w:r>
      <w:ins w:id="1379" w:author="ara952 reza" w:date="2020-09-11T11:33:00Z">
        <w:r w:rsidR="00BB2126">
          <w:fldChar w:fldCharType="end"/>
        </w:r>
      </w:ins>
      <w:ins w:id="1380" w:author="ara952 reza" w:date="2020-04-01T23:28:00Z">
        <w:r>
          <w:t xml:space="preserve"> to the Bay. The tidal level extracted from the tidal model, </w:t>
        </w:r>
        <w:proofErr w:type="spellStart"/>
        <w:r>
          <w:t>WebTide</w:t>
        </w:r>
        <w:proofErr w:type="spellEnd"/>
        <w:r>
          <w:t xml:space="preserve"> </w:t>
        </w:r>
        <w:r w:rsidRPr="000F3F98">
          <w:t>Scotia - Fundy - Maine</w:t>
        </w:r>
        <w:r>
          <w:t xml:space="preserve">, and temperature and salinity from an operational model in the area, </w:t>
        </w:r>
      </w:ins>
      <w:proofErr w:type="spellStart"/>
      <w:ins w:id="1381" w:author="ara952 reza" w:date="2020-09-11T11:34:00Z">
        <w:r w:rsidR="00BB2126">
          <w:t>GoMOFS</w:t>
        </w:r>
      </w:ins>
      <w:proofErr w:type="spellEnd"/>
      <w:ins w:id="1382" w:author="ara952 reza" w:date="2020-04-01T23:28:00Z">
        <w:r>
          <w:t xml:space="preserve">. The model is assessed using observational data, including temperature and salinity from CTD casts, and </w:t>
        </w:r>
      </w:ins>
      <w:ins w:id="1383" w:author="ara952 reza" w:date="2020-09-11T11:35:00Z">
        <w:r w:rsidR="00BB2126">
          <w:t xml:space="preserve">the published tidal constituents for </w:t>
        </w:r>
      </w:ins>
      <w:ins w:id="1384" w:author="ara952 reza" w:date="2020-04-01T23:28:00Z">
        <w:r>
          <w:t>sea level. The model was able to predict the tide with good accuracy in Saint John Harbour, underestimating the amplitude and phase by no more than 6 cm and 1.5° for M</w:t>
        </w:r>
        <w:r>
          <w:rPr>
            <w:vertAlign w:val="subscript"/>
          </w:rPr>
          <w:t>2</w:t>
        </w:r>
        <w:r>
          <w:t>, 10cm and 2° for N</w:t>
        </w:r>
        <w:r>
          <w:rPr>
            <w:vertAlign w:val="subscript"/>
          </w:rPr>
          <w:t>2</w:t>
        </w:r>
        <w:r>
          <w:t>, and 6cm and 15° for S</w:t>
        </w:r>
        <w:r>
          <w:rPr>
            <w:vertAlign w:val="subscript"/>
          </w:rPr>
          <w:t>2</w:t>
        </w:r>
        <w:r>
          <w:t>. The average error for the four stations in the Bay is about 21cm and 2.1°. In the Minas Basin area, the model had the largest M</w:t>
        </w:r>
        <w:r>
          <w:rPr>
            <w:vertAlign w:val="subscript"/>
          </w:rPr>
          <w:t>2</w:t>
        </w:r>
        <w:r>
          <w:t xml:space="preserve"> error of 45cm which may result from using a constant bottom roughness for the whole Bay. It may be useful to increase the bottom roughness coefficient in the Minas Passage and in the Reversing Falls to improve the tidal level representation. By increasing the resolution in Minas Passage and channel, the model resolved all four gyres in that area. Also, the result of the baroclinic run showed an increase in the speed of residual currents while conserving the gyre shapes, as compared to the barotropic run. A clear clockwise residual current was generated to the northeast of Grand Manan Island on the bottom, however, the barotropic run did not generate any clockwise residual flow in that area. In the Bay of Fundy, salinity is a dominant factor in the variation of density structure and by increasing the resolution in Saint John River area, which is the main source of freshwater discharge in the Bay, the Model could capture the outflow of the river which flows on the surface close to the New Brunswick side extending to Grand Manan Island. A comparison of the model data against the CTD data showed that the model </w:t>
        </w:r>
      </w:ins>
      <w:ins w:id="1385" w:author="ara952 reza" w:date="2020-09-11T11:41:00Z">
        <w:r w:rsidR="00FD5B8A">
          <w:t xml:space="preserve">could provide better skills at the middle and bottom layers </w:t>
        </w:r>
      </w:ins>
      <w:ins w:id="1386" w:author="ara952 reza" w:date="2020-09-11T11:42:00Z">
        <w:r w:rsidR="00FD5B8A">
          <w:t xml:space="preserve">for both temperature and salinity while the skills </w:t>
        </w:r>
      </w:ins>
      <w:ins w:id="1387" w:author="ara952 reza" w:date="2020-09-11T11:44:00Z">
        <w:r w:rsidR="00FD5B8A">
          <w:t>are in</w:t>
        </w:r>
      </w:ins>
      <w:ins w:id="1388" w:author="ara952 reza" w:date="2020-09-11T11:42:00Z">
        <w:r w:rsidR="00FD5B8A">
          <w:t xml:space="preserve"> favour of temperature</w:t>
        </w:r>
      </w:ins>
      <w:ins w:id="1389" w:author="ara952 reza" w:date="2020-09-11T11:43:00Z">
        <w:r w:rsidR="00FD5B8A">
          <w:t xml:space="preserve"> which may resulted from the lack of temperature and salinity profile for the Saint John River which is the main contribution of fresh water </w:t>
        </w:r>
      </w:ins>
      <w:ins w:id="1390" w:author="ara952 reza" w:date="2020-09-11T11:44:00Z">
        <w:r w:rsidR="00FD5B8A">
          <w:t>to the Bay</w:t>
        </w:r>
      </w:ins>
      <w:ins w:id="1391" w:author="ara952 reza" w:date="2020-09-11T11:45:00Z">
        <w:r w:rsidR="00FD5B8A">
          <w:t xml:space="preserve"> and also the resolution of surface forcing and whether it is reanalysis or not, and the specification of the river discharge to the Bay affect the temperature and salinity in the water column. This assumption needs more analysis to find out the effect of different spaciotemporal surface forcing resolution on the predicted tracer values.</w:t>
        </w:r>
      </w:ins>
    </w:p>
    <w:p w14:paraId="44D738B7" w14:textId="77777777" w:rsidR="009C14F1" w:rsidRDefault="009C14F1" w:rsidP="009C14F1">
      <w:pPr>
        <w:spacing w:after="0"/>
        <w:jc w:val="both"/>
        <w:rPr>
          <w:ins w:id="1392" w:author="ara952 reza" w:date="2020-04-01T23:28:00Z"/>
        </w:rPr>
      </w:pPr>
    </w:p>
    <w:p w14:paraId="0FA78D64" w14:textId="5FAF77FC" w:rsidR="009C14F1" w:rsidRDefault="009C14F1" w:rsidP="0016359F">
      <w:pPr>
        <w:spacing w:after="0"/>
        <w:jc w:val="both"/>
        <w:rPr>
          <w:ins w:id="1393" w:author="ara952 reza" w:date="2020-09-11T11:15:00Z"/>
          <w:rFonts w:ascii="Calibri" w:eastAsia="Calibri" w:hAnsi="Calibri" w:cs="Arial"/>
        </w:rPr>
      </w:pPr>
      <w:ins w:id="1394" w:author="ara952 reza" w:date="2020-04-01T23:29:00Z">
        <w:r w:rsidRPr="009C14F1">
          <w:rPr>
            <w:rFonts w:ascii="Calibri" w:eastAsia="Calibri" w:hAnsi="Calibri" w:cs="Arial"/>
          </w:rPr>
          <w:t>We acknowledge the use of imagery from the NASA Worldview application (</w:t>
        </w:r>
        <w:r w:rsidRPr="009C14F1">
          <w:rPr>
            <w:rFonts w:ascii="Calibri" w:eastAsia="Calibri" w:hAnsi="Calibri" w:cs="Arial"/>
          </w:rPr>
          <w:fldChar w:fldCharType="begin"/>
        </w:r>
        <w:r w:rsidRPr="009C14F1">
          <w:rPr>
            <w:rFonts w:ascii="Calibri" w:eastAsia="Calibri" w:hAnsi="Calibri" w:cs="Arial"/>
          </w:rPr>
          <w:instrText xml:space="preserve"> HYPERLINK "https://worldview.earthdata.nasa.gov/" \t "_blank" </w:instrText>
        </w:r>
        <w:r w:rsidRPr="009C14F1">
          <w:rPr>
            <w:rFonts w:ascii="Calibri" w:eastAsia="Calibri" w:hAnsi="Calibri" w:cs="Arial"/>
          </w:rPr>
          <w:fldChar w:fldCharType="separate"/>
        </w:r>
        <w:r w:rsidRPr="009C14F1">
          <w:rPr>
            <w:rFonts w:ascii="Calibri" w:eastAsia="Calibri" w:hAnsi="Calibri" w:cs="Arial"/>
          </w:rPr>
          <w:t>https://worldview.earthdata.nasa.gov</w:t>
        </w:r>
        <w:r w:rsidRPr="009C14F1">
          <w:rPr>
            <w:rFonts w:ascii="Calibri" w:eastAsia="Calibri" w:hAnsi="Calibri" w:cs="Arial"/>
          </w:rPr>
          <w:fldChar w:fldCharType="end"/>
        </w:r>
        <w:r w:rsidRPr="009C14F1">
          <w:rPr>
            <w:rFonts w:ascii="Calibri" w:eastAsia="Calibri" w:hAnsi="Calibri" w:cs="Arial"/>
          </w:rPr>
          <w:t xml:space="preserve">), part of the NASA Earth Observing System Data and Information </w:t>
        </w:r>
        <w:r w:rsidRPr="0016359F">
          <w:rPr>
            <w:rPrChange w:id="1395" w:author="ara952 reza" w:date="2020-09-11T11:16:00Z">
              <w:rPr>
                <w:rFonts w:ascii="Calibri" w:eastAsia="Calibri" w:hAnsi="Calibri" w:cs="Arial"/>
              </w:rPr>
            </w:rPrChange>
          </w:rPr>
          <w:t>System (EOSDIS).</w:t>
        </w:r>
      </w:ins>
      <w:ins w:id="1396" w:author="ara952 reza" w:date="2020-09-11T11:16:00Z">
        <w:r w:rsidR="00D466CB" w:rsidRPr="0016359F">
          <w:rPr>
            <w:rPrChange w:id="1397" w:author="ara952 reza" w:date="2020-09-11T11:16:00Z">
              <w:rPr>
                <w:rFonts w:ascii="Calibri" w:eastAsia="Calibri" w:hAnsi="Calibri" w:cs="Arial"/>
              </w:rPr>
            </w:rPrChange>
          </w:rPr>
          <w:t xml:space="preserve">The </w:t>
        </w:r>
        <w:r w:rsidR="0016359F" w:rsidRPr="0016359F">
          <w:rPr>
            <w:rPrChange w:id="1398" w:author="ara952 reza" w:date="2020-09-11T11:16:00Z">
              <w:rPr>
                <w:rFonts w:ascii="Calibri" w:eastAsia="Calibri" w:hAnsi="Calibri" w:cs="Arial"/>
              </w:rPr>
            </w:rPrChange>
          </w:rPr>
          <w:t xml:space="preserve">G1SST product are </w:t>
        </w:r>
      </w:ins>
      <w:ins w:id="1399" w:author="ara952 reza" w:date="2020-09-11T11:17:00Z">
        <w:r w:rsidR="0016359F">
          <w:t xml:space="preserve">available from </w:t>
        </w:r>
        <w:proofErr w:type="spellStart"/>
        <w:r w:rsidR="0016359F">
          <w:t>PoDAAC</w:t>
        </w:r>
        <w:proofErr w:type="spellEnd"/>
        <w:r w:rsidR="0016359F">
          <w:t>/</w:t>
        </w:r>
        <w:proofErr w:type="spellStart"/>
        <w:r w:rsidR="0016359F">
          <w:t>JPl</w:t>
        </w:r>
        <w:proofErr w:type="spellEnd"/>
        <w:r w:rsidR="0016359F">
          <w:t xml:space="preserve"> </w:t>
        </w:r>
      </w:ins>
      <w:ins w:id="1400" w:author="ara952 reza" w:date="2020-09-11T11:16:00Z">
        <w:r w:rsidR="0016359F" w:rsidRPr="0016359F">
          <w:rPr>
            <w:rPrChange w:id="1401" w:author="ara952 reza" w:date="2020-09-11T11:16:00Z">
              <w:rPr>
                <w:rFonts w:ascii="Calibri" w:eastAsia="Calibri" w:hAnsi="Calibri" w:cs="Arial"/>
              </w:rPr>
            </w:rPrChange>
          </w:rPr>
          <w:t>(https://podaac.jpl.nasa.gov/dataset/JPL_OUROCEAN-L4UHfnd-GLOB-G1SST</w:t>
        </w:r>
        <w:r w:rsidR="0016359F">
          <w:rPr>
            <w:rFonts w:ascii="Calibri" w:eastAsia="Calibri" w:hAnsi="Calibri" w:cs="Arial"/>
          </w:rPr>
          <w:t>)</w:t>
        </w:r>
      </w:ins>
    </w:p>
    <w:p w14:paraId="4D71EB62" w14:textId="43204A48" w:rsidR="009C14F1" w:rsidRDefault="009C14F1" w:rsidP="007D5EC1"/>
    <w:p w14:paraId="48CE9668" w14:textId="30C28297" w:rsidR="007D5EC1" w:rsidRDefault="007D5EC1" w:rsidP="007D5EC1"/>
    <w:p w14:paraId="3118B00D" w14:textId="7025C197" w:rsidR="007D5EC1" w:rsidRDefault="007D5EC1" w:rsidP="007D5EC1"/>
    <w:p w14:paraId="7380C40D" w14:textId="12BCA050" w:rsidR="007D5EC1" w:rsidRDefault="007D5EC1" w:rsidP="007D5EC1">
      <w:pPr>
        <w:rPr>
          <w:ins w:id="1402" w:author="ara952 reza" w:date="2020-09-11T11:47:00Z"/>
        </w:rPr>
      </w:pPr>
    </w:p>
    <w:p w14:paraId="695ED089" w14:textId="415AC6A7" w:rsidR="007D5EC1" w:rsidRDefault="007D5EC1" w:rsidP="007D5EC1">
      <w:pPr>
        <w:rPr>
          <w:ins w:id="1403" w:author="ara952 reza" w:date="2020-09-11T11:47:00Z"/>
        </w:rPr>
      </w:pPr>
    </w:p>
    <w:p w14:paraId="5283D5ED" w14:textId="6AF17B3E" w:rsidR="007D5EC1" w:rsidRDefault="007D5EC1" w:rsidP="007D5EC1">
      <w:pPr>
        <w:rPr>
          <w:ins w:id="1404" w:author="ara952 reza" w:date="2020-09-11T11:47:00Z"/>
        </w:rPr>
      </w:pPr>
    </w:p>
    <w:p w14:paraId="20724B1F" w14:textId="5C6DBCEA" w:rsidR="007D5EC1" w:rsidRDefault="007D5EC1" w:rsidP="007D5EC1">
      <w:pPr>
        <w:rPr>
          <w:ins w:id="1405" w:author="ara952 reza" w:date="2020-09-11T11:47:00Z"/>
        </w:rPr>
      </w:pPr>
    </w:p>
    <w:p w14:paraId="748C985A" w14:textId="3AC3B0CD"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ins w:id="1406" w:author="ara952 reza" w:date="2020-09-11T11:48:00Z">
        <w:r>
          <w:lastRenderedPageBreak/>
          <w:fldChar w:fldCharType="begin" w:fldLock="1"/>
        </w:r>
        <w:r>
          <w:instrText xml:space="preserve">ADDIN Mendeley Bibliography CSL_BIBLIOGRAPHY </w:instrText>
        </w:r>
      </w:ins>
      <w:r>
        <w:fldChar w:fldCharType="separate"/>
      </w:r>
      <w:r w:rsidRPr="009D6B96">
        <w:rPr>
          <w:rFonts w:ascii="Calibri" w:hAnsi="Calibri" w:cs="Calibri"/>
          <w:noProof/>
          <w:szCs w:val="24"/>
        </w:rPr>
        <w:t xml:space="preserve">1. </w:t>
      </w:r>
      <w:r w:rsidRPr="009D6B96">
        <w:rPr>
          <w:rFonts w:ascii="Calibri" w:hAnsi="Calibri" w:cs="Calibri"/>
          <w:noProof/>
          <w:szCs w:val="24"/>
        </w:rPr>
        <w:tab/>
        <w:t xml:space="preserve">Worm, B.; Barbier, E.; Beaumont, N.; Duffy, J.; Folke, C.; Halpern, B.; Jackson, J.; Lotze, H.; Micheli, F.; Palumbi, S.; et al. Impacts of Biodiversity Loss on Ocean Ecosystem Services. </w:t>
      </w:r>
      <w:r w:rsidRPr="009D6B96">
        <w:rPr>
          <w:rFonts w:ascii="Calibri" w:hAnsi="Calibri" w:cs="Calibri"/>
          <w:i/>
          <w:iCs/>
          <w:noProof/>
          <w:szCs w:val="24"/>
        </w:rPr>
        <w:t>Science</w:t>
      </w:r>
      <w:r w:rsidRPr="009D6B96">
        <w:rPr>
          <w:rFonts w:ascii="Calibri" w:hAnsi="Calibri" w:cs="Calibri"/>
          <w:noProof/>
          <w:szCs w:val="24"/>
        </w:rPr>
        <w:t xml:space="preserve"> </w:t>
      </w:r>
      <w:r w:rsidRPr="009D6B96">
        <w:rPr>
          <w:rFonts w:ascii="Calibri" w:hAnsi="Calibri" w:cs="Calibri"/>
          <w:b/>
          <w:bCs/>
          <w:noProof/>
          <w:szCs w:val="24"/>
        </w:rPr>
        <w:t>2006</w:t>
      </w:r>
      <w:r w:rsidRPr="009D6B96">
        <w:rPr>
          <w:rFonts w:ascii="Calibri" w:hAnsi="Calibri" w:cs="Calibri"/>
          <w:noProof/>
          <w:szCs w:val="24"/>
        </w:rPr>
        <w:t xml:space="preserve">, </w:t>
      </w:r>
      <w:r w:rsidRPr="009D6B96">
        <w:rPr>
          <w:rFonts w:ascii="Calibri" w:hAnsi="Calibri" w:cs="Calibri"/>
          <w:i/>
          <w:iCs/>
          <w:noProof/>
          <w:szCs w:val="24"/>
        </w:rPr>
        <w:t>314</w:t>
      </w:r>
      <w:r w:rsidRPr="009D6B96">
        <w:rPr>
          <w:rFonts w:ascii="Calibri" w:hAnsi="Calibri" w:cs="Calibri"/>
          <w:noProof/>
          <w:szCs w:val="24"/>
        </w:rPr>
        <w:t>, 787–790, doi:10.1126/science.1132294.</w:t>
      </w:r>
    </w:p>
    <w:p w14:paraId="50BDBDE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 </w:t>
      </w:r>
      <w:r w:rsidRPr="009D6B96">
        <w:rPr>
          <w:rFonts w:ascii="Calibri" w:hAnsi="Calibri" w:cs="Calibri"/>
          <w:noProof/>
          <w:szCs w:val="24"/>
        </w:rPr>
        <w:tab/>
        <w:t xml:space="preserve">Brown, C.J.; Smith, S.J.; Lawton, P.; Anderson, J.T. Benthic habitat mapping: A review of progress towards improved understanding of the spatial ecology of the seafloor using acoustic techniques. </w:t>
      </w:r>
      <w:r w:rsidRPr="009D6B96">
        <w:rPr>
          <w:rFonts w:ascii="Calibri" w:hAnsi="Calibri" w:cs="Calibri"/>
          <w:i/>
          <w:iCs/>
          <w:noProof/>
          <w:szCs w:val="24"/>
        </w:rPr>
        <w:t>Estuar. Coast. Shelf Sci.</w:t>
      </w:r>
      <w:r w:rsidRPr="009D6B96">
        <w:rPr>
          <w:rFonts w:ascii="Calibri" w:hAnsi="Calibri" w:cs="Calibri"/>
          <w:noProof/>
          <w:szCs w:val="24"/>
        </w:rPr>
        <w:t xml:space="preserve"> </w:t>
      </w:r>
      <w:r w:rsidRPr="009D6B96">
        <w:rPr>
          <w:rFonts w:ascii="Calibri" w:hAnsi="Calibri" w:cs="Calibri"/>
          <w:b/>
          <w:bCs/>
          <w:noProof/>
          <w:szCs w:val="24"/>
        </w:rPr>
        <w:t>2011</w:t>
      </w:r>
      <w:r w:rsidRPr="009D6B96">
        <w:rPr>
          <w:rFonts w:ascii="Calibri" w:hAnsi="Calibri" w:cs="Calibri"/>
          <w:noProof/>
          <w:szCs w:val="24"/>
        </w:rPr>
        <w:t xml:space="preserve">, </w:t>
      </w:r>
      <w:r w:rsidRPr="009D6B96">
        <w:rPr>
          <w:rFonts w:ascii="Calibri" w:hAnsi="Calibri" w:cs="Calibri"/>
          <w:i/>
          <w:iCs/>
          <w:noProof/>
          <w:szCs w:val="24"/>
        </w:rPr>
        <w:t>92</w:t>
      </w:r>
      <w:r w:rsidRPr="009D6B96">
        <w:rPr>
          <w:rFonts w:ascii="Calibri" w:hAnsi="Calibri" w:cs="Calibri"/>
          <w:noProof/>
          <w:szCs w:val="24"/>
        </w:rPr>
        <w:t>, 502–520, doi:10.1016/j.ecss.2011.02.007.</w:t>
      </w:r>
    </w:p>
    <w:p w14:paraId="1A2A9DC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 </w:t>
      </w:r>
      <w:r w:rsidRPr="009D6B96">
        <w:rPr>
          <w:rFonts w:ascii="Calibri" w:hAnsi="Calibri" w:cs="Calibri"/>
          <w:noProof/>
          <w:szCs w:val="24"/>
        </w:rPr>
        <w:tab/>
        <w:t xml:space="preserve">Anderson, J.T.; Van Holliday, D.; Kloser, R.; Reid, D.G.; Simard, Y. Acoustic seabed classification: Current practice and future directions. </w:t>
      </w:r>
      <w:r w:rsidRPr="009D6B96">
        <w:rPr>
          <w:rFonts w:ascii="Calibri" w:hAnsi="Calibri" w:cs="Calibri"/>
          <w:i/>
          <w:iCs/>
          <w:noProof/>
          <w:szCs w:val="24"/>
        </w:rPr>
        <w:t>ICES J. Mar. Sci.</w:t>
      </w:r>
      <w:r w:rsidRPr="009D6B96">
        <w:rPr>
          <w:rFonts w:ascii="Calibri" w:hAnsi="Calibri" w:cs="Calibri"/>
          <w:noProof/>
          <w:szCs w:val="24"/>
        </w:rPr>
        <w:t xml:space="preserve"> </w:t>
      </w:r>
      <w:r w:rsidRPr="009D6B96">
        <w:rPr>
          <w:rFonts w:ascii="Calibri" w:hAnsi="Calibri" w:cs="Calibri"/>
          <w:b/>
          <w:bCs/>
          <w:noProof/>
          <w:szCs w:val="24"/>
        </w:rPr>
        <w:t>2008</w:t>
      </w:r>
      <w:r w:rsidRPr="009D6B96">
        <w:rPr>
          <w:rFonts w:ascii="Calibri" w:hAnsi="Calibri" w:cs="Calibri"/>
          <w:noProof/>
          <w:szCs w:val="24"/>
        </w:rPr>
        <w:t xml:space="preserve">, </w:t>
      </w:r>
      <w:r w:rsidRPr="009D6B96">
        <w:rPr>
          <w:rFonts w:ascii="Calibri" w:hAnsi="Calibri" w:cs="Calibri"/>
          <w:i/>
          <w:iCs/>
          <w:noProof/>
          <w:szCs w:val="24"/>
        </w:rPr>
        <w:t>65</w:t>
      </w:r>
      <w:r w:rsidRPr="009D6B96">
        <w:rPr>
          <w:rFonts w:ascii="Calibri" w:hAnsi="Calibri" w:cs="Calibri"/>
          <w:noProof/>
          <w:szCs w:val="24"/>
        </w:rPr>
        <w:t>, 1004–1011, doi:10.1093/icesjms/fsn061.</w:t>
      </w:r>
    </w:p>
    <w:p w14:paraId="6FF3E635"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 </w:t>
      </w:r>
      <w:r w:rsidRPr="009D6B96">
        <w:rPr>
          <w:rFonts w:ascii="Calibri" w:hAnsi="Calibri" w:cs="Calibri"/>
          <w:noProof/>
          <w:szCs w:val="24"/>
        </w:rPr>
        <w:tab/>
        <w:t xml:space="preserve">Shaw, J.; Amos, C.L.; Greenberg, D.A.; O’Reilly, C.T.; Parrott, D.R.; Patton, E. Catastrophic tidal expansion in the Bay of Fundy, CanadaEarth Sciences Sector (ESS) Contribution 20090423. </w:t>
      </w:r>
      <w:r w:rsidRPr="009D6B96">
        <w:rPr>
          <w:rFonts w:ascii="Calibri" w:hAnsi="Calibri" w:cs="Calibri"/>
          <w:i/>
          <w:iCs/>
          <w:noProof/>
          <w:szCs w:val="24"/>
        </w:rPr>
        <w:t>Can. J. Earth Sci.</w:t>
      </w:r>
      <w:r w:rsidRPr="009D6B96">
        <w:rPr>
          <w:rFonts w:ascii="Calibri" w:hAnsi="Calibri" w:cs="Calibri"/>
          <w:noProof/>
          <w:szCs w:val="24"/>
        </w:rPr>
        <w:t xml:space="preserve"> </w:t>
      </w:r>
      <w:r w:rsidRPr="009D6B96">
        <w:rPr>
          <w:rFonts w:ascii="Calibri" w:hAnsi="Calibri" w:cs="Calibri"/>
          <w:b/>
          <w:bCs/>
          <w:noProof/>
          <w:szCs w:val="24"/>
        </w:rPr>
        <w:t>2010</w:t>
      </w:r>
      <w:r w:rsidRPr="009D6B96">
        <w:rPr>
          <w:rFonts w:ascii="Calibri" w:hAnsi="Calibri" w:cs="Calibri"/>
          <w:noProof/>
          <w:szCs w:val="24"/>
        </w:rPr>
        <w:t xml:space="preserve">, </w:t>
      </w:r>
      <w:r w:rsidRPr="009D6B96">
        <w:rPr>
          <w:rFonts w:ascii="Calibri" w:hAnsi="Calibri" w:cs="Calibri"/>
          <w:i/>
          <w:iCs/>
          <w:noProof/>
          <w:szCs w:val="24"/>
        </w:rPr>
        <w:t>47</w:t>
      </w:r>
      <w:r w:rsidRPr="009D6B96">
        <w:rPr>
          <w:rFonts w:ascii="Calibri" w:hAnsi="Calibri" w:cs="Calibri"/>
          <w:noProof/>
          <w:szCs w:val="24"/>
        </w:rPr>
        <w:t>, 1079–1091, doi:10.1139/E10-046.</w:t>
      </w:r>
    </w:p>
    <w:p w14:paraId="7AD37650"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 </w:t>
      </w:r>
      <w:r w:rsidRPr="009D6B96">
        <w:rPr>
          <w:rFonts w:ascii="Calibri" w:hAnsi="Calibri" w:cs="Calibri"/>
          <w:noProof/>
          <w:szCs w:val="24"/>
        </w:rPr>
        <w:tab/>
        <w:t xml:space="preserve">Li, Y.; Fratantoni, P.S.; Chen, C.; Hare, J.A.; Sun, Y.; Beardsley, R.C.; Ji, R. Spatio-temporal patterns of stratification on the Northwest Atlantic shelf. </w:t>
      </w:r>
      <w:r w:rsidRPr="009D6B96">
        <w:rPr>
          <w:rFonts w:ascii="Calibri" w:hAnsi="Calibri" w:cs="Calibri"/>
          <w:i/>
          <w:iCs/>
          <w:noProof/>
          <w:szCs w:val="24"/>
        </w:rPr>
        <w:t>Prog. Oceanogr.</w:t>
      </w:r>
      <w:r w:rsidRPr="009D6B96">
        <w:rPr>
          <w:rFonts w:ascii="Calibri" w:hAnsi="Calibri" w:cs="Calibri"/>
          <w:noProof/>
          <w:szCs w:val="24"/>
        </w:rPr>
        <w:t xml:space="preserve"> </w:t>
      </w:r>
      <w:r w:rsidRPr="009D6B96">
        <w:rPr>
          <w:rFonts w:ascii="Calibri" w:hAnsi="Calibri" w:cs="Calibri"/>
          <w:b/>
          <w:bCs/>
          <w:noProof/>
          <w:szCs w:val="24"/>
        </w:rPr>
        <w:t>2015</w:t>
      </w:r>
      <w:r w:rsidRPr="009D6B96">
        <w:rPr>
          <w:rFonts w:ascii="Calibri" w:hAnsi="Calibri" w:cs="Calibri"/>
          <w:noProof/>
          <w:szCs w:val="24"/>
        </w:rPr>
        <w:t xml:space="preserve">, </w:t>
      </w:r>
      <w:r w:rsidRPr="009D6B96">
        <w:rPr>
          <w:rFonts w:ascii="Calibri" w:hAnsi="Calibri" w:cs="Calibri"/>
          <w:i/>
          <w:iCs/>
          <w:noProof/>
          <w:szCs w:val="24"/>
        </w:rPr>
        <w:t>134</w:t>
      </w:r>
      <w:r w:rsidRPr="009D6B96">
        <w:rPr>
          <w:rFonts w:ascii="Calibri" w:hAnsi="Calibri" w:cs="Calibri"/>
          <w:noProof/>
          <w:szCs w:val="24"/>
        </w:rPr>
        <w:t>, 123–137, doi:https://doi.org/10.1016/j.pocean.2015.01.003.</w:t>
      </w:r>
    </w:p>
    <w:p w14:paraId="1D6ECD0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 </w:t>
      </w:r>
      <w:r w:rsidRPr="009D6B96">
        <w:rPr>
          <w:rFonts w:ascii="Calibri" w:hAnsi="Calibri" w:cs="Calibri"/>
          <w:noProof/>
          <w:szCs w:val="24"/>
        </w:rPr>
        <w:tab/>
        <w:t xml:space="preserve">Swift, D.J.P.; Pelletier, B.R.; Lyall, A.K.; Miller, J.A. Sediments of the Bay of Fundy - A Preliminary Report. </w:t>
      </w:r>
      <w:r w:rsidRPr="009D6B96">
        <w:rPr>
          <w:rFonts w:ascii="Calibri" w:hAnsi="Calibri" w:cs="Calibri"/>
          <w:i/>
          <w:iCs/>
          <w:noProof/>
          <w:szCs w:val="24"/>
        </w:rPr>
        <w:t>Atl. Geol.</w:t>
      </w:r>
      <w:r w:rsidRPr="009D6B96">
        <w:rPr>
          <w:rFonts w:ascii="Calibri" w:hAnsi="Calibri" w:cs="Calibri"/>
          <w:noProof/>
          <w:szCs w:val="24"/>
        </w:rPr>
        <w:t xml:space="preserve"> </w:t>
      </w:r>
      <w:r w:rsidRPr="009D6B96">
        <w:rPr>
          <w:rFonts w:ascii="Calibri" w:hAnsi="Calibri" w:cs="Calibri"/>
          <w:b/>
          <w:bCs/>
          <w:noProof/>
          <w:szCs w:val="24"/>
        </w:rPr>
        <w:t>1969</w:t>
      </w:r>
      <w:r w:rsidRPr="009D6B96">
        <w:rPr>
          <w:rFonts w:ascii="Calibri" w:hAnsi="Calibri" w:cs="Calibri"/>
          <w:noProof/>
          <w:szCs w:val="24"/>
        </w:rPr>
        <w:t xml:space="preserve">, </w:t>
      </w:r>
      <w:r w:rsidRPr="009D6B96">
        <w:rPr>
          <w:rFonts w:ascii="Calibri" w:hAnsi="Calibri" w:cs="Calibri"/>
          <w:i/>
          <w:iCs/>
          <w:noProof/>
          <w:szCs w:val="24"/>
        </w:rPr>
        <w:t>5</w:t>
      </w:r>
      <w:r w:rsidRPr="009D6B96">
        <w:rPr>
          <w:rFonts w:ascii="Calibri" w:hAnsi="Calibri" w:cs="Calibri"/>
          <w:noProof/>
          <w:szCs w:val="24"/>
        </w:rPr>
        <w:t>, doi:10.4138/1801.</w:t>
      </w:r>
    </w:p>
    <w:p w14:paraId="3EBC6A0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7. </w:t>
      </w:r>
      <w:r w:rsidRPr="009D6B96">
        <w:rPr>
          <w:rFonts w:ascii="Calibri" w:hAnsi="Calibri" w:cs="Calibri"/>
          <w:noProof/>
          <w:szCs w:val="24"/>
        </w:rPr>
        <w:tab/>
        <w:t xml:space="preserve">GARRETT, C. Tidal Resonance in the Bay of Fundy and Gulf of Maine. </w:t>
      </w:r>
      <w:r w:rsidRPr="009D6B96">
        <w:rPr>
          <w:rFonts w:ascii="Calibri" w:hAnsi="Calibri" w:cs="Calibri"/>
          <w:i/>
          <w:iCs/>
          <w:noProof/>
          <w:szCs w:val="24"/>
        </w:rPr>
        <w:t>Nature</w:t>
      </w:r>
      <w:r w:rsidRPr="009D6B96">
        <w:rPr>
          <w:rFonts w:ascii="Calibri" w:hAnsi="Calibri" w:cs="Calibri"/>
          <w:noProof/>
          <w:szCs w:val="24"/>
        </w:rPr>
        <w:t xml:space="preserve"> </w:t>
      </w:r>
      <w:r w:rsidRPr="009D6B96">
        <w:rPr>
          <w:rFonts w:ascii="Calibri" w:hAnsi="Calibri" w:cs="Calibri"/>
          <w:b/>
          <w:bCs/>
          <w:noProof/>
          <w:szCs w:val="24"/>
        </w:rPr>
        <w:t>1972</w:t>
      </w:r>
      <w:r w:rsidRPr="009D6B96">
        <w:rPr>
          <w:rFonts w:ascii="Calibri" w:hAnsi="Calibri" w:cs="Calibri"/>
          <w:noProof/>
          <w:szCs w:val="24"/>
        </w:rPr>
        <w:t xml:space="preserve">, </w:t>
      </w:r>
      <w:r w:rsidRPr="009D6B96">
        <w:rPr>
          <w:rFonts w:ascii="Calibri" w:hAnsi="Calibri" w:cs="Calibri"/>
          <w:i/>
          <w:iCs/>
          <w:noProof/>
          <w:szCs w:val="24"/>
        </w:rPr>
        <w:t>238</w:t>
      </w:r>
      <w:r w:rsidRPr="009D6B96">
        <w:rPr>
          <w:rFonts w:ascii="Calibri" w:hAnsi="Calibri" w:cs="Calibri"/>
          <w:noProof/>
          <w:szCs w:val="24"/>
        </w:rPr>
        <w:t>, 441–443, doi:10.1038/238441a0.</w:t>
      </w:r>
    </w:p>
    <w:p w14:paraId="5D3C31E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8. </w:t>
      </w:r>
      <w:r w:rsidRPr="009D6B96">
        <w:rPr>
          <w:rFonts w:ascii="Calibri" w:hAnsi="Calibri" w:cs="Calibri"/>
          <w:noProof/>
          <w:szCs w:val="24"/>
        </w:rPr>
        <w:tab/>
        <w:t xml:space="preserve">Greenberg, D.A. Modelling the Mean Barotropic Circulation in the Bay of Fundy and Gulf of Maine. </w:t>
      </w:r>
      <w:r w:rsidRPr="009D6B96">
        <w:rPr>
          <w:rFonts w:ascii="Calibri" w:hAnsi="Calibri" w:cs="Calibri"/>
          <w:i/>
          <w:iCs/>
          <w:noProof/>
          <w:szCs w:val="24"/>
        </w:rPr>
        <w:t>J. Phys. Oceanogr.</w:t>
      </w:r>
      <w:r w:rsidRPr="009D6B96">
        <w:rPr>
          <w:rFonts w:ascii="Calibri" w:hAnsi="Calibri" w:cs="Calibri"/>
          <w:noProof/>
          <w:szCs w:val="24"/>
        </w:rPr>
        <w:t xml:space="preserve"> 1983, </w:t>
      </w:r>
      <w:r w:rsidRPr="009D6B96">
        <w:rPr>
          <w:rFonts w:ascii="Calibri" w:hAnsi="Calibri" w:cs="Calibri"/>
          <w:i/>
          <w:iCs/>
          <w:noProof/>
          <w:szCs w:val="24"/>
        </w:rPr>
        <w:t>13</w:t>
      </w:r>
      <w:r w:rsidRPr="009D6B96">
        <w:rPr>
          <w:rFonts w:ascii="Calibri" w:hAnsi="Calibri" w:cs="Calibri"/>
          <w:noProof/>
          <w:szCs w:val="24"/>
        </w:rPr>
        <w:t>, 886–904.</w:t>
      </w:r>
    </w:p>
    <w:p w14:paraId="6953874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9. </w:t>
      </w:r>
      <w:r w:rsidRPr="009D6B96">
        <w:rPr>
          <w:rFonts w:ascii="Calibri" w:hAnsi="Calibri" w:cs="Calibri"/>
          <w:noProof/>
          <w:szCs w:val="24"/>
        </w:rPr>
        <w:tab/>
        <w:t xml:space="preserve">Desplanque, C.; Mossman, D.J. Bay of Fundy Tides. </w:t>
      </w:r>
      <w:r w:rsidRPr="009D6B96">
        <w:rPr>
          <w:rFonts w:ascii="Calibri" w:hAnsi="Calibri" w:cs="Calibri"/>
          <w:i/>
          <w:iCs/>
          <w:noProof/>
          <w:szCs w:val="24"/>
        </w:rPr>
        <w:t>Geosci. Canada</w:t>
      </w:r>
      <w:r w:rsidRPr="009D6B96">
        <w:rPr>
          <w:rFonts w:ascii="Calibri" w:hAnsi="Calibri" w:cs="Calibri"/>
          <w:noProof/>
          <w:szCs w:val="24"/>
        </w:rPr>
        <w:t xml:space="preserve"> </w:t>
      </w:r>
      <w:r w:rsidRPr="009D6B96">
        <w:rPr>
          <w:rFonts w:ascii="Calibri" w:hAnsi="Calibri" w:cs="Calibri"/>
          <w:b/>
          <w:bCs/>
          <w:noProof/>
          <w:szCs w:val="24"/>
        </w:rPr>
        <w:t>2001</w:t>
      </w:r>
      <w:r w:rsidRPr="009D6B96">
        <w:rPr>
          <w:rFonts w:ascii="Calibri" w:hAnsi="Calibri" w:cs="Calibri"/>
          <w:noProof/>
          <w:szCs w:val="24"/>
        </w:rPr>
        <w:t xml:space="preserve">, </w:t>
      </w:r>
      <w:r w:rsidRPr="009D6B96">
        <w:rPr>
          <w:rFonts w:ascii="Calibri" w:hAnsi="Calibri" w:cs="Calibri"/>
          <w:i/>
          <w:iCs/>
          <w:noProof/>
          <w:szCs w:val="24"/>
        </w:rPr>
        <w:t>28</w:t>
      </w:r>
      <w:r w:rsidRPr="009D6B96">
        <w:rPr>
          <w:rFonts w:ascii="Calibri" w:hAnsi="Calibri" w:cs="Calibri"/>
          <w:noProof/>
          <w:szCs w:val="24"/>
        </w:rPr>
        <w:t>.</w:t>
      </w:r>
    </w:p>
    <w:p w14:paraId="447A254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0. </w:t>
      </w:r>
      <w:r w:rsidRPr="009D6B96">
        <w:rPr>
          <w:rFonts w:ascii="Calibri" w:hAnsi="Calibri" w:cs="Calibri"/>
          <w:noProof/>
          <w:szCs w:val="24"/>
        </w:rPr>
        <w:tab/>
        <w:t xml:space="preserve">Redfield, A.C. Interference phenomena in the tides of the Woods Hole region.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53</w:t>
      </w:r>
      <w:r w:rsidRPr="009D6B96">
        <w:rPr>
          <w:rFonts w:ascii="Calibri" w:hAnsi="Calibri" w:cs="Calibri"/>
          <w:noProof/>
          <w:szCs w:val="24"/>
        </w:rPr>
        <w:t xml:space="preserve">, </w:t>
      </w:r>
      <w:r w:rsidRPr="009D6B96">
        <w:rPr>
          <w:rFonts w:ascii="Calibri" w:hAnsi="Calibri" w:cs="Calibri"/>
          <w:i/>
          <w:iCs/>
          <w:noProof/>
          <w:szCs w:val="24"/>
        </w:rPr>
        <w:t>12</w:t>
      </w:r>
      <w:r w:rsidRPr="009D6B96">
        <w:rPr>
          <w:rFonts w:ascii="Calibri" w:hAnsi="Calibri" w:cs="Calibri"/>
          <w:noProof/>
          <w:szCs w:val="24"/>
        </w:rPr>
        <w:t>, 121–140.</w:t>
      </w:r>
    </w:p>
    <w:p w14:paraId="1CF6121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1. </w:t>
      </w:r>
      <w:r w:rsidRPr="009D6B96">
        <w:rPr>
          <w:rFonts w:ascii="Calibri" w:hAnsi="Calibri" w:cs="Calibri"/>
          <w:noProof/>
          <w:szCs w:val="24"/>
        </w:rPr>
        <w:tab/>
        <w:t xml:space="preserve">Percy, J.A.; Wells, P.G.; Evans, A.J. Bay of Fundy issues: A scientific overview. </w:t>
      </w:r>
      <w:r w:rsidRPr="009D6B96">
        <w:rPr>
          <w:rFonts w:ascii="Calibri" w:hAnsi="Calibri" w:cs="Calibri"/>
          <w:i/>
          <w:iCs/>
          <w:noProof/>
          <w:szCs w:val="24"/>
        </w:rPr>
        <w:t>Environ. Canada - Atl. Reg. Occas. Rep. No. 8</w:t>
      </w:r>
      <w:r w:rsidRPr="009D6B96">
        <w:rPr>
          <w:rFonts w:ascii="Calibri" w:hAnsi="Calibri" w:cs="Calibri"/>
          <w:noProof/>
          <w:szCs w:val="24"/>
        </w:rPr>
        <w:t xml:space="preserve"> </w:t>
      </w:r>
      <w:r w:rsidRPr="009D6B96">
        <w:rPr>
          <w:rFonts w:ascii="Calibri" w:hAnsi="Calibri" w:cs="Calibri"/>
          <w:b/>
          <w:bCs/>
          <w:noProof/>
          <w:szCs w:val="24"/>
        </w:rPr>
        <w:t>1997</w:t>
      </w:r>
      <w:r w:rsidRPr="009D6B96">
        <w:rPr>
          <w:rFonts w:ascii="Calibri" w:hAnsi="Calibri" w:cs="Calibri"/>
          <w:noProof/>
          <w:szCs w:val="24"/>
        </w:rPr>
        <w:t xml:space="preserve">, </w:t>
      </w:r>
      <w:r w:rsidRPr="009D6B96">
        <w:rPr>
          <w:rFonts w:ascii="Calibri" w:hAnsi="Calibri" w:cs="Calibri"/>
          <w:i/>
          <w:iCs/>
          <w:noProof/>
          <w:szCs w:val="24"/>
        </w:rPr>
        <w:t>8</w:t>
      </w:r>
      <w:r w:rsidRPr="009D6B96">
        <w:rPr>
          <w:rFonts w:ascii="Calibri" w:hAnsi="Calibri" w:cs="Calibri"/>
          <w:noProof/>
          <w:szCs w:val="24"/>
        </w:rPr>
        <w:t>.</w:t>
      </w:r>
    </w:p>
    <w:p w14:paraId="2721577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2. </w:t>
      </w:r>
      <w:r w:rsidRPr="009D6B96">
        <w:rPr>
          <w:rFonts w:ascii="Calibri" w:hAnsi="Calibri" w:cs="Calibri"/>
          <w:noProof/>
          <w:szCs w:val="24"/>
        </w:rPr>
        <w:tab/>
        <w:t xml:space="preserve">Li, M.Z.; Hannah, C.G.; Perrie, W.A.; Tang, C.C.L.; Prescott, R.H.; Greenberg, D.A. Modelling seabed shear stress , sediment mobility , and sediment transport in the Bay of Fundy 1. </w:t>
      </w:r>
      <w:r w:rsidRPr="009D6B96">
        <w:rPr>
          <w:rFonts w:ascii="Calibri" w:hAnsi="Calibri" w:cs="Calibri"/>
          <w:b/>
          <w:bCs/>
          <w:noProof/>
          <w:szCs w:val="24"/>
        </w:rPr>
        <w:t>2015</w:t>
      </w:r>
      <w:r w:rsidRPr="009D6B96">
        <w:rPr>
          <w:rFonts w:ascii="Calibri" w:hAnsi="Calibri" w:cs="Calibri"/>
          <w:noProof/>
          <w:szCs w:val="24"/>
        </w:rPr>
        <w:t xml:space="preserve">, </w:t>
      </w:r>
      <w:r w:rsidRPr="009D6B96">
        <w:rPr>
          <w:rFonts w:ascii="Calibri" w:hAnsi="Calibri" w:cs="Calibri"/>
          <w:i/>
          <w:iCs/>
          <w:noProof/>
          <w:szCs w:val="24"/>
        </w:rPr>
        <w:t>775</w:t>
      </w:r>
      <w:r w:rsidRPr="009D6B96">
        <w:rPr>
          <w:rFonts w:ascii="Calibri" w:hAnsi="Calibri" w:cs="Calibri"/>
          <w:noProof/>
          <w:szCs w:val="24"/>
        </w:rPr>
        <w:t>, 757–775.</w:t>
      </w:r>
    </w:p>
    <w:p w14:paraId="45248EC0"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3. </w:t>
      </w:r>
      <w:r w:rsidRPr="009D6B96">
        <w:rPr>
          <w:rFonts w:ascii="Calibri" w:hAnsi="Calibri" w:cs="Calibri"/>
          <w:noProof/>
          <w:szCs w:val="24"/>
        </w:rPr>
        <w:tab/>
        <w:t xml:space="preserve">Xue, H.; Chai, F.; Pettigrew, N.R. A model study of the seasonal circulation in the Gulf of Maine.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2000</w:t>
      </w:r>
      <w:r w:rsidRPr="009D6B96">
        <w:rPr>
          <w:rFonts w:ascii="Calibri" w:hAnsi="Calibri" w:cs="Calibri"/>
          <w:noProof/>
          <w:szCs w:val="24"/>
        </w:rPr>
        <w:t xml:space="preserve">, </w:t>
      </w:r>
      <w:r w:rsidRPr="009D6B96">
        <w:rPr>
          <w:rFonts w:ascii="Calibri" w:hAnsi="Calibri" w:cs="Calibri"/>
          <w:i/>
          <w:iCs/>
          <w:noProof/>
          <w:szCs w:val="24"/>
        </w:rPr>
        <w:t>30</w:t>
      </w:r>
      <w:r w:rsidRPr="009D6B96">
        <w:rPr>
          <w:rFonts w:ascii="Calibri" w:hAnsi="Calibri" w:cs="Calibri"/>
          <w:noProof/>
          <w:szCs w:val="24"/>
        </w:rPr>
        <w:t>, 1111–1135, doi:10.1175/1520-0485(2000)030&lt;1111:AMSOTS&gt;2.0.CO;2.</w:t>
      </w:r>
    </w:p>
    <w:p w14:paraId="2685298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4. </w:t>
      </w:r>
      <w:r w:rsidRPr="009D6B96">
        <w:rPr>
          <w:rFonts w:ascii="Calibri" w:hAnsi="Calibri" w:cs="Calibri"/>
          <w:noProof/>
          <w:szCs w:val="24"/>
        </w:rPr>
        <w:tab/>
        <w:t xml:space="preserve">Bailey, W.B.; MacGregor, D.G.; Hachey, H.B. Annual Variations of Temperature and Salinity in the Bay of Fundy. </w:t>
      </w:r>
      <w:r w:rsidRPr="009D6B96">
        <w:rPr>
          <w:rFonts w:ascii="Calibri" w:hAnsi="Calibri" w:cs="Calibri"/>
          <w:i/>
          <w:iCs/>
          <w:noProof/>
          <w:szCs w:val="24"/>
        </w:rPr>
        <w:t>J. Fish. Res. Board Canada</w:t>
      </w:r>
      <w:r w:rsidRPr="009D6B96">
        <w:rPr>
          <w:rFonts w:ascii="Calibri" w:hAnsi="Calibri" w:cs="Calibri"/>
          <w:noProof/>
          <w:szCs w:val="24"/>
        </w:rPr>
        <w:t xml:space="preserve"> </w:t>
      </w:r>
      <w:r w:rsidRPr="009D6B96">
        <w:rPr>
          <w:rFonts w:ascii="Calibri" w:hAnsi="Calibri" w:cs="Calibri"/>
          <w:b/>
          <w:bCs/>
          <w:noProof/>
          <w:szCs w:val="24"/>
        </w:rPr>
        <w:t>1954</w:t>
      </w:r>
      <w:r w:rsidRPr="009D6B96">
        <w:rPr>
          <w:rFonts w:ascii="Calibri" w:hAnsi="Calibri" w:cs="Calibri"/>
          <w:noProof/>
          <w:szCs w:val="24"/>
        </w:rPr>
        <w:t xml:space="preserve">, </w:t>
      </w:r>
      <w:r w:rsidRPr="009D6B96">
        <w:rPr>
          <w:rFonts w:ascii="Calibri" w:hAnsi="Calibri" w:cs="Calibri"/>
          <w:i/>
          <w:iCs/>
          <w:noProof/>
          <w:szCs w:val="24"/>
        </w:rPr>
        <w:t>11</w:t>
      </w:r>
      <w:r w:rsidRPr="009D6B96">
        <w:rPr>
          <w:rFonts w:ascii="Calibri" w:hAnsi="Calibri" w:cs="Calibri"/>
          <w:noProof/>
          <w:szCs w:val="24"/>
        </w:rPr>
        <w:t>, 32–47, doi:10.1139/f54-005.</w:t>
      </w:r>
    </w:p>
    <w:p w14:paraId="5D96E85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5. </w:t>
      </w:r>
      <w:r w:rsidRPr="009D6B96">
        <w:rPr>
          <w:rFonts w:ascii="Calibri" w:hAnsi="Calibri" w:cs="Calibri"/>
          <w:noProof/>
          <w:szCs w:val="24"/>
        </w:rPr>
        <w:tab/>
        <w:t xml:space="preserve">Bigelow, H.B. Dynamic oceanography of the Gulf of Maine. </w:t>
      </w:r>
      <w:r w:rsidRPr="009D6B96">
        <w:rPr>
          <w:rFonts w:ascii="Calibri" w:hAnsi="Calibri" w:cs="Calibri"/>
          <w:i/>
          <w:iCs/>
          <w:noProof/>
          <w:szCs w:val="24"/>
        </w:rPr>
        <w:t>Eos, Trans. Am. Geophys. Union</w:t>
      </w:r>
      <w:r w:rsidRPr="009D6B96">
        <w:rPr>
          <w:rFonts w:ascii="Calibri" w:hAnsi="Calibri" w:cs="Calibri"/>
          <w:noProof/>
          <w:szCs w:val="24"/>
        </w:rPr>
        <w:t xml:space="preserve"> </w:t>
      </w:r>
      <w:r w:rsidRPr="009D6B96">
        <w:rPr>
          <w:rFonts w:ascii="Calibri" w:hAnsi="Calibri" w:cs="Calibri"/>
          <w:b/>
          <w:bCs/>
          <w:noProof/>
          <w:szCs w:val="24"/>
        </w:rPr>
        <w:t>1927</w:t>
      </w:r>
      <w:r w:rsidRPr="009D6B96">
        <w:rPr>
          <w:rFonts w:ascii="Calibri" w:hAnsi="Calibri" w:cs="Calibri"/>
          <w:noProof/>
          <w:szCs w:val="24"/>
        </w:rPr>
        <w:t xml:space="preserve">, </w:t>
      </w:r>
      <w:r w:rsidRPr="009D6B96">
        <w:rPr>
          <w:rFonts w:ascii="Calibri" w:hAnsi="Calibri" w:cs="Calibri"/>
          <w:i/>
          <w:iCs/>
          <w:noProof/>
          <w:szCs w:val="24"/>
        </w:rPr>
        <w:t>8</w:t>
      </w:r>
      <w:r w:rsidRPr="009D6B96">
        <w:rPr>
          <w:rFonts w:ascii="Calibri" w:hAnsi="Calibri" w:cs="Calibri"/>
          <w:noProof/>
          <w:szCs w:val="24"/>
        </w:rPr>
        <w:t>, 206–211, doi:10.1029/TR008i001p00206.</w:t>
      </w:r>
    </w:p>
    <w:p w14:paraId="015C830A"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6. </w:t>
      </w:r>
      <w:r w:rsidRPr="009D6B96">
        <w:rPr>
          <w:rFonts w:ascii="Calibri" w:hAnsi="Calibri" w:cs="Calibri"/>
          <w:noProof/>
          <w:szCs w:val="24"/>
        </w:rPr>
        <w:tab/>
        <w:t xml:space="preserve">Godin, G. The 1965 current survey of the Bay of Fundy. </w:t>
      </w:r>
      <w:r w:rsidRPr="009D6B96">
        <w:rPr>
          <w:rFonts w:ascii="Calibri" w:hAnsi="Calibri" w:cs="Calibri"/>
          <w:i/>
          <w:iCs/>
          <w:noProof/>
          <w:szCs w:val="24"/>
        </w:rPr>
        <w:t>A new Anal. data an Interpret. results</w:t>
      </w:r>
      <w:r w:rsidRPr="009D6B96">
        <w:rPr>
          <w:rFonts w:ascii="Calibri" w:hAnsi="Calibri" w:cs="Calibri"/>
          <w:noProof/>
          <w:szCs w:val="24"/>
        </w:rPr>
        <w:t xml:space="preserve"> </w:t>
      </w:r>
      <w:r w:rsidRPr="009D6B96">
        <w:rPr>
          <w:rFonts w:ascii="Calibri" w:hAnsi="Calibri" w:cs="Calibri"/>
          <w:b/>
          <w:bCs/>
          <w:noProof/>
          <w:szCs w:val="24"/>
        </w:rPr>
        <w:t>1968</w:t>
      </w:r>
      <w:r w:rsidRPr="009D6B96">
        <w:rPr>
          <w:rFonts w:ascii="Calibri" w:hAnsi="Calibri" w:cs="Calibri"/>
          <w:noProof/>
          <w:szCs w:val="24"/>
        </w:rPr>
        <w:t>.</w:t>
      </w:r>
    </w:p>
    <w:p w14:paraId="551BCEE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lastRenderedPageBreak/>
        <w:t xml:space="preserve">17. </w:t>
      </w:r>
      <w:r w:rsidRPr="009D6B96">
        <w:rPr>
          <w:rFonts w:ascii="Calibri" w:hAnsi="Calibri" w:cs="Calibri"/>
          <w:noProof/>
          <w:szCs w:val="24"/>
        </w:rPr>
        <w:tab/>
        <w:t xml:space="preserve">Brooks, D.A. A brief overview of the physical oceanography of the Gulf of Maine. </w:t>
      </w:r>
      <w:r w:rsidRPr="009D6B96">
        <w:rPr>
          <w:rFonts w:ascii="Calibri" w:hAnsi="Calibri" w:cs="Calibri"/>
          <w:i/>
          <w:iCs/>
          <w:noProof/>
          <w:szCs w:val="24"/>
        </w:rPr>
        <w:t>Proc. Gulf Maine Sci. Work.</w:t>
      </w:r>
      <w:r w:rsidRPr="009D6B96">
        <w:rPr>
          <w:rFonts w:ascii="Calibri" w:hAnsi="Calibri" w:cs="Calibri"/>
          <w:noProof/>
          <w:szCs w:val="24"/>
        </w:rPr>
        <w:t xml:space="preserve"> </w:t>
      </w:r>
      <w:r w:rsidRPr="009D6B96">
        <w:rPr>
          <w:rFonts w:ascii="Calibri" w:hAnsi="Calibri" w:cs="Calibri"/>
          <w:b/>
          <w:bCs/>
          <w:noProof/>
          <w:szCs w:val="24"/>
        </w:rPr>
        <w:t>1992</w:t>
      </w:r>
      <w:r w:rsidRPr="009D6B96">
        <w:rPr>
          <w:rFonts w:ascii="Calibri" w:hAnsi="Calibri" w:cs="Calibri"/>
          <w:noProof/>
          <w:szCs w:val="24"/>
        </w:rPr>
        <w:t>, 51–74.</w:t>
      </w:r>
    </w:p>
    <w:p w14:paraId="26DD5D9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8. </w:t>
      </w:r>
      <w:r w:rsidRPr="009D6B96">
        <w:rPr>
          <w:rFonts w:ascii="Calibri" w:hAnsi="Calibri" w:cs="Calibri"/>
          <w:noProof/>
          <w:szCs w:val="24"/>
        </w:rPr>
        <w:tab/>
        <w:t xml:space="preserve">Hachey, H.B.; Bailey, W.B. The general circulation of the waters of Bay of Fundy. </w:t>
      </w:r>
      <w:r w:rsidRPr="009D6B96">
        <w:rPr>
          <w:rFonts w:ascii="Calibri" w:hAnsi="Calibri" w:cs="Calibri"/>
          <w:i/>
          <w:iCs/>
          <w:noProof/>
          <w:szCs w:val="24"/>
        </w:rPr>
        <w:t>Gen. Ser. Circ. Fish. Res. Board Can., Biol. Sin.</w:t>
      </w:r>
      <w:r w:rsidRPr="009D6B96">
        <w:rPr>
          <w:rFonts w:ascii="Calibri" w:hAnsi="Calibri" w:cs="Calibri"/>
          <w:noProof/>
          <w:szCs w:val="24"/>
        </w:rPr>
        <w:t xml:space="preserve"> </w:t>
      </w:r>
      <w:r w:rsidRPr="009D6B96">
        <w:rPr>
          <w:rFonts w:ascii="Calibri" w:hAnsi="Calibri" w:cs="Calibri"/>
          <w:b/>
          <w:bCs/>
          <w:noProof/>
          <w:szCs w:val="24"/>
        </w:rPr>
        <w:t>1952</w:t>
      </w:r>
      <w:r w:rsidRPr="009D6B96">
        <w:rPr>
          <w:rFonts w:ascii="Calibri" w:hAnsi="Calibri" w:cs="Calibri"/>
          <w:noProof/>
          <w:szCs w:val="24"/>
        </w:rPr>
        <w:t>, 10.</w:t>
      </w:r>
    </w:p>
    <w:p w14:paraId="155B6D54"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19. </w:t>
      </w:r>
      <w:r w:rsidRPr="009D6B96">
        <w:rPr>
          <w:rFonts w:ascii="Calibri" w:hAnsi="Calibri" w:cs="Calibri"/>
          <w:noProof/>
          <w:szCs w:val="24"/>
        </w:rPr>
        <w:tab/>
        <w:t xml:space="preserve">Dickie, L.M. Fluctuations in abundance of the giant scallop, Placopecten magellanicus (Gmelin), in the Digby area of the Bay of Fundy. </w:t>
      </w:r>
      <w:r w:rsidRPr="009D6B96">
        <w:rPr>
          <w:rFonts w:ascii="Calibri" w:hAnsi="Calibri" w:cs="Calibri"/>
          <w:i/>
          <w:iCs/>
          <w:noProof/>
          <w:szCs w:val="24"/>
        </w:rPr>
        <w:t>J. Fish. Res. Board Canada</w:t>
      </w:r>
      <w:r w:rsidRPr="009D6B96">
        <w:rPr>
          <w:rFonts w:ascii="Calibri" w:hAnsi="Calibri" w:cs="Calibri"/>
          <w:noProof/>
          <w:szCs w:val="24"/>
        </w:rPr>
        <w:t xml:space="preserve"> </w:t>
      </w:r>
      <w:r w:rsidRPr="009D6B96">
        <w:rPr>
          <w:rFonts w:ascii="Calibri" w:hAnsi="Calibri" w:cs="Calibri"/>
          <w:b/>
          <w:bCs/>
          <w:noProof/>
          <w:szCs w:val="24"/>
        </w:rPr>
        <w:t>1955</w:t>
      </w:r>
      <w:r w:rsidRPr="009D6B96">
        <w:rPr>
          <w:rFonts w:ascii="Calibri" w:hAnsi="Calibri" w:cs="Calibri"/>
          <w:noProof/>
          <w:szCs w:val="24"/>
        </w:rPr>
        <w:t xml:space="preserve">, </w:t>
      </w:r>
      <w:r w:rsidRPr="009D6B96">
        <w:rPr>
          <w:rFonts w:ascii="Calibri" w:hAnsi="Calibri" w:cs="Calibri"/>
          <w:i/>
          <w:iCs/>
          <w:noProof/>
          <w:szCs w:val="24"/>
        </w:rPr>
        <w:t>12</w:t>
      </w:r>
      <w:r w:rsidRPr="009D6B96">
        <w:rPr>
          <w:rFonts w:ascii="Calibri" w:hAnsi="Calibri" w:cs="Calibri"/>
          <w:noProof/>
          <w:szCs w:val="24"/>
        </w:rPr>
        <w:t>, 797–857.</w:t>
      </w:r>
    </w:p>
    <w:p w14:paraId="6F7DE75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0. </w:t>
      </w:r>
      <w:r w:rsidRPr="009D6B96">
        <w:rPr>
          <w:rFonts w:ascii="Calibri" w:hAnsi="Calibri" w:cs="Calibri"/>
          <w:noProof/>
          <w:szCs w:val="24"/>
        </w:rPr>
        <w:tab/>
        <w:t xml:space="preserve">Cunjak, R.A.; Newbury, R.W. Atlantic coast rivers of Canada, Chapter 21, pp. 939-980. </w:t>
      </w:r>
      <w:r w:rsidRPr="009D6B96">
        <w:rPr>
          <w:rFonts w:ascii="Calibri" w:hAnsi="Calibri" w:cs="Calibri"/>
          <w:i/>
          <w:iCs/>
          <w:noProof/>
          <w:szCs w:val="24"/>
        </w:rPr>
        <w:t>Rivers North Am.</w:t>
      </w:r>
      <w:r w:rsidRPr="009D6B96">
        <w:rPr>
          <w:rFonts w:ascii="Calibri" w:hAnsi="Calibri" w:cs="Calibri"/>
          <w:noProof/>
          <w:szCs w:val="24"/>
        </w:rPr>
        <w:t xml:space="preserve"> </w:t>
      </w:r>
      <w:r w:rsidRPr="009D6B96">
        <w:rPr>
          <w:rFonts w:ascii="Calibri" w:hAnsi="Calibri" w:cs="Calibri"/>
          <w:b/>
          <w:bCs/>
          <w:noProof/>
          <w:szCs w:val="24"/>
        </w:rPr>
        <w:t>2005</w:t>
      </w:r>
      <w:r w:rsidRPr="009D6B96">
        <w:rPr>
          <w:rFonts w:ascii="Calibri" w:hAnsi="Calibri" w:cs="Calibri"/>
          <w:noProof/>
          <w:szCs w:val="24"/>
        </w:rPr>
        <w:t>, 1144.</w:t>
      </w:r>
    </w:p>
    <w:p w14:paraId="4C20B47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1. </w:t>
      </w:r>
      <w:r w:rsidRPr="009D6B96">
        <w:rPr>
          <w:rFonts w:ascii="Calibri" w:hAnsi="Calibri" w:cs="Calibri"/>
          <w:noProof/>
          <w:szCs w:val="24"/>
        </w:rPr>
        <w:tab/>
        <w:t xml:space="preserve">Paquin, J.P.; Lu, Y.; Taylor, S.; Blanken, H.; Marcotte, G.; Hu, X.; Zhai, L.; Higginson, S.; Nudds, S.; Chanut, J.; et al. High-resolution modelling of a coastal harbour in the presence of strong tides and significant river runoff. </w:t>
      </w:r>
      <w:r w:rsidRPr="009D6B96">
        <w:rPr>
          <w:rFonts w:ascii="Calibri" w:hAnsi="Calibri" w:cs="Calibri"/>
          <w:i/>
          <w:iCs/>
          <w:noProof/>
          <w:szCs w:val="24"/>
        </w:rPr>
        <w:t>Ocean Dyn.</w:t>
      </w:r>
      <w:r w:rsidRPr="009D6B96">
        <w:rPr>
          <w:rFonts w:ascii="Calibri" w:hAnsi="Calibri" w:cs="Calibri"/>
          <w:noProof/>
          <w:szCs w:val="24"/>
        </w:rPr>
        <w:t xml:space="preserve"> </w:t>
      </w:r>
      <w:r w:rsidRPr="009D6B96">
        <w:rPr>
          <w:rFonts w:ascii="Calibri" w:hAnsi="Calibri" w:cs="Calibri"/>
          <w:b/>
          <w:bCs/>
          <w:noProof/>
          <w:szCs w:val="24"/>
        </w:rPr>
        <w:t>2020</w:t>
      </w:r>
      <w:r w:rsidRPr="009D6B96">
        <w:rPr>
          <w:rFonts w:ascii="Calibri" w:hAnsi="Calibri" w:cs="Calibri"/>
          <w:noProof/>
          <w:szCs w:val="24"/>
        </w:rPr>
        <w:t xml:space="preserve">, </w:t>
      </w:r>
      <w:r w:rsidRPr="009D6B96">
        <w:rPr>
          <w:rFonts w:ascii="Calibri" w:hAnsi="Calibri" w:cs="Calibri"/>
          <w:i/>
          <w:iCs/>
          <w:noProof/>
          <w:szCs w:val="24"/>
        </w:rPr>
        <w:t>70</w:t>
      </w:r>
      <w:r w:rsidRPr="009D6B96">
        <w:rPr>
          <w:rFonts w:ascii="Calibri" w:hAnsi="Calibri" w:cs="Calibri"/>
          <w:noProof/>
          <w:szCs w:val="24"/>
        </w:rPr>
        <w:t>, 365–385, doi:10.1007/s10236-019-01334-7.</w:t>
      </w:r>
    </w:p>
    <w:p w14:paraId="1DB749F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2. </w:t>
      </w:r>
      <w:r w:rsidRPr="009D6B96">
        <w:rPr>
          <w:rFonts w:ascii="Calibri" w:hAnsi="Calibri" w:cs="Calibri"/>
          <w:noProof/>
          <w:szCs w:val="24"/>
        </w:rPr>
        <w:tab/>
        <w:t xml:space="preserve">Aretxabaleta, A.L.; McGillicuddy, D.J.; Smith, K.W.; Lynch, D.R. Model simulations of the Bay of Fundy Gyre: 1. Climatological results. </w:t>
      </w:r>
      <w:r w:rsidRPr="009D6B96">
        <w:rPr>
          <w:rFonts w:ascii="Calibri" w:hAnsi="Calibri" w:cs="Calibri"/>
          <w:i/>
          <w:iCs/>
          <w:noProof/>
          <w:szCs w:val="24"/>
        </w:rPr>
        <w:t>J. Geophys. Res. Ocean.</w:t>
      </w:r>
      <w:r w:rsidRPr="009D6B96">
        <w:rPr>
          <w:rFonts w:ascii="Calibri" w:hAnsi="Calibri" w:cs="Calibri"/>
          <w:noProof/>
          <w:szCs w:val="24"/>
        </w:rPr>
        <w:t xml:space="preserve"> </w:t>
      </w:r>
      <w:r w:rsidRPr="009D6B96">
        <w:rPr>
          <w:rFonts w:ascii="Calibri" w:hAnsi="Calibri" w:cs="Calibri"/>
          <w:b/>
          <w:bCs/>
          <w:noProof/>
          <w:szCs w:val="24"/>
        </w:rPr>
        <w:t>2008</w:t>
      </w:r>
      <w:r w:rsidRPr="009D6B96">
        <w:rPr>
          <w:rFonts w:ascii="Calibri" w:hAnsi="Calibri" w:cs="Calibri"/>
          <w:noProof/>
          <w:szCs w:val="24"/>
        </w:rPr>
        <w:t xml:space="preserve">, </w:t>
      </w:r>
      <w:r w:rsidRPr="009D6B96">
        <w:rPr>
          <w:rFonts w:ascii="Calibri" w:hAnsi="Calibri" w:cs="Calibri"/>
          <w:i/>
          <w:iCs/>
          <w:noProof/>
          <w:szCs w:val="24"/>
        </w:rPr>
        <w:t>113</w:t>
      </w:r>
      <w:r w:rsidRPr="009D6B96">
        <w:rPr>
          <w:rFonts w:ascii="Calibri" w:hAnsi="Calibri" w:cs="Calibri"/>
          <w:noProof/>
          <w:szCs w:val="24"/>
        </w:rPr>
        <w:t>, 1–16, doi:10.1029/2007JC004480.</w:t>
      </w:r>
    </w:p>
    <w:p w14:paraId="1B9D465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3. </w:t>
      </w:r>
      <w:r w:rsidRPr="009D6B96">
        <w:rPr>
          <w:rFonts w:ascii="Calibri" w:hAnsi="Calibri" w:cs="Calibri"/>
          <w:noProof/>
          <w:szCs w:val="24"/>
        </w:rPr>
        <w:tab/>
        <w:t xml:space="preserve">Chao, S.Y.; Boicourt, W.C. Onset of estuarine plumes. </w:t>
      </w:r>
      <w:r w:rsidRPr="009D6B96">
        <w:rPr>
          <w:rFonts w:ascii="Calibri" w:hAnsi="Calibri" w:cs="Calibri"/>
          <w:i/>
          <w:iCs/>
          <w:noProof/>
          <w:szCs w:val="24"/>
        </w:rPr>
        <w:t>J. PHYS. Ocean.</w:t>
      </w:r>
      <w:r w:rsidRPr="009D6B96">
        <w:rPr>
          <w:rFonts w:ascii="Calibri" w:hAnsi="Calibri" w:cs="Calibri"/>
          <w:noProof/>
          <w:szCs w:val="24"/>
        </w:rPr>
        <w:t xml:space="preserve"> </w:t>
      </w:r>
      <w:r w:rsidRPr="009D6B96">
        <w:rPr>
          <w:rFonts w:ascii="Calibri" w:hAnsi="Calibri" w:cs="Calibri"/>
          <w:b/>
          <w:bCs/>
          <w:noProof/>
          <w:szCs w:val="24"/>
        </w:rPr>
        <w:t>1986</w:t>
      </w:r>
      <w:r w:rsidRPr="009D6B96">
        <w:rPr>
          <w:rFonts w:ascii="Calibri" w:hAnsi="Calibri" w:cs="Calibri"/>
          <w:noProof/>
          <w:szCs w:val="24"/>
        </w:rPr>
        <w:t xml:space="preserve">, </w:t>
      </w:r>
      <w:r w:rsidRPr="009D6B96">
        <w:rPr>
          <w:rFonts w:ascii="Calibri" w:hAnsi="Calibri" w:cs="Calibri"/>
          <w:i/>
          <w:iCs/>
          <w:noProof/>
          <w:szCs w:val="24"/>
        </w:rPr>
        <w:t>16</w:t>
      </w:r>
      <w:r w:rsidRPr="009D6B96">
        <w:rPr>
          <w:rFonts w:ascii="Calibri" w:hAnsi="Calibri" w:cs="Calibri"/>
          <w:noProof/>
          <w:szCs w:val="24"/>
        </w:rPr>
        <w:t>, 2137–2149, doi:10.1175/1520-0485(1986)016&lt;2137:ooep&gt;2.0.co;2.</w:t>
      </w:r>
    </w:p>
    <w:p w14:paraId="7B9F9D7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4. </w:t>
      </w:r>
      <w:r w:rsidRPr="009D6B96">
        <w:rPr>
          <w:rFonts w:ascii="Calibri" w:hAnsi="Calibri" w:cs="Calibri"/>
          <w:noProof/>
          <w:szCs w:val="24"/>
        </w:rPr>
        <w:tab/>
        <w:t xml:space="preserve">Brooks, D.A. A model study of the buoyancy-driven circulation in the Gulf of Maine.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94</w:t>
      </w:r>
      <w:r w:rsidRPr="009D6B96">
        <w:rPr>
          <w:rFonts w:ascii="Calibri" w:hAnsi="Calibri" w:cs="Calibri"/>
          <w:noProof/>
          <w:szCs w:val="24"/>
        </w:rPr>
        <w:t xml:space="preserve">, </w:t>
      </w:r>
      <w:r w:rsidRPr="009D6B96">
        <w:rPr>
          <w:rFonts w:ascii="Calibri" w:hAnsi="Calibri" w:cs="Calibri"/>
          <w:i/>
          <w:iCs/>
          <w:noProof/>
          <w:szCs w:val="24"/>
        </w:rPr>
        <w:t>24</w:t>
      </w:r>
      <w:r w:rsidRPr="009D6B96">
        <w:rPr>
          <w:rFonts w:ascii="Calibri" w:hAnsi="Calibri" w:cs="Calibri"/>
          <w:noProof/>
          <w:szCs w:val="24"/>
        </w:rPr>
        <w:t>, 2387–2412, doi:10.1175/1520-0485(1994)024&lt;2387:AMSOTB&gt;2.0.CO;2.</w:t>
      </w:r>
    </w:p>
    <w:p w14:paraId="3568CABA"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5. </w:t>
      </w:r>
      <w:r w:rsidRPr="009D6B96">
        <w:rPr>
          <w:rFonts w:ascii="Calibri" w:hAnsi="Calibri" w:cs="Calibri"/>
          <w:noProof/>
          <w:szCs w:val="24"/>
        </w:rPr>
        <w:tab/>
        <w:t xml:space="preserve">Brooks, D.A.; Townsend, D.W. Variability of the coastal current and nutrient pathways in the eastern Gulf of Maine.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89</w:t>
      </w:r>
      <w:r w:rsidRPr="009D6B96">
        <w:rPr>
          <w:rFonts w:ascii="Calibri" w:hAnsi="Calibri" w:cs="Calibri"/>
          <w:noProof/>
          <w:szCs w:val="24"/>
        </w:rPr>
        <w:t xml:space="preserve">, </w:t>
      </w:r>
      <w:r w:rsidRPr="009D6B96">
        <w:rPr>
          <w:rFonts w:ascii="Calibri" w:hAnsi="Calibri" w:cs="Calibri"/>
          <w:i/>
          <w:iCs/>
          <w:noProof/>
          <w:szCs w:val="24"/>
        </w:rPr>
        <w:t>47</w:t>
      </w:r>
      <w:r w:rsidRPr="009D6B96">
        <w:rPr>
          <w:rFonts w:ascii="Calibri" w:hAnsi="Calibri" w:cs="Calibri"/>
          <w:noProof/>
          <w:szCs w:val="24"/>
        </w:rPr>
        <w:t>, 303–321, doi:10.1357/002224089785076299.</w:t>
      </w:r>
    </w:p>
    <w:p w14:paraId="10361C0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6. </w:t>
      </w:r>
      <w:r w:rsidRPr="009D6B96">
        <w:rPr>
          <w:rFonts w:ascii="Calibri" w:hAnsi="Calibri" w:cs="Calibri"/>
          <w:noProof/>
          <w:szCs w:val="24"/>
        </w:rPr>
        <w:tab/>
        <w:t xml:space="preserve">Lynch, D.R.; Holboke, M.J.; Naimie, C.E. The Maine coastal current: Spring climatological circulation.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1997</w:t>
      </w:r>
      <w:r w:rsidRPr="009D6B96">
        <w:rPr>
          <w:rFonts w:ascii="Calibri" w:hAnsi="Calibri" w:cs="Calibri"/>
          <w:noProof/>
          <w:szCs w:val="24"/>
        </w:rPr>
        <w:t xml:space="preserve">, </w:t>
      </w:r>
      <w:r w:rsidRPr="009D6B96">
        <w:rPr>
          <w:rFonts w:ascii="Calibri" w:hAnsi="Calibri" w:cs="Calibri"/>
          <w:i/>
          <w:iCs/>
          <w:noProof/>
          <w:szCs w:val="24"/>
        </w:rPr>
        <w:t>17</w:t>
      </w:r>
      <w:r w:rsidRPr="009D6B96">
        <w:rPr>
          <w:rFonts w:ascii="Calibri" w:hAnsi="Calibri" w:cs="Calibri"/>
          <w:noProof/>
          <w:szCs w:val="24"/>
        </w:rPr>
        <w:t>, 605–634, doi:10.1016/S0278-4343(96)00055-6.</w:t>
      </w:r>
    </w:p>
    <w:p w14:paraId="06DD5BC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7. </w:t>
      </w:r>
      <w:r w:rsidRPr="009D6B96">
        <w:rPr>
          <w:rFonts w:ascii="Calibri" w:hAnsi="Calibri" w:cs="Calibri"/>
          <w:noProof/>
          <w:szCs w:val="24"/>
        </w:rPr>
        <w:tab/>
        <w:t xml:space="preserve">Watson, E.E. Mixing and residual currents in the tidal waters as illustrated in the Bay of Fundy. </w:t>
      </w:r>
      <w:r w:rsidRPr="009D6B96">
        <w:rPr>
          <w:rFonts w:ascii="Calibri" w:hAnsi="Calibri" w:cs="Calibri"/>
          <w:i/>
          <w:iCs/>
          <w:noProof/>
          <w:szCs w:val="24"/>
        </w:rPr>
        <w:t>J. Biol. Board Can</w:t>
      </w:r>
      <w:r w:rsidRPr="009D6B96">
        <w:rPr>
          <w:rFonts w:ascii="Calibri" w:hAnsi="Calibri" w:cs="Calibri"/>
          <w:noProof/>
          <w:szCs w:val="24"/>
        </w:rPr>
        <w:t xml:space="preserve"> </w:t>
      </w:r>
      <w:r w:rsidRPr="009D6B96">
        <w:rPr>
          <w:rFonts w:ascii="Calibri" w:hAnsi="Calibri" w:cs="Calibri"/>
          <w:b/>
          <w:bCs/>
          <w:noProof/>
          <w:szCs w:val="24"/>
        </w:rPr>
        <w:t>1936</w:t>
      </w:r>
      <w:r w:rsidRPr="009D6B96">
        <w:rPr>
          <w:rFonts w:ascii="Calibri" w:hAnsi="Calibri" w:cs="Calibri"/>
          <w:noProof/>
          <w:szCs w:val="24"/>
        </w:rPr>
        <w:t xml:space="preserve">, </w:t>
      </w:r>
      <w:r w:rsidRPr="009D6B96">
        <w:rPr>
          <w:rFonts w:ascii="Calibri" w:hAnsi="Calibri" w:cs="Calibri"/>
          <w:i/>
          <w:iCs/>
          <w:noProof/>
          <w:szCs w:val="24"/>
        </w:rPr>
        <w:t>2</w:t>
      </w:r>
      <w:r w:rsidRPr="009D6B96">
        <w:rPr>
          <w:rFonts w:ascii="Calibri" w:hAnsi="Calibri" w:cs="Calibri"/>
          <w:noProof/>
          <w:szCs w:val="24"/>
        </w:rPr>
        <w:t>, 141–208.</w:t>
      </w:r>
    </w:p>
    <w:p w14:paraId="7516E670"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8. </w:t>
      </w:r>
      <w:r w:rsidRPr="009D6B96">
        <w:rPr>
          <w:rFonts w:ascii="Calibri" w:hAnsi="Calibri" w:cs="Calibri"/>
          <w:noProof/>
          <w:szCs w:val="24"/>
        </w:rPr>
        <w:tab/>
        <w:t xml:space="preserve">Aretxabaleta, A.L.; McGillicuddy, D.J.; Smith, K.W.; Manning, J.P.; Lynch, D.R. Model simulations of the bay of fundy gyre: 2. Hindcasts for 2005-2007 reveal interannual variability in retentiveness. </w:t>
      </w:r>
      <w:r w:rsidRPr="009D6B96">
        <w:rPr>
          <w:rFonts w:ascii="Calibri" w:hAnsi="Calibri" w:cs="Calibri"/>
          <w:i/>
          <w:iCs/>
          <w:noProof/>
          <w:szCs w:val="24"/>
        </w:rPr>
        <w:t>J. Geophys. Res. Ocean.</w:t>
      </w:r>
      <w:r w:rsidRPr="009D6B96">
        <w:rPr>
          <w:rFonts w:ascii="Calibri" w:hAnsi="Calibri" w:cs="Calibri"/>
          <w:noProof/>
          <w:szCs w:val="24"/>
        </w:rPr>
        <w:t xml:space="preserve"> </w:t>
      </w:r>
      <w:r w:rsidRPr="009D6B96">
        <w:rPr>
          <w:rFonts w:ascii="Calibri" w:hAnsi="Calibri" w:cs="Calibri"/>
          <w:b/>
          <w:bCs/>
          <w:noProof/>
          <w:szCs w:val="24"/>
        </w:rPr>
        <w:t>2009</w:t>
      </w:r>
      <w:r w:rsidRPr="009D6B96">
        <w:rPr>
          <w:rFonts w:ascii="Calibri" w:hAnsi="Calibri" w:cs="Calibri"/>
          <w:noProof/>
          <w:szCs w:val="24"/>
        </w:rPr>
        <w:t xml:space="preserve">, </w:t>
      </w:r>
      <w:r w:rsidRPr="009D6B96">
        <w:rPr>
          <w:rFonts w:ascii="Calibri" w:hAnsi="Calibri" w:cs="Calibri"/>
          <w:i/>
          <w:iCs/>
          <w:noProof/>
          <w:szCs w:val="24"/>
        </w:rPr>
        <w:t>114</w:t>
      </w:r>
      <w:r w:rsidRPr="009D6B96">
        <w:rPr>
          <w:rFonts w:ascii="Calibri" w:hAnsi="Calibri" w:cs="Calibri"/>
          <w:noProof/>
          <w:szCs w:val="24"/>
        </w:rPr>
        <w:t>, doi:10.1029/2008JC004948.</w:t>
      </w:r>
    </w:p>
    <w:p w14:paraId="0A934E4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29. </w:t>
      </w:r>
      <w:r w:rsidRPr="009D6B96">
        <w:rPr>
          <w:rFonts w:ascii="Calibri" w:hAnsi="Calibri" w:cs="Calibri"/>
          <w:noProof/>
          <w:szCs w:val="24"/>
        </w:rPr>
        <w:tab/>
        <w:t xml:space="preserve">Apollonio, S. The Gulf of Maine. </w:t>
      </w:r>
      <w:r w:rsidRPr="009D6B96">
        <w:rPr>
          <w:rFonts w:ascii="Calibri" w:hAnsi="Calibri" w:cs="Calibri"/>
          <w:i/>
          <w:iCs/>
          <w:noProof/>
          <w:szCs w:val="24"/>
        </w:rPr>
        <w:t>Gulf Maine</w:t>
      </w:r>
      <w:r w:rsidRPr="009D6B96">
        <w:rPr>
          <w:rFonts w:ascii="Calibri" w:hAnsi="Calibri" w:cs="Calibri"/>
          <w:noProof/>
          <w:szCs w:val="24"/>
        </w:rPr>
        <w:t xml:space="preserve"> </w:t>
      </w:r>
      <w:r w:rsidRPr="009D6B96">
        <w:rPr>
          <w:rFonts w:ascii="Calibri" w:hAnsi="Calibri" w:cs="Calibri"/>
          <w:b/>
          <w:bCs/>
          <w:noProof/>
          <w:szCs w:val="24"/>
        </w:rPr>
        <w:t>1979</w:t>
      </w:r>
      <w:r w:rsidRPr="009D6B96">
        <w:rPr>
          <w:rFonts w:ascii="Calibri" w:hAnsi="Calibri" w:cs="Calibri"/>
          <w:noProof/>
          <w:szCs w:val="24"/>
        </w:rPr>
        <w:t>.</w:t>
      </w:r>
    </w:p>
    <w:p w14:paraId="502EA95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0. </w:t>
      </w:r>
      <w:r w:rsidRPr="009D6B96">
        <w:rPr>
          <w:rFonts w:ascii="Calibri" w:hAnsi="Calibri" w:cs="Calibri"/>
          <w:noProof/>
          <w:szCs w:val="24"/>
        </w:rPr>
        <w:tab/>
        <w:t xml:space="preserve">Pettigrew, N.R.; Townsend, D.W.; Xue, H.; Wallinga, J.P.; Brickley, P.J.; Hetland, R.D. Observations of the Eastern Maine Coastal Current and its offshore extensions in 1994. </w:t>
      </w:r>
      <w:r w:rsidRPr="009D6B96">
        <w:rPr>
          <w:rFonts w:ascii="Calibri" w:hAnsi="Calibri" w:cs="Calibri"/>
          <w:i/>
          <w:iCs/>
          <w:noProof/>
          <w:szCs w:val="24"/>
        </w:rPr>
        <w:t>J. Geophys. Res. Ocean.</w:t>
      </w:r>
      <w:r w:rsidRPr="009D6B96">
        <w:rPr>
          <w:rFonts w:ascii="Calibri" w:hAnsi="Calibri" w:cs="Calibri"/>
          <w:noProof/>
          <w:szCs w:val="24"/>
        </w:rPr>
        <w:t xml:space="preserve"> </w:t>
      </w:r>
      <w:r w:rsidRPr="009D6B96">
        <w:rPr>
          <w:rFonts w:ascii="Calibri" w:hAnsi="Calibri" w:cs="Calibri"/>
          <w:b/>
          <w:bCs/>
          <w:noProof/>
          <w:szCs w:val="24"/>
        </w:rPr>
        <w:t>1998</w:t>
      </w:r>
      <w:r w:rsidRPr="009D6B96">
        <w:rPr>
          <w:rFonts w:ascii="Calibri" w:hAnsi="Calibri" w:cs="Calibri"/>
          <w:noProof/>
          <w:szCs w:val="24"/>
        </w:rPr>
        <w:t xml:space="preserve">, </w:t>
      </w:r>
      <w:r w:rsidRPr="009D6B96">
        <w:rPr>
          <w:rFonts w:ascii="Calibri" w:hAnsi="Calibri" w:cs="Calibri"/>
          <w:i/>
          <w:iCs/>
          <w:noProof/>
          <w:szCs w:val="24"/>
        </w:rPr>
        <w:t>103</w:t>
      </w:r>
      <w:r w:rsidRPr="009D6B96">
        <w:rPr>
          <w:rFonts w:ascii="Calibri" w:hAnsi="Calibri" w:cs="Calibri"/>
          <w:noProof/>
          <w:szCs w:val="24"/>
        </w:rPr>
        <w:t>, 30623–30639, doi:10.1029/98jc01625.</w:t>
      </w:r>
    </w:p>
    <w:p w14:paraId="2924887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1. </w:t>
      </w:r>
      <w:r w:rsidRPr="009D6B96">
        <w:rPr>
          <w:rFonts w:ascii="Calibri" w:hAnsi="Calibri" w:cs="Calibri"/>
          <w:noProof/>
          <w:szCs w:val="24"/>
        </w:rPr>
        <w:tab/>
        <w:t xml:space="preserve">Greenberg, D.A. A numerical model investigation of tidal phenomena in the bay of fundy and gulf of maine. </w:t>
      </w:r>
      <w:r w:rsidRPr="009D6B96">
        <w:rPr>
          <w:rFonts w:ascii="Calibri" w:hAnsi="Calibri" w:cs="Calibri"/>
          <w:i/>
          <w:iCs/>
          <w:noProof/>
          <w:szCs w:val="24"/>
        </w:rPr>
        <w:t>Mar. Geod.</w:t>
      </w:r>
      <w:r w:rsidRPr="009D6B96">
        <w:rPr>
          <w:rFonts w:ascii="Calibri" w:hAnsi="Calibri" w:cs="Calibri"/>
          <w:noProof/>
          <w:szCs w:val="24"/>
        </w:rPr>
        <w:t xml:space="preserve"> </w:t>
      </w:r>
      <w:r w:rsidRPr="009D6B96">
        <w:rPr>
          <w:rFonts w:ascii="Calibri" w:hAnsi="Calibri" w:cs="Calibri"/>
          <w:b/>
          <w:bCs/>
          <w:noProof/>
          <w:szCs w:val="24"/>
        </w:rPr>
        <w:t>1979</w:t>
      </w:r>
      <w:r w:rsidRPr="009D6B96">
        <w:rPr>
          <w:rFonts w:ascii="Calibri" w:hAnsi="Calibri" w:cs="Calibri"/>
          <w:noProof/>
          <w:szCs w:val="24"/>
        </w:rPr>
        <w:t xml:space="preserve">, </w:t>
      </w:r>
      <w:r w:rsidRPr="009D6B96">
        <w:rPr>
          <w:rFonts w:ascii="Calibri" w:hAnsi="Calibri" w:cs="Calibri"/>
          <w:i/>
          <w:iCs/>
          <w:noProof/>
          <w:szCs w:val="24"/>
        </w:rPr>
        <w:t>2</w:t>
      </w:r>
      <w:r w:rsidRPr="009D6B96">
        <w:rPr>
          <w:rFonts w:ascii="Calibri" w:hAnsi="Calibri" w:cs="Calibri"/>
          <w:noProof/>
          <w:szCs w:val="24"/>
        </w:rPr>
        <w:t>, 161–187, doi:10.1080/15210607909379345.</w:t>
      </w:r>
    </w:p>
    <w:p w14:paraId="799406B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2. </w:t>
      </w:r>
      <w:r w:rsidRPr="009D6B96">
        <w:rPr>
          <w:rFonts w:ascii="Calibri" w:hAnsi="Calibri" w:cs="Calibri"/>
          <w:noProof/>
          <w:szCs w:val="24"/>
        </w:rPr>
        <w:tab/>
        <w:t xml:space="preserve">Sankaranarayanan, S.; McCay, D.F. Three-dimensional modeling of tidal circulation in Bay of Fundy. </w:t>
      </w:r>
      <w:r w:rsidRPr="009D6B96">
        <w:rPr>
          <w:rFonts w:ascii="Calibri" w:hAnsi="Calibri" w:cs="Calibri"/>
          <w:i/>
          <w:iCs/>
          <w:noProof/>
          <w:szCs w:val="24"/>
        </w:rPr>
        <w:t>J. Waterw. Port, Coast. Ocean Eng.</w:t>
      </w:r>
      <w:r w:rsidRPr="009D6B96">
        <w:rPr>
          <w:rFonts w:ascii="Calibri" w:hAnsi="Calibri" w:cs="Calibri"/>
          <w:noProof/>
          <w:szCs w:val="24"/>
        </w:rPr>
        <w:t xml:space="preserve"> </w:t>
      </w:r>
      <w:r w:rsidRPr="009D6B96">
        <w:rPr>
          <w:rFonts w:ascii="Calibri" w:hAnsi="Calibri" w:cs="Calibri"/>
          <w:b/>
          <w:bCs/>
          <w:noProof/>
          <w:szCs w:val="24"/>
        </w:rPr>
        <w:t>2003</w:t>
      </w:r>
      <w:r w:rsidRPr="009D6B96">
        <w:rPr>
          <w:rFonts w:ascii="Calibri" w:hAnsi="Calibri" w:cs="Calibri"/>
          <w:noProof/>
          <w:szCs w:val="24"/>
        </w:rPr>
        <w:t xml:space="preserve">, </w:t>
      </w:r>
      <w:r w:rsidRPr="009D6B96">
        <w:rPr>
          <w:rFonts w:ascii="Calibri" w:hAnsi="Calibri" w:cs="Calibri"/>
          <w:i/>
          <w:iCs/>
          <w:noProof/>
          <w:szCs w:val="24"/>
        </w:rPr>
        <w:t>129</w:t>
      </w:r>
      <w:r w:rsidRPr="009D6B96">
        <w:rPr>
          <w:rFonts w:ascii="Calibri" w:hAnsi="Calibri" w:cs="Calibri"/>
          <w:noProof/>
          <w:szCs w:val="24"/>
        </w:rPr>
        <w:t>, 114–123, doi:10.1061/(ASCE)0733-950X(2003)129:3(114).</w:t>
      </w:r>
    </w:p>
    <w:p w14:paraId="3ED33B6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3. </w:t>
      </w:r>
      <w:r w:rsidRPr="009D6B96">
        <w:rPr>
          <w:rFonts w:ascii="Calibri" w:hAnsi="Calibri" w:cs="Calibri"/>
          <w:noProof/>
          <w:szCs w:val="24"/>
        </w:rPr>
        <w:tab/>
        <w:t xml:space="preserve">Dupont, F.; Hannah, C.G.; Greenberg, D. Modelling the Sea Level of the Upper Bay of Fundy. </w:t>
      </w:r>
      <w:r w:rsidRPr="009D6B96">
        <w:rPr>
          <w:rFonts w:ascii="Calibri" w:hAnsi="Calibri" w:cs="Calibri"/>
          <w:b/>
          <w:bCs/>
          <w:noProof/>
          <w:szCs w:val="24"/>
        </w:rPr>
        <w:t>2005</w:t>
      </w:r>
      <w:r w:rsidRPr="009D6B96">
        <w:rPr>
          <w:rFonts w:ascii="Calibri" w:hAnsi="Calibri" w:cs="Calibri"/>
          <w:noProof/>
          <w:szCs w:val="24"/>
        </w:rPr>
        <w:t xml:space="preserve">, </w:t>
      </w:r>
      <w:r w:rsidRPr="009D6B96">
        <w:rPr>
          <w:rFonts w:ascii="Calibri" w:hAnsi="Calibri" w:cs="Calibri"/>
          <w:i/>
          <w:iCs/>
          <w:noProof/>
          <w:szCs w:val="24"/>
        </w:rPr>
        <w:t>43</w:t>
      </w:r>
      <w:r w:rsidRPr="009D6B96">
        <w:rPr>
          <w:rFonts w:ascii="Calibri" w:hAnsi="Calibri" w:cs="Calibri"/>
          <w:noProof/>
          <w:szCs w:val="24"/>
        </w:rPr>
        <w:t>, 33–47.</w:t>
      </w:r>
    </w:p>
    <w:p w14:paraId="489AC7D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lastRenderedPageBreak/>
        <w:t xml:space="preserve">34. </w:t>
      </w:r>
      <w:r w:rsidRPr="009D6B96">
        <w:rPr>
          <w:rFonts w:ascii="Calibri" w:hAnsi="Calibri" w:cs="Calibri"/>
          <w:noProof/>
          <w:szCs w:val="24"/>
        </w:rPr>
        <w:tab/>
        <w:t xml:space="preserve">Dupont, F.; Hannah, C.G.; Greenberg, D. Modelling the sea level of the upper Bay of Fundy. </w:t>
      </w:r>
      <w:r w:rsidRPr="009D6B96">
        <w:rPr>
          <w:rFonts w:ascii="Calibri" w:hAnsi="Calibri" w:cs="Calibri"/>
          <w:i/>
          <w:iCs/>
          <w:noProof/>
          <w:szCs w:val="24"/>
        </w:rPr>
        <w:t>Atmos. - Ocean</w:t>
      </w:r>
      <w:r w:rsidRPr="009D6B96">
        <w:rPr>
          <w:rFonts w:ascii="Calibri" w:hAnsi="Calibri" w:cs="Calibri"/>
          <w:noProof/>
          <w:szCs w:val="24"/>
        </w:rPr>
        <w:t xml:space="preserve"> </w:t>
      </w:r>
      <w:r w:rsidRPr="009D6B96">
        <w:rPr>
          <w:rFonts w:ascii="Calibri" w:hAnsi="Calibri" w:cs="Calibri"/>
          <w:b/>
          <w:bCs/>
          <w:noProof/>
          <w:szCs w:val="24"/>
        </w:rPr>
        <w:t>2005</w:t>
      </w:r>
      <w:r w:rsidRPr="009D6B96">
        <w:rPr>
          <w:rFonts w:ascii="Calibri" w:hAnsi="Calibri" w:cs="Calibri"/>
          <w:noProof/>
          <w:szCs w:val="24"/>
        </w:rPr>
        <w:t xml:space="preserve">, </w:t>
      </w:r>
      <w:r w:rsidRPr="009D6B96">
        <w:rPr>
          <w:rFonts w:ascii="Calibri" w:hAnsi="Calibri" w:cs="Calibri"/>
          <w:i/>
          <w:iCs/>
          <w:noProof/>
          <w:szCs w:val="24"/>
        </w:rPr>
        <w:t>43</w:t>
      </w:r>
      <w:r w:rsidRPr="009D6B96">
        <w:rPr>
          <w:rFonts w:ascii="Calibri" w:hAnsi="Calibri" w:cs="Calibri"/>
          <w:noProof/>
          <w:szCs w:val="24"/>
        </w:rPr>
        <w:t>, 33–47, doi:10.3137/ao.430103.</w:t>
      </w:r>
    </w:p>
    <w:p w14:paraId="74F172B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5. </w:t>
      </w:r>
      <w:r w:rsidRPr="009D6B96">
        <w:rPr>
          <w:rFonts w:ascii="Calibri" w:hAnsi="Calibri" w:cs="Calibri"/>
          <w:noProof/>
          <w:szCs w:val="24"/>
        </w:rPr>
        <w:tab/>
        <w:t xml:space="preserve">Wu, Y.; Chaffey, J.; Greenberg, D.A.; Colbo, K.; Smith, P.C. Tidally-induced sediment transport patterns in the upper Bay of Fundy: A numerical study.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2011</w:t>
      </w:r>
      <w:r w:rsidRPr="009D6B96">
        <w:rPr>
          <w:rFonts w:ascii="Calibri" w:hAnsi="Calibri" w:cs="Calibri"/>
          <w:noProof/>
          <w:szCs w:val="24"/>
        </w:rPr>
        <w:t xml:space="preserve">, </w:t>
      </w:r>
      <w:r w:rsidRPr="009D6B96">
        <w:rPr>
          <w:rFonts w:ascii="Calibri" w:hAnsi="Calibri" w:cs="Calibri"/>
          <w:i/>
          <w:iCs/>
          <w:noProof/>
          <w:szCs w:val="24"/>
        </w:rPr>
        <w:t>31</w:t>
      </w:r>
      <w:r w:rsidRPr="009D6B96">
        <w:rPr>
          <w:rFonts w:ascii="Calibri" w:hAnsi="Calibri" w:cs="Calibri"/>
          <w:noProof/>
          <w:szCs w:val="24"/>
        </w:rPr>
        <w:t>, 2041–2053, doi:10.1016/j.csr.2011.10.009.</w:t>
      </w:r>
    </w:p>
    <w:p w14:paraId="6DCBFBF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6. </w:t>
      </w:r>
      <w:r w:rsidRPr="009D6B96">
        <w:rPr>
          <w:rFonts w:ascii="Calibri" w:hAnsi="Calibri" w:cs="Calibri"/>
          <w:noProof/>
          <w:szCs w:val="24"/>
        </w:rPr>
        <w:tab/>
        <w:t xml:space="preserve">Wu, Y.; Chaffey, J.; Law, B.; Greenberg, D.A.; Drozdowski, A.; Page, F.; Haigh, S. A CCESS A three-dimensional hydrodynamic model for aquaculture : a case study in the Bay of Fundy. </w:t>
      </w:r>
      <w:r w:rsidRPr="009D6B96">
        <w:rPr>
          <w:rFonts w:ascii="Calibri" w:hAnsi="Calibri" w:cs="Calibri"/>
          <w:b/>
          <w:bCs/>
          <w:noProof/>
          <w:szCs w:val="24"/>
        </w:rPr>
        <w:t>2014</w:t>
      </w:r>
      <w:r w:rsidRPr="009D6B96">
        <w:rPr>
          <w:rFonts w:ascii="Calibri" w:hAnsi="Calibri" w:cs="Calibri"/>
          <w:noProof/>
          <w:szCs w:val="24"/>
        </w:rPr>
        <w:t>, doi:10.3354/aei00108.</w:t>
      </w:r>
    </w:p>
    <w:p w14:paraId="458D8F24"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7. </w:t>
      </w:r>
      <w:r w:rsidRPr="009D6B96">
        <w:rPr>
          <w:rFonts w:ascii="Calibri" w:hAnsi="Calibri" w:cs="Calibri"/>
          <w:noProof/>
          <w:szCs w:val="24"/>
        </w:rPr>
        <w:tab/>
        <w:t xml:space="preserve">Pingree, R.D. The advance and retreat of the thermocline on the continental shelf. </w:t>
      </w:r>
      <w:r w:rsidRPr="009D6B96">
        <w:rPr>
          <w:rFonts w:ascii="Calibri" w:hAnsi="Calibri" w:cs="Calibri"/>
          <w:i/>
          <w:iCs/>
          <w:noProof/>
          <w:szCs w:val="24"/>
        </w:rPr>
        <w:t>J. Mar. Biol. Assoc. United Kingdom</w:t>
      </w:r>
      <w:r w:rsidRPr="009D6B96">
        <w:rPr>
          <w:rFonts w:ascii="Calibri" w:hAnsi="Calibri" w:cs="Calibri"/>
          <w:noProof/>
          <w:szCs w:val="24"/>
        </w:rPr>
        <w:t xml:space="preserve"> </w:t>
      </w:r>
      <w:r w:rsidRPr="009D6B96">
        <w:rPr>
          <w:rFonts w:ascii="Calibri" w:hAnsi="Calibri" w:cs="Calibri"/>
          <w:b/>
          <w:bCs/>
          <w:noProof/>
          <w:szCs w:val="24"/>
        </w:rPr>
        <w:t>1975</w:t>
      </w:r>
      <w:r w:rsidRPr="009D6B96">
        <w:rPr>
          <w:rFonts w:ascii="Calibri" w:hAnsi="Calibri" w:cs="Calibri"/>
          <w:noProof/>
          <w:szCs w:val="24"/>
        </w:rPr>
        <w:t xml:space="preserve">, </w:t>
      </w:r>
      <w:r w:rsidRPr="009D6B96">
        <w:rPr>
          <w:rFonts w:ascii="Calibri" w:hAnsi="Calibri" w:cs="Calibri"/>
          <w:i/>
          <w:iCs/>
          <w:noProof/>
          <w:szCs w:val="24"/>
        </w:rPr>
        <w:t>55</w:t>
      </w:r>
      <w:r w:rsidRPr="009D6B96">
        <w:rPr>
          <w:rFonts w:ascii="Calibri" w:hAnsi="Calibri" w:cs="Calibri"/>
          <w:noProof/>
          <w:szCs w:val="24"/>
        </w:rPr>
        <w:t>, 965–974, doi:10.1017/S0025315400017859.</w:t>
      </w:r>
    </w:p>
    <w:p w14:paraId="62B9274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8. </w:t>
      </w:r>
      <w:r w:rsidRPr="009D6B96">
        <w:rPr>
          <w:rFonts w:ascii="Calibri" w:hAnsi="Calibri" w:cs="Calibri"/>
          <w:noProof/>
          <w:szCs w:val="24"/>
        </w:rPr>
        <w:tab/>
        <w:t xml:space="preserve">Denman, K.; Herman, A. Space-time structure of a continental shelf ecosystem measured by a towed porpoising vehicle.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78</w:t>
      </w:r>
      <w:r w:rsidRPr="009D6B96">
        <w:rPr>
          <w:rFonts w:ascii="Calibri" w:hAnsi="Calibri" w:cs="Calibri"/>
          <w:noProof/>
          <w:szCs w:val="24"/>
        </w:rPr>
        <w:t xml:space="preserve">, </w:t>
      </w:r>
      <w:r w:rsidRPr="009D6B96">
        <w:rPr>
          <w:rFonts w:ascii="Calibri" w:hAnsi="Calibri" w:cs="Calibri"/>
          <w:i/>
          <w:iCs/>
          <w:noProof/>
          <w:szCs w:val="24"/>
        </w:rPr>
        <w:t>36</w:t>
      </w:r>
      <w:r w:rsidRPr="009D6B96">
        <w:rPr>
          <w:rFonts w:ascii="Calibri" w:hAnsi="Calibri" w:cs="Calibri"/>
          <w:noProof/>
          <w:szCs w:val="24"/>
        </w:rPr>
        <w:t>, 693–714.</w:t>
      </w:r>
    </w:p>
    <w:p w14:paraId="7424A86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39. </w:t>
      </w:r>
      <w:r w:rsidRPr="009D6B96">
        <w:rPr>
          <w:rFonts w:ascii="Calibri" w:hAnsi="Calibri" w:cs="Calibri"/>
          <w:noProof/>
          <w:szCs w:val="24"/>
        </w:rPr>
        <w:tab/>
        <w:t xml:space="preserve">Garrett, C.J.R.; Keeley, J.R.; Greenberg, D.A. Tidal mixing versus thermal stratification in the bay of fundy and gulf of maine. </w:t>
      </w:r>
      <w:r w:rsidRPr="009D6B96">
        <w:rPr>
          <w:rFonts w:ascii="Calibri" w:hAnsi="Calibri" w:cs="Calibri"/>
          <w:i/>
          <w:iCs/>
          <w:noProof/>
          <w:szCs w:val="24"/>
        </w:rPr>
        <w:t>Atmos. - Ocean</w:t>
      </w:r>
      <w:r w:rsidRPr="009D6B96">
        <w:rPr>
          <w:rFonts w:ascii="Calibri" w:hAnsi="Calibri" w:cs="Calibri"/>
          <w:noProof/>
          <w:szCs w:val="24"/>
        </w:rPr>
        <w:t xml:space="preserve"> </w:t>
      </w:r>
      <w:r w:rsidRPr="009D6B96">
        <w:rPr>
          <w:rFonts w:ascii="Calibri" w:hAnsi="Calibri" w:cs="Calibri"/>
          <w:b/>
          <w:bCs/>
          <w:noProof/>
          <w:szCs w:val="24"/>
        </w:rPr>
        <w:t>1978</w:t>
      </w:r>
      <w:r w:rsidRPr="009D6B96">
        <w:rPr>
          <w:rFonts w:ascii="Calibri" w:hAnsi="Calibri" w:cs="Calibri"/>
          <w:noProof/>
          <w:szCs w:val="24"/>
        </w:rPr>
        <w:t xml:space="preserve">, </w:t>
      </w:r>
      <w:r w:rsidRPr="009D6B96">
        <w:rPr>
          <w:rFonts w:ascii="Calibri" w:hAnsi="Calibri" w:cs="Calibri"/>
          <w:i/>
          <w:iCs/>
          <w:noProof/>
          <w:szCs w:val="24"/>
        </w:rPr>
        <w:t>16</w:t>
      </w:r>
      <w:r w:rsidRPr="009D6B96">
        <w:rPr>
          <w:rFonts w:ascii="Calibri" w:hAnsi="Calibri" w:cs="Calibri"/>
          <w:noProof/>
          <w:szCs w:val="24"/>
        </w:rPr>
        <w:t>, 403–423, doi:10.1080/07055900.1978.9649046.</w:t>
      </w:r>
    </w:p>
    <w:p w14:paraId="3D5D80E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0. </w:t>
      </w:r>
      <w:r w:rsidRPr="009D6B96">
        <w:rPr>
          <w:rFonts w:ascii="Calibri" w:hAnsi="Calibri" w:cs="Calibri"/>
          <w:noProof/>
          <w:szCs w:val="24"/>
        </w:rPr>
        <w:tab/>
        <w:t xml:space="preserve">Katavouta, A.; Thompson, K.R. Downscaling ocean conditions with application to the Gulf of Maine , Scotian Shelf and adjacent deep ocean.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104</w:t>
      </w:r>
      <w:r w:rsidRPr="009D6B96">
        <w:rPr>
          <w:rFonts w:ascii="Calibri" w:hAnsi="Calibri" w:cs="Calibri"/>
          <w:noProof/>
          <w:szCs w:val="24"/>
        </w:rPr>
        <w:t>, 54–72, doi:10.1016/j.ocemod.2016.05.007.</w:t>
      </w:r>
    </w:p>
    <w:p w14:paraId="4727507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1. </w:t>
      </w:r>
      <w:r w:rsidRPr="009D6B96">
        <w:rPr>
          <w:rFonts w:ascii="Calibri" w:hAnsi="Calibri" w:cs="Calibri"/>
          <w:noProof/>
          <w:szCs w:val="24"/>
        </w:rPr>
        <w:tab/>
        <w:t xml:space="preserve">Greenberg, D.A.; Dupont, F.; Lyard, F.H.; Lynch, D.R.; Werner, F.E. Resolution issues in numerical models of oceanic and coastal circulation.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2007</w:t>
      </w:r>
      <w:r w:rsidRPr="009D6B96">
        <w:rPr>
          <w:rFonts w:ascii="Calibri" w:hAnsi="Calibri" w:cs="Calibri"/>
          <w:noProof/>
          <w:szCs w:val="24"/>
        </w:rPr>
        <w:t xml:space="preserve">, </w:t>
      </w:r>
      <w:r w:rsidRPr="009D6B96">
        <w:rPr>
          <w:rFonts w:ascii="Calibri" w:hAnsi="Calibri" w:cs="Calibri"/>
          <w:i/>
          <w:iCs/>
          <w:noProof/>
          <w:szCs w:val="24"/>
        </w:rPr>
        <w:t>27</w:t>
      </w:r>
      <w:r w:rsidRPr="009D6B96">
        <w:rPr>
          <w:rFonts w:ascii="Calibri" w:hAnsi="Calibri" w:cs="Calibri"/>
          <w:noProof/>
          <w:szCs w:val="24"/>
        </w:rPr>
        <w:t>, 1317–1343, doi:10.1016/j.csr.2007.01.023.</w:t>
      </w:r>
    </w:p>
    <w:p w14:paraId="4A47060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2. </w:t>
      </w:r>
      <w:r w:rsidRPr="009D6B96">
        <w:rPr>
          <w:rFonts w:ascii="Calibri" w:hAnsi="Calibri" w:cs="Calibri"/>
          <w:noProof/>
          <w:szCs w:val="24"/>
        </w:rPr>
        <w:tab/>
        <w:t xml:space="preserve">Garvine, R.W. A dynamical system for classifying buoyant coastal discharges.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1995</w:t>
      </w:r>
      <w:r w:rsidRPr="009D6B96">
        <w:rPr>
          <w:rFonts w:ascii="Calibri" w:hAnsi="Calibri" w:cs="Calibri"/>
          <w:noProof/>
          <w:szCs w:val="24"/>
        </w:rPr>
        <w:t xml:space="preserve">, </w:t>
      </w:r>
      <w:r w:rsidRPr="009D6B96">
        <w:rPr>
          <w:rFonts w:ascii="Calibri" w:hAnsi="Calibri" w:cs="Calibri"/>
          <w:i/>
          <w:iCs/>
          <w:noProof/>
          <w:szCs w:val="24"/>
        </w:rPr>
        <w:t>15</w:t>
      </w:r>
      <w:r w:rsidRPr="009D6B96">
        <w:rPr>
          <w:rFonts w:ascii="Calibri" w:hAnsi="Calibri" w:cs="Calibri"/>
          <w:noProof/>
          <w:szCs w:val="24"/>
        </w:rPr>
        <w:t>, 1585–1596, doi:10.1016/0278-4343(94)00065-U.</w:t>
      </w:r>
    </w:p>
    <w:p w14:paraId="21BF0CBE"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3. </w:t>
      </w:r>
      <w:r w:rsidRPr="009D6B96">
        <w:rPr>
          <w:rFonts w:ascii="Calibri" w:hAnsi="Calibri" w:cs="Calibri"/>
          <w:noProof/>
          <w:szCs w:val="24"/>
        </w:rPr>
        <w:tab/>
        <w:t xml:space="preserve">Chant, R.J. Interactions between estuaries and coasts: river plumes - their formation, transport, and dispersal. </w:t>
      </w:r>
      <w:r w:rsidRPr="009D6B96">
        <w:rPr>
          <w:rFonts w:ascii="Calibri" w:hAnsi="Calibri" w:cs="Calibri"/>
          <w:i/>
          <w:iCs/>
          <w:noProof/>
          <w:szCs w:val="24"/>
        </w:rPr>
        <w:t>Treatise Estuar. Coast. Sci.</w:t>
      </w:r>
      <w:r w:rsidRPr="009D6B96">
        <w:rPr>
          <w:rFonts w:ascii="Calibri" w:hAnsi="Calibri" w:cs="Calibri"/>
          <w:noProof/>
          <w:szCs w:val="24"/>
        </w:rPr>
        <w:t xml:space="preserve"> </w:t>
      </w:r>
      <w:r w:rsidRPr="009D6B96">
        <w:rPr>
          <w:rFonts w:ascii="Calibri" w:hAnsi="Calibri" w:cs="Calibri"/>
          <w:b/>
          <w:bCs/>
          <w:noProof/>
          <w:szCs w:val="24"/>
        </w:rPr>
        <w:t>2011</w:t>
      </w:r>
      <w:r w:rsidRPr="009D6B96">
        <w:rPr>
          <w:rFonts w:ascii="Calibri" w:hAnsi="Calibri" w:cs="Calibri"/>
          <w:noProof/>
          <w:szCs w:val="24"/>
        </w:rPr>
        <w:t xml:space="preserve">, </w:t>
      </w:r>
      <w:r w:rsidRPr="009D6B96">
        <w:rPr>
          <w:rFonts w:ascii="Calibri" w:hAnsi="Calibri" w:cs="Calibri"/>
          <w:i/>
          <w:iCs/>
          <w:noProof/>
          <w:szCs w:val="24"/>
        </w:rPr>
        <w:t>2</w:t>
      </w:r>
      <w:r w:rsidRPr="009D6B96">
        <w:rPr>
          <w:rFonts w:ascii="Calibri" w:hAnsi="Calibri" w:cs="Calibri"/>
          <w:noProof/>
          <w:szCs w:val="24"/>
        </w:rPr>
        <w:t>.</w:t>
      </w:r>
    </w:p>
    <w:p w14:paraId="3958927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4. </w:t>
      </w:r>
      <w:r w:rsidRPr="009D6B96">
        <w:rPr>
          <w:rFonts w:ascii="Calibri" w:hAnsi="Calibri" w:cs="Calibri"/>
          <w:noProof/>
          <w:szCs w:val="24"/>
        </w:rPr>
        <w:tab/>
        <w:t xml:space="preserve">Soufflet, Y.; Marchesiello, P.; Lemarié, F.; Jouanno, J.; Capet, X.; Debreu, L.; Benshila, R. On effective resolution in ocean models. </w:t>
      </w:r>
      <w:r w:rsidRPr="009D6B96">
        <w:rPr>
          <w:rFonts w:ascii="Calibri" w:hAnsi="Calibri" w:cs="Calibri"/>
          <w:i/>
          <w:iCs/>
          <w:noProof/>
          <w:szCs w:val="24"/>
        </w:rPr>
        <w:t>Ocean Model.</w:t>
      </w:r>
      <w:r w:rsidRPr="009D6B96">
        <w:rPr>
          <w:rFonts w:ascii="Calibri" w:hAnsi="Calibri" w:cs="Calibri"/>
          <w:noProof/>
          <w:szCs w:val="24"/>
        </w:rPr>
        <w:t xml:space="preserve"> </w:t>
      </w:r>
      <w:r w:rsidRPr="009D6B96">
        <w:rPr>
          <w:rFonts w:ascii="Calibri" w:hAnsi="Calibri" w:cs="Calibri"/>
          <w:b/>
          <w:bCs/>
          <w:noProof/>
          <w:szCs w:val="24"/>
        </w:rPr>
        <w:t>2015</w:t>
      </w:r>
      <w:r w:rsidRPr="009D6B96">
        <w:rPr>
          <w:rFonts w:ascii="Calibri" w:hAnsi="Calibri" w:cs="Calibri"/>
          <w:noProof/>
          <w:szCs w:val="24"/>
        </w:rPr>
        <w:t>.</w:t>
      </w:r>
    </w:p>
    <w:p w14:paraId="15F7B6F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5. </w:t>
      </w:r>
      <w:r w:rsidRPr="009D6B96">
        <w:rPr>
          <w:rFonts w:ascii="Calibri" w:hAnsi="Calibri" w:cs="Calibri"/>
          <w:noProof/>
          <w:szCs w:val="24"/>
        </w:rPr>
        <w:tab/>
        <w:t xml:space="preserve">Bricheno, L.M.; Wolf, J.M.; Brown, J.M. Impacts of high resolution model downscaling in coastal regions. </w:t>
      </w:r>
      <w:r w:rsidRPr="009D6B96">
        <w:rPr>
          <w:rFonts w:ascii="Calibri" w:hAnsi="Calibri" w:cs="Calibri"/>
          <w:i/>
          <w:iCs/>
          <w:noProof/>
          <w:szCs w:val="24"/>
        </w:rPr>
        <w:t>Cont. Shelf Res.</w:t>
      </w:r>
      <w:r w:rsidRPr="009D6B96">
        <w:rPr>
          <w:rFonts w:ascii="Calibri" w:hAnsi="Calibri" w:cs="Calibri"/>
          <w:noProof/>
          <w:szCs w:val="24"/>
        </w:rPr>
        <w:t xml:space="preserve"> </w:t>
      </w:r>
      <w:r w:rsidRPr="009D6B96">
        <w:rPr>
          <w:rFonts w:ascii="Calibri" w:hAnsi="Calibri" w:cs="Calibri"/>
          <w:b/>
          <w:bCs/>
          <w:noProof/>
          <w:szCs w:val="24"/>
        </w:rPr>
        <w:t>2014</w:t>
      </w:r>
      <w:r w:rsidRPr="009D6B96">
        <w:rPr>
          <w:rFonts w:ascii="Calibri" w:hAnsi="Calibri" w:cs="Calibri"/>
          <w:noProof/>
          <w:szCs w:val="24"/>
        </w:rPr>
        <w:t xml:space="preserve">, </w:t>
      </w:r>
      <w:r w:rsidRPr="009D6B96">
        <w:rPr>
          <w:rFonts w:ascii="Calibri" w:hAnsi="Calibri" w:cs="Calibri"/>
          <w:i/>
          <w:iCs/>
          <w:noProof/>
          <w:szCs w:val="24"/>
        </w:rPr>
        <w:t>87</w:t>
      </w:r>
      <w:r w:rsidRPr="009D6B96">
        <w:rPr>
          <w:rFonts w:ascii="Calibri" w:hAnsi="Calibri" w:cs="Calibri"/>
          <w:noProof/>
          <w:szCs w:val="24"/>
        </w:rPr>
        <w:t>, 7–16, doi:10.1016/j.csr.2013.11.007.</w:t>
      </w:r>
    </w:p>
    <w:p w14:paraId="5B333CD5"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6. </w:t>
      </w:r>
      <w:r w:rsidRPr="009D6B96">
        <w:rPr>
          <w:rFonts w:ascii="Calibri" w:hAnsi="Calibri" w:cs="Calibri"/>
          <w:noProof/>
          <w:szCs w:val="24"/>
        </w:rPr>
        <w:tab/>
        <w:t xml:space="preserve">Gran, H.H.; Braarud, T. A quantitative study of the phytoplankton in the Bay of Fundy and the Gulf of Maine (including observations on hydrography, chemistry and turbidity). </w:t>
      </w:r>
      <w:r w:rsidRPr="009D6B96">
        <w:rPr>
          <w:rFonts w:ascii="Calibri" w:hAnsi="Calibri" w:cs="Calibri"/>
          <w:i/>
          <w:iCs/>
          <w:noProof/>
          <w:szCs w:val="24"/>
        </w:rPr>
        <w:t>J. Biol. Board Canada</w:t>
      </w:r>
      <w:r w:rsidRPr="009D6B96">
        <w:rPr>
          <w:rFonts w:ascii="Calibri" w:hAnsi="Calibri" w:cs="Calibri"/>
          <w:noProof/>
          <w:szCs w:val="24"/>
        </w:rPr>
        <w:t xml:space="preserve"> </w:t>
      </w:r>
      <w:r w:rsidRPr="009D6B96">
        <w:rPr>
          <w:rFonts w:ascii="Calibri" w:hAnsi="Calibri" w:cs="Calibri"/>
          <w:b/>
          <w:bCs/>
          <w:noProof/>
          <w:szCs w:val="24"/>
        </w:rPr>
        <w:t>1935</w:t>
      </w:r>
      <w:r w:rsidRPr="009D6B96">
        <w:rPr>
          <w:rFonts w:ascii="Calibri" w:hAnsi="Calibri" w:cs="Calibri"/>
          <w:noProof/>
          <w:szCs w:val="24"/>
        </w:rPr>
        <w:t xml:space="preserve">, </w:t>
      </w:r>
      <w:r w:rsidRPr="009D6B96">
        <w:rPr>
          <w:rFonts w:ascii="Calibri" w:hAnsi="Calibri" w:cs="Calibri"/>
          <w:i/>
          <w:iCs/>
          <w:noProof/>
          <w:szCs w:val="24"/>
        </w:rPr>
        <w:t>1</w:t>
      </w:r>
      <w:r w:rsidRPr="009D6B96">
        <w:rPr>
          <w:rFonts w:ascii="Calibri" w:hAnsi="Calibri" w:cs="Calibri"/>
          <w:noProof/>
          <w:szCs w:val="24"/>
        </w:rPr>
        <w:t>, 279–467.</w:t>
      </w:r>
    </w:p>
    <w:p w14:paraId="57B19111"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7. </w:t>
      </w:r>
      <w:r w:rsidRPr="009D6B96">
        <w:rPr>
          <w:rFonts w:ascii="Calibri" w:hAnsi="Calibri" w:cs="Calibri"/>
          <w:noProof/>
          <w:szCs w:val="24"/>
        </w:rPr>
        <w:tab/>
        <w:t xml:space="preserve">Fish, C.J.; Johnson, M.W. The biology of the zooplankton population in the Bay of Fundy and Gulf of Maine with special reference to production and distribution. </w:t>
      </w:r>
      <w:r w:rsidRPr="009D6B96">
        <w:rPr>
          <w:rFonts w:ascii="Calibri" w:hAnsi="Calibri" w:cs="Calibri"/>
          <w:i/>
          <w:iCs/>
          <w:noProof/>
          <w:szCs w:val="24"/>
        </w:rPr>
        <w:t>J. Biol. Board Can.</w:t>
      </w:r>
      <w:r w:rsidRPr="009D6B96">
        <w:rPr>
          <w:rFonts w:ascii="Calibri" w:hAnsi="Calibri" w:cs="Calibri"/>
          <w:noProof/>
          <w:szCs w:val="24"/>
        </w:rPr>
        <w:t xml:space="preserve"> </w:t>
      </w:r>
      <w:r w:rsidRPr="009D6B96">
        <w:rPr>
          <w:rFonts w:ascii="Calibri" w:hAnsi="Calibri" w:cs="Calibri"/>
          <w:b/>
          <w:bCs/>
          <w:noProof/>
          <w:szCs w:val="24"/>
        </w:rPr>
        <w:t>1937</w:t>
      </w:r>
      <w:r w:rsidRPr="009D6B96">
        <w:rPr>
          <w:rFonts w:ascii="Calibri" w:hAnsi="Calibri" w:cs="Calibri"/>
          <w:noProof/>
          <w:szCs w:val="24"/>
        </w:rPr>
        <w:t xml:space="preserve">, </w:t>
      </w:r>
      <w:r w:rsidRPr="009D6B96">
        <w:rPr>
          <w:rFonts w:ascii="Calibri" w:hAnsi="Calibri" w:cs="Calibri"/>
          <w:i/>
          <w:iCs/>
          <w:noProof/>
          <w:szCs w:val="24"/>
        </w:rPr>
        <w:t>3</w:t>
      </w:r>
      <w:r w:rsidRPr="009D6B96">
        <w:rPr>
          <w:rFonts w:ascii="Calibri" w:hAnsi="Calibri" w:cs="Calibri"/>
          <w:noProof/>
          <w:szCs w:val="24"/>
        </w:rPr>
        <w:t>, 189–322.</w:t>
      </w:r>
    </w:p>
    <w:p w14:paraId="5217234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8. </w:t>
      </w:r>
      <w:r w:rsidRPr="009D6B96">
        <w:rPr>
          <w:rFonts w:ascii="Calibri" w:hAnsi="Calibri" w:cs="Calibri"/>
          <w:noProof/>
          <w:szCs w:val="24"/>
        </w:rPr>
        <w:tab/>
        <w:t xml:space="preserve">Chen, C.; Liu, H.; Beardsley, R.C. An unstructured grid, finite-volume, three-dimensional, primitive equations ocean model: Application to coastal ocean and estuaries. </w:t>
      </w:r>
      <w:r w:rsidRPr="009D6B96">
        <w:rPr>
          <w:rFonts w:ascii="Calibri" w:hAnsi="Calibri" w:cs="Calibri"/>
          <w:i/>
          <w:iCs/>
          <w:noProof/>
          <w:szCs w:val="24"/>
        </w:rPr>
        <w:t>J. Atmos. Ocean. Technol.</w:t>
      </w:r>
      <w:r w:rsidRPr="009D6B96">
        <w:rPr>
          <w:rFonts w:ascii="Calibri" w:hAnsi="Calibri" w:cs="Calibri"/>
          <w:noProof/>
          <w:szCs w:val="24"/>
        </w:rPr>
        <w:t xml:space="preserve"> </w:t>
      </w:r>
      <w:r w:rsidRPr="009D6B96">
        <w:rPr>
          <w:rFonts w:ascii="Calibri" w:hAnsi="Calibri" w:cs="Calibri"/>
          <w:b/>
          <w:bCs/>
          <w:noProof/>
          <w:szCs w:val="24"/>
        </w:rPr>
        <w:t>2003</w:t>
      </w:r>
      <w:r w:rsidRPr="009D6B96">
        <w:rPr>
          <w:rFonts w:ascii="Calibri" w:hAnsi="Calibri" w:cs="Calibri"/>
          <w:noProof/>
          <w:szCs w:val="24"/>
        </w:rPr>
        <w:t xml:space="preserve">, </w:t>
      </w:r>
      <w:r w:rsidRPr="009D6B96">
        <w:rPr>
          <w:rFonts w:ascii="Calibri" w:hAnsi="Calibri" w:cs="Calibri"/>
          <w:i/>
          <w:iCs/>
          <w:noProof/>
          <w:szCs w:val="24"/>
        </w:rPr>
        <w:t>20</w:t>
      </w:r>
      <w:r w:rsidRPr="009D6B96">
        <w:rPr>
          <w:rFonts w:ascii="Calibri" w:hAnsi="Calibri" w:cs="Calibri"/>
          <w:noProof/>
          <w:szCs w:val="24"/>
        </w:rPr>
        <w:t>, 159–186, doi:10.1175/1520-0426(2003)020&lt;0159:AUGFVT&gt;2.0.CO;2.</w:t>
      </w:r>
    </w:p>
    <w:p w14:paraId="5CB1160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49. </w:t>
      </w:r>
      <w:r w:rsidRPr="009D6B96">
        <w:rPr>
          <w:rFonts w:ascii="Calibri" w:hAnsi="Calibri" w:cs="Calibri"/>
          <w:noProof/>
          <w:szCs w:val="24"/>
        </w:rPr>
        <w:tab/>
        <w:t xml:space="preserve">Chen, C.; Beardsley, R.C.; Cowles, G. An unstructured grid, finite-volume coastal ocean model: </w:t>
      </w:r>
      <w:r w:rsidRPr="009D6B96">
        <w:rPr>
          <w:rFonts w:ascii="Calibri" w:hAnsi="Calibri" w:cs="Calibri"/>
          <w:noProof/>
          <w:szCs w:val="24"/>
        </w:rPr>
        <w:lastRenderedPageBreak/>
        <w:t xml:space="preserve">FVCOM user manual. </w:t>
      </w:r>
      <w:r w:rsidRPr="009D6B96">
        <w:rPr>
          <w:rFonts w:ascii="Calibri" w:hAnsi="Calibri" w:cs="Calibri"/>
          <w:i/>
          <w:iCs/>
          <w:noProof/>
          <w:szCs w:val="24"/>
        </w:rPr>
        <w:t>An Unstructured Grid, Finite-volume Coast. Ocean Model FVCOM User Man.</w:t>
      </w:r>
      <w:r w:rsidRPr="009D6B96">
        <w:rPr>
          <w:rFonts w:ascii="Calibri" w:hAnsi="Calibri" w:cs="Calibri"/>
          <w:noProof/>
          <w:szCs w:val="24"/>
        </w:rPr>
        <w:t xml:space="preserve"> </w:t>
      </w:r>
      <w:r w:rsidRPr="009D6B96">
        <w:rPr>
          <w:rFonts w:ascii="Calibri" w:hAnsi="Calibri" w:cs="Calibri"/>
          <w:b/>
          <w:bCs/>
          <w:noProof/>
          <w:szCs w:val="24"/>
        </w:rPr>
        <w:t>2006</w:t>
      </w:r>
      <w:r w:rsidRPr="009D6B96">
        <w:rPr>
          <w:rFonts w:ascii="Calibri" w:hAnsi="Calibri" w:cs="Calibri"/>
          <w:noProof/>
          <w:szCs w:val="24"/>
        </w:rPr>
        <w:t>.</w:t>
      </w:r>
    </w:p>
    <w:p w14:paraId="10A8314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0. </w:t>
      </w:r>
      <w:r w:rsidRPr="009D6B96">
        <w:rPr>
          <w:rFonts w:ascii="Calibri" w:hAnsi="Calibri" w:cs="Calibri"/>
          <w:noProof/>
          <w:szCs w:val="24"/>
        </w:rPr>
        <w:tab/>
        <w:t xml:space="preserve">Burchard, H. Applied turbulence modelling in marine waters. </w:t>
      </w:r>
      <w:r w:rsidRPr="009D6B96">
        <w:rPr>
          <w:rFonts w:ascii="Calibri" w:hAnsi="Calibri" w:cs="Calibri"/>
          <w:i/>
          <w:iCs/>
          <w:noProof/>
          <w:szCs w:val="24"/>
        </w:rPr>
        <w:t>Appl. Turbul. Model. Mar. Waters</w:t>
      </w:r>
      <w:r w:rsidRPr="009D6B96">
        <w:rPr>
          <w:rFonts w:ascii="Calibri" w:hAnsi="Calibri" w:cs="Calibri"/>
          <w:noProof/>
          <w:szCs w:val="24"/>
        </w:rPr>
        <w:t xml:space="preserve"> </w:t>
      </w:r>
      <w:r w:rsidRPr="009D6B96">
        <w:rPr>
          <w:rFonts w:ascii="Calibri" w:hAnsi="Calibri" w:cs="Calibri"/>
          <w:b/>
          <w:bCs/>
          <w:noProof/>
          <w:szCs w:val="24"/>
        </w:rPr>
        <w:t>2002</w:t>
      </w:r>
      <w:r w:rsidRPr="009D6B96">
        <w:rPr>
          <w:rFonts w:ascii="Calibri" w:hAnsi="Calibri" w:cs="Calibri"/>
          <w:noProof/>
          <w:szCs w:val="24"/>
        </w:rPr>
        <w:t>.</w:t>
      </w:r>
    </w:p>
    <w:p w14:paraId="1F77B6AE"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1. </w:t>
      </w:r>
      <w:r w:rsidRPr="009D6B96">
        <w:rPr>
          <w:rFonts w:ascii="Calibri" w:hAnsi="Calibri" w:cs="Calibri"/>
          <w:noProof/>
          <w:szCs w:val="24"/>
        </w:rPr>
        <w:tab/>
        <w:t xml:space="preserve">Mellor, G.L.; Yamada, T. Development of a turbulence closure model for geophysical fluid problems. </w:t>
      </w:r>
      <w:r w:rsidRPr="009D6B96">
        <w:rPr>
          <w:rFonts w:ascii="Calibri" w:hAnsi="Calibri" w:cs="Calibri"/>
          <w:i/>
          <w:iCs/>
          <w:noProof/>
          <w:szCs w:val="24"/>
        </w:rPr>
        <w:t>Rev. Geophys.</w:t>
      </w:r>
      <w:r w:rsidRPr="009D6B96">
        <w:rPr>
          <w:rFonts w:ascii="Calibri" w:hAnsi="Calibri" w:cs="Calibri"/>
          <w:noProof/>
          <w:szCs w:val="24"/>
        </w:rPr>
        <w:t xml:space="preserve"> </w:t>
      </w:r>
      <w:r w:rsidRPr="009D6B96">
        <w:rPr>
          <w:rFonts w:ascii="Calibri" w:hAnsi="Calibri" w:cs="Calibri"/>
          <w:b/>
          <w:bCs/>
          <w:noProof/>
          <w:szCs w:val="24"/>
        </w:rPr>
        <w:t>1982</w:t>
      </w:r>
      <w:r w:rsidRPr="009D6B96">
        <w:rPr>
          <w:rFonts w:ascii="Calibri" w:hAnsi="Calibri" w:cs="Calibri"/>
          <w:noProof/>
          <w:szCs w:val="24"/>
        </w:rPr>
        <w:t xml:space="preserve">, </w:t>
      </w:r>
      <w:r w:rsidRPr="009D6B96">
        <w:rPr>
          <w:rFonts w:ascii="Calibri" w:hAnsi="Calibri" w:cs="Calibri"/>
          <w:i/>
          <w:iCs/>
          <w:noProof/>
          <w:szCs w:val="24"/>
        </w:rPr>
        <w:t>20</w:t>
      </w:r>
      <w:r w:rsidRPr="009D6B96">
        <w:rPr>
          <w:rFonts w:ascii="Calibri" w:hAnsi="Calibri" w:cs="Calibri"/>
          <w:noProof/>
          <w:szCs w:val="24"/>
        </w:rPr>
        <w:t>, 851–875, doi:10.1029/RG020i004p00851.</w:t>
      </w:r>
    </w:p>
    <w:p w14:paraId="4EA80009"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2. </w:t>
      </w:r>
      <w:r w:rsidRPr="009D6B96">
        <w:rPr>
          <w:rFonts w:ascii="Calibri" w:hAnsi="Calibri" w:cs="Calibri"/>
          <w:noProof/>
          <w:szCs w:val="24"/>
        </w:rPr>
        <w:tab/>
        <w:t xml:space="preserve">Smagorinsky, J. General circulation experiments with the primitive equations. </w:t>
      </w:r>
      <w:r w:rsidRPr="009D6B96">
        <w:rPr>
          <w:rFonts w:ascii="Calibri" w:hAnsi="Calibri" w:cs="Calibri"/>
          <w:i/>
          <w:iCs/>
          <w:noProof/>
          <w:szCs w:val="24"/>
        </w:rPr>
        <w:t>Mon. Weather Rev.</w:t>
      </w:r>
      <w:r w:rsidRPr="009D6B96">
        <w:rPr>
          <w:rFonts w:ascii="Calibri" w:hAnsi="Calibri" w:cs="Calibri"/>
          <w:noProof/>
          <w:szCs w:val="24"/>
        </w:rPr>
        <w:t xml:space="preserve"> </w:t>
      </w:r>
      <w:r w:rsidRPr="009D6B96">
        <w:rPr>
          <w:rFonts w:ascii="Calibri" w:hAnsi="Calibri" w:cs="Calibri"/>
          <w:b/>
          <w:bCs/>
          <w:noProof/>
          <w:szCs w:val="24"/>
        </w:rPr>
        <w:t>1963</w:t>
      </w:r>
      <w:r w:rsidRPr="009D6B96">
        <w:rPr>
          <w:rFonts w:ascii="Calibri" w:hAnsi="Calibri" w:cs="Calibri"/>
          <w:noProof/>
          <w:szCs w:val="24"/>
        </w:rPr>
        <w:t xml:space="preserve">, </w:t>
      </w:r>
      <w:r w:rsidRPr="009D6B96">
        <w:rPr>
          <w:rFonts w:ascii="Calibri" w:hAnsi="Calibri" w:cs="Calibri"/>
          <w:i/>
          <w:iCs/>
          <w:noProof/>
          <w:szCs w:val="24"/>
        </w:rPr>
        <w:t>91</w:t>
      </w:r>
      <w:r w:rsidRPr="009D6B96">
        <w:rPr>
          <w:rFonts w:ascii="Calibri" w:hAnsi="Calibri" w:cs="Calibri"/>
          <w:noProof/>
          <w:szCs w:val="24"/>
        </w:rPr>
        <w:t>, 99–164.</w:t>
      </w:r>
    </w:p>
    <w:p w14:paraId="1E16366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3. </w:t>
      </w:r>
      <w:r w:rsidRPr="009D6B96">
        <w:rPr>
          <w:rFonts w:ascii="Calibri" w:hAnsi="Calibri" w:cs="Calibri"/>
          <w:noProof/>
          <w:szCs w:val="24"/>
        </w:rPr>
        <w:tab/>
        <w:t xml:space="preserve">Pietrzak, J.; Jakobson, J.B.; Burchard, H.; Jacob Vested, H.; Petersen, O. A three-dimensional hydrostatic model for coastal and ocean modelling using a generalised topography following co-ordinate system. </w:t>
      </w:r>
      <w:r w:rsidRPr="009D6B96">
        <w:rPr>
          <w:rFonts w:ascii="Calibri" w:hAnsi="Calibri" w:cs="Calibri"/>
          <w:i/>
          <w:iCs/>
          <w:noProof/>
          <w:szCs w:val="24"/>
        </w:rPr>
        <w:t>Ocean Model.</w:t>
      </w:r>
      <w:r w:rsidRPr="009D6B96">
        <w:rPr>
          <w:rFonts w:ascii="Calibri" w:hAnsi="Calibri" w:cs="Calibri"/>
          <w:noProof/>
          <w:szCs w:val="24"/>
        </w:rPr>
        <w:t xml:space="preserve"> </w:t>
      </w:r>
      <w:r w:rsidRPr="009D6B96">
        <w:rPr>
          <w:rFonts w:ascii="Calibri" w:hAnsi="Calibri" w:cs="Calibri"/>
          <w:b/>
          <w:bCs/>
          <w:noProof/>
          <w:szCs w:val="24"/>
        </w:rPr>
        <w:t>2002</w:t>
      </w:r>
      <w:r w:rsidRPr="009D6B96">
        <w:rPr>
          <w:rFonts w:ascii="Calibri" w:hAnsi="Calibri" w:cs="Calibri"/>
          <w:noProof/>
          <w:szCs w:val="24"/>
        </w:rPr>
        <w:t xml:space="preserve">, </w:t>
      </w:r>
      <w:r w:rsidRPr="009D6B96">
        <w:rPr>
          <w:rFonts w:ascii="Calibri" w:hAnsi="Calibri" w:cs="Calibri"/>
          <w:i/>
          <w:iCs/>
          <w:noProof/>
          <w:szCs w:val="24"/>
        </w:rPr>
        <w:t>4</w:t>
      </w:r>
      <w:r w:rsidRPr="009D6B96">
        <w:rPr>
          <w:rFonts w:ascii="Calibri" w:hAnsi="Calibri" w:cs="Calibri"/>
          <w:noProof/>
          <w:szCs w:val="24"/>
        </w:rPr>
        <w:t>, 173–205, doi:10.1016/S1463-5003(01)00016-6.</w:t>
      </w:r>
    </w:p>
    <w:p w14:paraId="5532052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4. </w:t>
      </w:r>
      <w:r w:rsidRPr="009D6B96">
        <w:rPr>
          <w:rFonts w:ascii="Calibri" w:hAnsi="Calibri" w:cs="Calibri"/>
          <w:noProof/>
          <w:szCs w:val="24"/>
        </w:rPr>
        <w:tab/>
        <w:t xml:space="preserve">Wessel, P.; Smith, W.H.F. A global, self-consistent, hierarchical, high-resolution shoreline database. </w:t>
      </w:r>
      <w:r w:rsidRPr="009D6B96">
        <w:rPr>
          <w:rFonts w:ascii="Calibri" w:hAnsi="Calibri" w:cs="Calibri"/>
          <w:i/>
          <w:iCs/>
          <w:noProof/>
          <w:szCs w:val="24"/>
        </w:rPr>
        <w:t>J. Geophys. Res. B Solid Earth</w:t>
      </w:r>
      <w:r w:rsidRPr="009D6B96">
        <w:rPr>
          <w:rFonts w:ascii="Calibri" w:hAnsi="Calibri" w:cs="Calibri"/>
          <w:noProof/>
          <w:szCs w:val="24"/>
        </w:rPr>
        <w:t xml:space="preserve"> </w:t>
      </w:r>
      <w:r w:rsidRPr="009D6B96">
        <w:rPr>
          <w:rFonts w:ascii="Calibri" w:hAnsi="Calibri" w:cs="Calibri"/>
          <w:b/>
          <w:bCs/>
          <w:noProof/>
          <w:szCs w:val="24"/>
        </w:rPr>
        <w:t>1996</w:t>
      </w:r>
      <w:r w:rsidRPr="009D6B96">
        <w:rPr>
          <w:rFonts w:ascii="Calibri" w:hAnsi="Calibri" w:cs="Calibri"/>
          <w:noProof/>
          <w:szCs w:val="24"/>
        </w:rPr>
        <w:t xml:space="preserve">, </w:t>
      </w:r>
      <w:r w:rsidRPr="009D6B96">
        <w:rPr>
          <w:rFonts w:ascii="Calibri" w:hAnsi="Calibri" w:cs="Calibri"/>
          <w:i/>
          <w:iCs/>
          <w:noProof/>
          <w:szCs w:val="24"/>
        </w:rPr>
        <w:t>101</w:t>
      </w:r>
      <w:r w:rsidRPr="009D6B96">
        <w:rPr>
          <w:rFonts w:ascii="Calibri" w:hAnsi="Calibri" w:cs="Calibri"/>
          <w:noProof/>
          <w:szCs w:val="24"/>
        </w:rPr>
        <w:t>, 8741–8743, doi:10.1029/96jb00104.</w:t>
      </w:r>
    </w:p>
    <w:p w14:paraId="7AFC8D0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5. </w:t>
      </w:r>
      <w:r w:rsidRPr="009D6B96">
        <w:rPr>
          <w:rFonts w:ascii="Calibri" w:hAnsi="Calibri" w:cs="Calibri"/>
          <w:noProof/>
          <w:szCs w:val="24"/>
        </w:rPr>
        <w:tab/>
        <w:t>McNeill, P. (Universit. of N.; Church, I. (Universit. of N.; Leger, M. (Universit. of N. Integrating Bathymetric Datasets in the Lower Saint John River to produce a Common Reference Surface. In Proceedings of the Integrating Bathymetric Datasets in the Lower Saint John River to produce a Common Reference Surface; Canadian Hydrographic Conference: Victoria, 2018.</w:t>
      </w:r>
    </w:p>
    <w:p w14:paraId="45BBE41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6. </w:t>
      </w:r>
      <w:r w:rsidRPr="009D6B96">
        <w:rPr>
          <w:rFonts w:ascii="Calibri" w:hAnsi="Calibri" w:cs="Calibri"/>
          <w:noProof/>
          <w:szCs w:val="24"/>
        </w:rPr>
        <w:tab/>
        <w:t>Surface-Water Modeling System, Version 11.0, Reference Manual &amp; Tutorials, Aquaveo, L. SMS 2012.</w:t>
      </w:r>
    </w:p>
    <w:p w14:paraId="542950CB"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7. </w:t>
      </w:r>
      <w:r w:rsidRPr="009D6B96">
        <w:rPr>
          <w:rFonts w:ascii="Calibri" w:hAnsi="Calibri" w:cs="Calibri"/>
          <w:noProof/>
          <w:szCs w:val="24"/>
        </w:rPr>
        <w:tab/>
        <w:t xml:space="preserve">Yang, Z.; Richardson, P.; Chen, Y.; Kelley, J.G.W.; Myers, E.; Aikman, F.; Peng, M.; Zhang, A. Model development and hindcast simulations of NOAA’s Gulf of Maine operational forecast system. </w:t>
      </w:r>
      <w:r w:rsidRPr="009D6B96">
        <w:rPr>
          <w:rFonts w:ascii="Calibri" w:hAnsi="Calibri" w:cs="Calibri"/>
          <w:i/>
          <w:iCs/>
          <w:noProof/>
          <w:szCs w:val="24"/>
        </w:rPr>
        <w:t>J. Mar. Sci. Eng.</w:t>
      </w:r>
      <w:r w:rsidRPr="009D6B96">
        <w:rPr>
          <w:rFonts w:ascii="Calibri" w:hAnsi="Calibri" w:cs="Calibri"/>
          <w:noProof/>
          <w:szCs w:val="24"/>
        </w:rPr>
        <w:t xml:space="preserve">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4</w:t>
      </w:r>
      <w:r w:rsidRPr="009D6B96">
        <w:rPr>
          <w:rFonts w:ascii="Calibri" w:hAnsi="Calibri" w:cs="Calibri"/>
          <w:noProof/>
          <w:szCs w:val="24"/>
        </w:rPr>
        <w:t>, doi:10.3390/jmse4040077.</w:t>
      </w:r>
    </w:p>
    <w:p w14:paraId="500D55C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8. </w:t>
      </w:r>
      <w:r w:rsidRPr="009D6B96">
        <w:rPr>
          <w:rFonts w:ascii="Calibri" w:hAnsi="Calibri" w:cs="Calibri"/>
          <w:noProof/>
          <w:szCs w:val="24"/>
        </w:rPr>
        <w:tab/>
        <w:t xml:space="preserve">Milbrandt, J.A.; Bélair, S.; Faucher, M.; Vallée, M.; Carrera, M.L.; Glazer, A. The Pan-Canadian High Resolution (2.5 km) Deterministic Prediction System. </w:t>
      </w:r>
      <w:r w:rsidRPr="009D6B96">
        <w:rPr>
          <w:rFonts w:ascii="Calibri" w:hAnsi="Calibri" w:cs="Calibri"/>
          <w:i/>
          <w:iCs/>
          <w:noProof/>
          <w:szCs w:val="24"/>
        </w:rPr>
        <w:t>Weather Forecast.</w:t>
      </w:r>
      <w:r w:rsidRPr="009D6B96">
        <w:rPr>
          <w:rFonts w:ascii="Calibri" w:hAnsi="Calibri" w:cs="Calibri"/>
          <w:noProof/>
          <w:szCs w:val="24"/>
        </w:rPr>
        <w:t xml:space="preserve">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31</w:t>
      </w:r>
      <w:r w:rsidRPr="009D6B96">
        <w:rPr>
          <w:rFonts w:ascii="Calibri" w:hAnsi="Calibri" w:cs="Calibri"/>
          <w:noProof/>
          <w:szCs w:val="24"/>
        </w:rPr>
        <w:t>, 1791–1816, doi:10.1175/WAF-D-16-0035.1.</w:t>
      </w:r>
    </w:p>
    <w:p w14:paraId="2AA1CCC7"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59. </w:t>
      </w:r>
      <w:r w:rsidRPr="009D6B96">
        <w:rPr>
          <w:rFonts w:ascii="Calibri" w:hAnsi="Calibri" w:cs="Calibri"/>
          <w:noProof/>
          <w:szCs w:val="24"/>
        </w:rPr>
        <w:tab/>
        <w:t xml:space="preserve">Robin, C.; Nudds, S.; Macaulay, P.; Godin, A.; De, B.; Boom, L.; Bartlett, J.; Robin, C.; Nudds, S.; Macaulay, P.; et al. Hydrographic Vertical Separation Surfaces ( HyVSEPs ) for the Tidal Waters of Canada Hydrographic Vertical Separation Surfaces ( HyVSEPs ) for the. </w:t>
      </w:r>
      <w:r w:rsidRPr="009D6B96">
        <w:rPr>
          <w:rFonts w:ascii="Calibri" w:hAnsi="Calibri" w:cs="Calibri"/>
          <w:i/>
          <w:iCs/>
          <w:noProof/>
          <w:szCs w:val="24"/>
        </w:rPr>
        <w:t>Mar. Geod.</w:t>
      </w:r>
      <w:r w:rsidRPr="009D6B96">
        <w:rPr>
          <w:rFonts w:ascii="Calibri" w:hAnsi="Calibri" w:cs="Calibri"/>
          <w:noProof/>
          <w:szCs w:val="24"/>
        </w:rPr>
        <w:t xml:space="preserve"> </w:t>
      </w:r>
      <w:r w:rsidRPr="009D6B96">
        <w:rPr>
          <w:rFonts w:ascii="Calibri" w:hAnsi="Calibri" w:cs="Calibri"/>
          <w:b/>
          <w:bCs/>
          <w:noProof/>
          <w:szCs w:val="24"/>
        </w:rPr>
        <w:t>2016</w:t>
      </w:r>
      <w:r w:rsidRPr="009D6B96">
        <w:rPr>
          <w:rFonts w:ascii="Calibri" w:hAnsi="Calibri" w:cs="Calibri"/>
          <w:noProof/>
          <w:szCs w:val="24"/>
        </w:rPr>
        <w:t xml:space="preserve">, </w:t>
      </w:r>
      <w:r w:rsidRPr="009D6B96">
        <w:rPr>
          <w:rFonts w:ascii="Calibri" w:hAnsi="Calibri" w:cs="Calibri"/>
          <w:i/>
          <w:iCs/>
          <w:noProof/>
          <w:szCs w:val="24"/>
        </w:rPr>
        <w:t>39</w:t>
      </w:r>
      <w:r w:rsidRPr="009D6B96">
        <w:rPr>
          <w:rFonts w:ascii="Calibri" w:hAnsi="Calibri" w:cs="Calibri"/>
          <w:noProof/>
          <w:szCs w:val="24"/>
        </w:rPr>
        <w:t>, 195–222, doi:10.1080/01490419.2016.1160011.</w:t>
      </w:r>
    </w:p>
    <w:p w14:paraId="1C39BB5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0. </w:t>
      </w:r>
      <w:r w:rsidRPr="009D6B96">
        <w:rPr>
          <w:rFonts w:ascii="Calibri" w:hAnsi="Calibri" w:cs="Calibri"/>
          <w:noProof/>
          <w:szCs w:val="24"/>
        </w:rPr>
        <w:tab/>
        <w:t xml:space="preserve">Pawlowicz, R.; Beardsley, B.; Lentz, S. Classical tidal harmonic analysis including error estimates in MATLAB using TDE. </w:t>
      </w:r>
      <w:r w:rsidRPr="009D6B96">
        <w:rPr>
          <w:rFonts w:ascii="Calibri" w:hAnsi="Calibri" w:cs="Calibri"/>
          <w:i/>
          <w:iCs/>
          <w:noProof/>
          <w:szCs w:val="24"/>
        </w:rPr>
        <w:t>Comput. Geosci.</w:t>
      </w:r>
      <w:r w:rsidRPr="009D6B96">
        <w:rPr>
          <w:rFonts w:ascii="Calibri" w:hAnsi="Calibri" w:cs="Calibri"/>
          <w:noProof/>
          <w:szCs w:val="24"/>
        </w:rPr>
        <w:t xml:space="preserve"> </w:t>
      </w:r>
      <w:r w:rsidRPr="009D6B96">
        <w:rPr>
          <w:rFonts w:ascii="Calibri" w:hAnsi="Calibri" w:cs="Calibri"/>
          <w:b/>
          <w:bCs/>
          <w:noProof/>
          <w:szCs w:val="24"/>
        </w:rPr>
        <w:t>2002</w:t>
      </w:r>
      <w:r w:rsidRPr="009D6B96">
        <w:rPr>
          <w:rFonts w:ascii="Calibri" w:hAnsi="Calibri" w:cs="Calibri"/>
          <w:noProof/>
          <w:szCs w:val="24"/>
        </w:rPr>
        <w:t xml:space="preserve">, </w:t>
      </w:r>
      <w:r w:rsidRPr="009D6B96">
        <w:rPr>
          <w:rFonts w:ascii="Calibri" w:hAnsi="Calibri" w:cs="Calibri"/>
          <w:i/>
          <w:iCs/>
          <w:noProof/>
          <w:szCs w:val="24"/>
        </w:rPr>
        <w:t>28</w:t>
      </w:r>
      <w:r w:rsidRPr="009D6B96">
        <w:rPr>
          <w:rFonts w:ascii="Calibri" w:hAnsi="Calibri" w:cs="Calibri"/>
          <w:noProof/>
          <w:szCs w:val="24"/>
        </w:rPr>
        <w:t>, 929–937, doi:10.1016/S0098-3004(02)00013-4.</w:t>
      </w:r>
    </w:p>
    <w:p w14:paraId="6DD4082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1. </w:t>
      </w:r>
      <w:r w:rsidRPr="009D6B96">
        <w:rPr>
          <w:rFonts w:ascii="Calibri" w:hAnsi="Calibri" w:cs="Calibri"/>
          <w:noProof/>
          <w:szCs w:val="24"/>
        </w:rPr>
        <w:tab/>
        <w:t xml:space="preserve">Tee, K.T. Tide-induced residual current, a 2-D nonlinear numerical tidal model. </w:t>
      </w:r>
      <w:r w:rsidRPr="009D6B96">
        <w:rPr>
          <w:rFonts w:ascii="Calibri" w:hAnsi="Calibri" w:cs="Calibri"/>
          <w:i/>
          <w:iCs/>
          <w:noProof/>
          <w:szCs w:val="24"/>
        </w:rPr>
        <w:t>J. Mar. Res.</w:t>
      </w:r>
      <w:r w:rsidRPr="009D6B96">
        <w:rPr>
          <w:rFonts w:ascii="Calibri" w:hAnsi="Calibri" w:cs="Calibri"/>
          <w:noProof/>
          <w:szCs w:val="24"/>
        </w:rPr>
        <w:t xml:space="preserve"> </w:t>
      </w:r>
      <w:r w:rsidRPr="009D6B96">
        <w:rPr>
          <w:rFonts w:ascii="Calibri" w:hAnsi="Calibri" w:cs="Calibri"/>
          <w:b/>
          <w:bCs/>
          <w:noProof/>
          <w:szCs w:val="24"/>
        </w:rPr>
        <w:t>1976</w:t>
      </w:r>
      <w:r w:rsidRPr="009D6B96">
        <w:rPr>
          <w:rFonts w:ascii="Calibri" w:hAnsi="Calibri" w:cs="Calibri"/>
          <w:noProof/>
          <w:szCs w:val="24"/>
        </w:rPr>
        <w:t xml:space="preserve">, </w:t>
      </w:r>
      <w:r w:rsidRPr="009D6B96">
        <w:rPr>
          <w:rFonts w:ascii="Calibri" w:hAnsi="Calibri" w:cs="Calibri"/>
          <w:i/>
          <w:iCs/>
          <w:noProof/>
          <w:szCs w:val="24"/>
        </w:rPr>
        <w:t>34</w:t>
      </w:r>
      <w:r w:rsidRPr="009D6B96">
        <w:rPr>
          <w:rFonts w:ascii="Calibri" w:hAnsi="Calibri" w:cs="Calibri"/>
          <w:noProof/>
          <w:szCs w:val="24"/>
        </w:rPr>
        <w:t>, 603–628.</w:t>
      </w:r>
    </w:p>
    <w:p w14:paraId="7A490E43"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2. </w:t>
      </w:r>
      <w:r w:rsidRPr="009D6B96">
        <w:rPr>
          <w:rFonts w:ascii="Calibri" w:hAnsi="Calibri" w:cs="Calibri"/>
          <w:noProof/>
          <w:szCs w:val="24"/>
        </w:rPr>
        <w:tab/>
        <w:t xml:space="preserve">Tee, K.T. Tide-induced residual current-verification of a numerical model.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77</w:t>
      </w:r>
      <w:r w:rsidRPr="009D6B96">
        <w:rPr>
          <w:rFonts w:ascii="Calibri" w:hAnsi="Calibri" w:cs="Calibri"/>
          <w:noProof/>
          <w:szCs w:val="24"/>
        </w:rPr>
        <w:t xml:space="preserve">, </w:t>
      </w:r>
      <w:r w:rsidRPr="009D6B96">
        <w:rPr>
          <w:rFonts w:ascii="Calibri" w:hAnsi="Calibri" w:cs="Calibri"/>
          <w:i/>
          <w:iCs/>
          <w:noProof/>
          <w:szCs w:val="24"/>
        </w:rPr>
        <w:t>7</w:t>
      </w:r>
      <w:r w:rsidRPr="009D6B96">
        <w:rPr>
          <w:rFonts w:ascii="Calibri" w:hAnsi="Calibri" w:cs="Calibri"/>
          <w:noProof/>
          <w:szCs w:val="24"/>
        </w:rPr>
        <w:t>, 396–402.</w:t>
      </w:r>
    </w:p>
    <w:p w14:paraId="5FB521BD"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3. </w:t>
      </w:r>
      <w:r w:rsidRPr="009D6B96">
        <w:rPr>
          <w:rFonts w:ascii="Calibri" w:hAnsi="Calibri" w:cs="Calibri"/>
          <w:noProof/>
          <w:szCs w:val="24"/>
        </w:rPr>
        <w:tab/>
        <w:t xml:space="preserve">Greenberg, D.A. Modelling the Mean Barotropic Circulation in the Bay of Fundy and Gulf of Maine.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83</w:t>
      </w:r>
      <w:r w:rsidRPr="009D6B96">
        <w:rPr>
          <w:rFonts w:ascii="Calibri" w:hAnsi="Calibri" w:cs="Calibri"/>
          <w:noProof/>
          <w:szCs w:val="24"/>
        </w:rPr>
        <w:t xml:space="preserve">, </w:t>
      </w:r>
      <w:r w:rsidRPr="009D6B96">
        <w:rPr>
          <w:rFonts w:ascii="Calibri" w:hAnsi="Calibri" w:cs="Calibri"/>
          <w:i/>
          <w:iCs/>
          <w:noProof/>
          <w:szCs w:val="24"/>
        </w:rPr>
        <w:t>13</w:t>
      </w:r>
      <w:r w:rsidRPr="009D6B96">
        <w:rPr>
          <w:rFonts w:ascii="Calibri" w:hAnsi="Calibri" w:cs="Calibri"/>
          <w:noProof/>
          <w:szCs w:val="24"/>
        </w:rPr>
        <w:t>, 886–904, doi:10.1175/1520-0485(1983)013&lt;0886:MTMBCI&gt;2.0.CO;2.</w:t>
      </w:r>
    </w:p>
    <w:p w14:paraId="42DC442C"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4. </w:t>
      </w:r>
      <w:r w:rsidRPr="009D6B96">
        <w:rPr>
          <w:rFonts w:ascii="Calibri" w:hAnsi="Calibri" w:cs="Calibri"/>
          <w:noProof/>
          <w:szCs w:val="24"/>
        </w:rPr>
        <w:tab/>
        <w:t xml:space="preserve">Isaji, T.; Spaulding, M.L. A Model of the Tidally Induced Residual Circulation in the Gulf of Maine </w:t>
      </w:r>
      <w:r w:rsidRPr="009D6B96">
        <w:rPr>
          <w:rFonts w:ascii="Calibri" w:hAnsi="Calibri" w:cs="Calibri"/>
          <w:noProof/>
          <w:szCs w:val="24"/>
        </w:rPr>
        <w:lastRenderedPageBreak/>
        <w:t xml:space="preserve">and Georges Bank. </w:t>
      </w:r>
      <w:r w:rsidRPr="009D6B96">
        <w:rPr>
          <w:rFonts w:ascii="Calibri" w:hAnsi="Calibri" w:cs="Calibri"/>
          <w:i/>
          <w:iCs/>
          <w:noProof/>
          <w:szCs w:val="24"/>
        </w:rPr>
        <w:t>J. Phys. Oceanogr.</w:t>
      </w:r>
      <w:r w:rsidRPr="009D6B96">
        <w:rPr>
          <w:rFonts w:ascii="Calibri" w:hAnsi="Calibri" w:cs="Calibri"/>
          <w:noProof/>
          <w:szCs w:val="24"/>
        </w:rPr>
        <w:t xml:space="preserve"> </w:t>
      </w:r>
      <w:r w:rsidRPr="009D6B96">
        <w:rPr>
          <w:rFonts w:ascii="Calibri" w:hAnsi="Calibri" w:cs="Calibri"/>
          <w:b/>
          <w:bCs/>
          <w:noProof/>
          <w:szCs w:val="24"/>
        </w:rPr>
        <w:t>1984</w:t>
      </w:r>
      <w:r w:rsidRPr="009D6B96">
        <w:rPr>
          <w:rFonts w:ascii="Calibri" w:hAnsi="Calibri" w:cs="Calibri"/>
          <w:noProof/>
          <w:szCs w:val="24"/>
        </w:rPr>
        <w:t xml:space="preserve">, </w:t>
      </w:r>
      <w:r w:rsidRPr="009D6B96">
        <w:rPr>
          <w:rFonts w:ascii="Calibri" w:hAnsi="Calibri" w:cs="Calibri"/>
          <w:i/>
          <w:iCs/>
          <w:noProof/>
          <w:szCs w:val="24"/>
        </w:rPr>
        <w:t>14</w:t>
      </w:r>
      <w:r w:rsidRPr="009D6B96">
        <w:rPr>
          <w:rFonts w:ascii="Calibri" w:hAnsi="Calibri" w:cs="Calibri"/>
          <w:noProof/>
          <w:szCs w:val="24"/>
        </w:rPr>
        <w:t>, 1119–1126, doi:10.1175/1520-0485(1984)014&lt;1119:AMOTTI&gt;2.0.CO;2.</w:t>
      </w:r>
    </w:p>
    <w:p w14:paraId="17303722"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5. </w:t>
      </w:r>
      <w:r w:rsidRPr="009D6B96">
        <w:rPr>
          <w:rFonts w:ascii="Calibri" w:hAnsi="Calibri" w:cs="Calibri"/>
          <w:noProof/>
          <w:szCs w:val="24"/>
        </w:rPr>
        <w:tab/>
        <w:t xml:space="preserve">Boyer, T.P.; Baranova, O.K.; Coleman, C.; Garcia, H.E.; Grodsky, A.; Locarnini, R.A.; Mishonov, A. V; Paver, C.R.; Reagan, J.R.; Seidov, D.; et al. </w:t>
      </w:r>
      <w:r w:rsidRPr="009D6B96">
        <w:rPr>
          <w:rFonts w:ascii="Calibri" w:hAnsi="Calibri" w:cs="Calibri"/>
          <w:i/>
          <w:iCs/>
          <w:noProof/>
          <w:szCs w:val="24"/>
        </w:rPr>
        <w:t>NOAA Atlas NESDIS 87 WORLD OCEAN DATABASE 2018 Pre-release National Oceanic and Atmospheric Administration RDMT Timothy Gallaudet, Assistant Secretary of Commerce for Oceans and Atmosphere National Environmental Satellite, Data, and Information Service</w:t>
      </w:r>
      <w:r w:rsidRPr="009D6B96">
        <w:rPr>
          <w:rFonts w:ascii="Calibri" w:hAnsi="Calibri" w:cs="Calibri"/>
          <w:noProof/>
          <w:szCs w:val="24"/>
        </w:rPr>
        <w:t>; 2018;</w:t>
      </w:r>
    </w:p>
    <w:p w14:paraId="2FBFE374"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6. </w:t>
      </w:r>
      <w:r w:rsidRPr="009D6B96">
        <w:rPr>
          <w:rFonts w:ascii="Calibri" w:hAnsi="Calibri" w:cs="Calibri"/>
          <w:noProof/>
          <w:szCs w:val="24"/>
        </w:rPr>
        <w:tab/>
        <w:t xml:space="preserve">Stow, C.A.; Jolliff, J.; McGillicuddy, D.J.; Doney, S.C.; Allen, J.I.; Friedrichs, M.A.M.; Rose, K.A.; Wallhead, P. Skill assessment for coupled biological/physical models of marine systems. </w:t>
      </w:r>
      <w:r w:rsidRPr="009D6B96">
        <w:rPr>
          <w:rFonts w:ascii="Calibri" w:hAnsi="Calibri" w:cs="Calibri"/>
          <w:i/>
          <w:iCs/>
          <w:noProof/>
          <w:szCs w:val="24"/>
        </w:rPr>
        <w:t>J. Mar. Syst.</w:t>
      </w:r>
      <w:r w:rsidRPr="009D6B96">
        <w:rPr>
          <w:rFonts w:ascii="Calibri" w:hAnsi="Calibri" w:cs="Calibri"/>
          <w:noProof/>
          <w:szCs w:val="24"/>
        </w:rPr>
        <w:t xml:space="preserve"> </w:t>
      </w:r>
      <w:r w:rsidRPr="009D6B96">
        <w:rPr>
          <w:rFonts w:ascii="Calibri" w:hAnsi="Calibri" w:cs="Calibri"/>
          <w:b/>
          <w:bCs/>
          <w:noProof/>
          <w:szCs w:val="24"/>
        </w:rPr>
        <w:t>2009</w:t>
      </w:r>
      <w:r w:rsidRPr="009D6B96">
        <w:rPr>
          <w:rFonts w:ascii="Calibri" w:hAnsi="Calibri" w:cs="Calibri"/>
          <w:noProof/>
          <w:szCs w:val="24"/>
        </w:rPr>
        <w:t xml:space="preserve">, </w:t>
      </w:r>
      <w:r w:rsidRPr="009D6B96">
        <w:rPr>
          <w:rFonts w:ascii="Calibri" w:hAnsi="Calibri" w:cs="Calibri"/>
          <w:i/>
          <w:iCs/>
          <w:noProof/>
          <w:szCs w:val="24"/>
        </w:rPr>
        <w:t>76</w:t>
      </w:r>
      <w:r w:rsidRPr="009D6B96">
        <w:rPr>
          <w:rFonts w:ascii="Calibri" w:hAnsi="Calibri" w:cs="Calibri"/>
          <w:noProof/>
          <w:szCs w:val="24"/>
        </w:rPr>
        <w:t>, 4–15, doi:10.1016/j.jmarsys.2008.03.011.</w:t>
      </w:r>
    </w:p>
    <w:p w14:paraId="6F859348"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7. </w:t>
      </w:r>
      <w:r w:rsidRPr="009D6B96">
        <w:rPr>
          <w:rFonts w:ascii="Calibri" w:hAnsi="Calibri" w:cs="Calibri"/>
          <w:noProof/>
          <w:szCs w:val="24"/>
        </w:rPr>
        <w:tab/>
        <w:t xml:space="preserve">A., S.C.; Chris, R.; E., B.M.; D., B.J.; H., R.K. Comparison of Estuarine Water Quality Models for Total Maximum Daily Load Development in Neuse River Estuary. </w:t>
      </w:r>
      <w:r w:rsidRPr="009D6B96">
        <w:rPr>
          <w:rFonts w:ascii="Calibri" w:hAnsi="Calibri" w:cs="Calibri"/>
          <w:i/>
          <w:iCs/>
          <w:noProof/>
          <w:szCs w:val="24"/>
        </w:rPr>
        <w:t>J. Water Resour. Plan. Manag.</w:t>
      </w:r>
      <w:r w:rsidRPr="009D6B96">
        <w:rPr>
          <w:rFonts w:ascii="Calibri" w:hAnsi="Calibri" w:cs="Calibri"/>
          <w:noProof/>
          <w:szCs w:val="24"/>
        </w:rPr>
        <w:t xml:space="preserve"> </w:t>
      </w:r>
      <w:r w:rsidRPr="009D6B96">
        <w:rPr>
          <w:rFonts w:ascii="Calibri" w:hAnsi="Calibri" w:cs="Calibri"/>
          <w:b/>
          <w:bCs/>
          <w:noProof/>
          <w:szCs w:val="24"/>
        </w:rPr>
        <w:t>2003</w:t>
      </w:r>
      <w:r w:rsidRPr="009D6B96">
        <w:rPr>
          <w:rFonts w:ascii="Calibri" w:hAnsi="Calibri" w:cs="Calibri"/>
          <w:noProof/>
          <w:szCs w:val="24"/>
        </w:rPr>
        <w:t xml:space="preserve">, </w:t>
      </w:r>
      <w:r w:rsidRPr="009D6B96">
        <w:rPr>
          <w:rFonts w:ascii="Calibri" w:hAnsi="Calibri" w:cs="Calibri"/>
          <w:i/>
          <w:iCs/>
          <w:noProof/>
          <w:szCs w:val="24"/>
        </w:rPr>
        <w:t>129</w:t>
      </w:r>
      <w:r w:rsidRPr="009D6B96">
        <w:rPr>
          <w:rFonts w:ascii="Calibri" w:hAnsi="Calibri" w:cs="Calibri"/>
          <w:noProof/>
          <w:szCs w:val="24"/>
        </w:rPr>
        <w:t>, 307–314, doi:10.1061/(ASCE)0733-9496(2003)129:4(307).</w:t>
      </w:r>
    </w:p>
    <w:p w14:paraId="72702F8F"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8. </w:t>
      </w:r>
      <w:r w:rsidRPr="009D6B96">
        <w:rPr>
          <w:rFonts w:ascii="Calibri" w:hAnsi="Calibri" w:cs="Calibri"/>
          <w:noProof/>
          <w:szCs w:val="24"/>
        </w:rPr>
        <w:tab/>
        <w:t xml:space="preserve">Leggett, R.W.; Williams, L.R. A reliability index for models. </w:t>
      </w:r>
      <w:r w:rsidRPr="009D6B96">
        <w:rPr>
          <w:rFonts w:ascii="Calibri" w:hAnsi="Calibri" w:cs="Calibri"/>
          <w:i/>
          <w:iCs/>
          <w:noProof/>
          <w:szCs w:val="24"/>
        </w:rPr>
        <w:t>Ecol. Modell.</w:t>
      </w:r>
      <w:r w:rsidRPr="009D6B96">
        <w:rPr>
          <w:rFonts w:ascii="Calibri" w:hAnsi="Calibri" w:cs="Calibri"/>
          <w:noProof/>
          <w:szCs w:val="24"/>
        </w:rPr>
        <w:t xml:space="preserve"> </w:t>
      </w:r>
      <w:r w:rsidRPr="009D6B96">
        <w:rPr>
          <w:rFonts w:ascii="Calibri" w:hAnsi="Calibri" w:cs="Calibri"/>
          <w:b/>
          <w:bCs/>
          <w:noProof/>
          <w:szCs w:val="24"/>
        </w:rPr>
        <w:t>1981</w:t>
      </w:r>
      <w:r w:rsidRPr="009D6B96">
        <w:rPr>
          <w:rFonts w:ascii="Calibri" w:hAnsi="Calibri" w:cs="Calibri"/>
          <w:noProof/>
          <w:szCs w:val="24"/>
        </w:rPr>
        <w:t xml:space="preserve">, </w:t>
      </w:r>
      <w:r w:rsidRPr="009D6B96">
        <w:rPr>
          <w:rFonts w:ascii="Calibri" w:hAnsi="Calibri" w:cs="Calibri"/>
          <w:i/>
          <w:iCs/>
          <w:noProof/>
          <w:szCs w:val="24"/>
        </w:rPr>
        <w:t>13</w:t>
      </w:r>
      <w:r w:rsidRPr="009D6B96">
        <w:rPr>
          <w:rFonts w:ascii="Calibri" w:hAnsi="Calibri" w:cs="Calibri"/>
          <w:noProof/>
          <w:szCs w:val="24"/>
        </w:rPr>
        <w:t>, 303–312, doi:https://doi.org/10.1016/0304-3800(81)90034-X.</w:t>
      </w:r>
    </w:p>
    <w:p w14:paraId="54DD6B46"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szCs w:val="24"/>
        </w:rPr>
      </w:pPr>
      <w:r w:rsidRPr="009D6B96">
        <w:rPr>
          <w:rFonts w:ascii="Calibri" w:hAnsi="Calibri" w:cs="Calibri"/>
          <w:noProof/>
          <w:szCs w:val="24"/>
        </w:rPr>
        <w:t xml:space="preserve">69. </w:t>
      </w:r>
      <w:r w:rsidRPr="009D6B96">
        <w:rPr>
          <w:rFonts w:ascii="Calibri" w:hAnsi="Calibri" w:cs="Calibri"/>
          <w:noProof/>
          <w:szCs w:val="24"/>
        </w:rPr>
        <w:tab/>
        <w:t xml:space="preserve">Nash, J.E.; Sutcliffe, J. V River flow forecasting through conceptual models part I — A discussion of principles. </w:t>
      </w:r>
      <w:r w:rsidRPr="009D6B96">
        <w:rPr>
          <w:rFonts w:ascii="Calibri" w:hAnsi="Calibri" w:cs="Calibri"/>
          <w:i/>
          <w:iCs/>
          <w:noProof/>
          <w:szCs w:val="24"/>
        </w:rPr>
        <w:t>J. Hydrol.</w:t>
      </w:r>
      <w:r w:rsidRPr="009D6B96">
        <w:rPr>
          <w:rFonts w:ascii="Calibri" w:hAnsi="Calibri" w:cs="Calibri"/>
          <w:noProof/>
          <w:szCs w:val="24"/>
        </w:rPr>
        <w:t xml:space="preserve"> </w:t>
      </w:r>
      <w:r w:rsidRPr="009D6B96">
        <w:rPr>
          <w:rFonts w:ascii="Calibri" w:hAnsi="Calibri" w:cs="Calibri"/>
          <w:b/>
          <w:bCs/>
          <w:noProof/>
          <w:szCs w:val="24"/>
        </w:rPr>
        <w:t>1970</w:t>
      </w:r>
      <w:r w:rsidRPr="009D6B96">
        <w:rPr>
          <w:rFonts w:ascii="Calibri" w:hAnsi="Calibri" w:cs="Calibri"/>
          <w:noProof/>
          <w:szCs w:val="24"/>
        </w:rPr>
        <w:t xml:space="preserve">, </w:t>
      </w:r>
      <w:r w:rsidRPr="009D6B96">
        <w:rPr>
          <w:rFonts w:ascii="Calibri" w:hAnsi="Calibri" w:cs="Calibri"/>
          <w:i/>
          <w:iCs/>
          <w:noProof/>
          <w:szCs w:val="24"/>
        </w:rPr>
        <w:t>10</w:t>
      </w:r>
      <w:r w:rsidRPr="009D6B96">
        <w:rPr>
          <w:rFonts w:ascii="Calibri" w:hAnsi="Calibri" w:cs="Calibri"/>
          <w:noProof/>
          <w:szCs w:val="24"/>
        </w:rPr>
        <w:t>, 282–290, doi:https://doi.org/10.1016/0022-1694(70)90255-6.</w:t>
      </w:r>
    </w:p>
    <w:p w14:paraId="4D692CAD" w14:textId="77777777" w:rsidR="009D6B96" w:rsidRPr="009D6B96" w:rsidRDefault="009D6B96" w:rsidP="009D6B96">
      <w:pPr>
        <w:widowControl w:val="0"/>
        <w:autoSpaceDE w:val="0"/>
        <w:autoSpaceDN w:val="0"/>
        <w:adjustRightInd w:val="0"/>
        <w:spacing w:line="240" w:lineRule="auto"/>
        <w:ind w:left="640" w:hanging="640"/>
        <w:rPr>
          <w:rFonts w:ascii="Calibri" w:hAnsi="Calibri" w:cs="Calibri"/>
          <w:noProof/>
        </w:rPr>
      </w:pPr>
      <w:r w:rsidRPr="009D6B96">
        <w:rPr>
          <w:rFonts w:ascii="Calibri" w:hAnsi="Calibri" w:cs="Calibri"/>
          <w:noProof/>
          <w:szCs w:val="24"/>
        </w:rPr>
        <w:t xml:space="preserve">70. </w:t>
      </w:r>
      <w:r w:rsidRPr="009D6B96">
        <w:rPr>
          <w:rFonts w:ascii="Calibri" w:hAnsi="Calibri" w:cs="Calibri"/>
          <w:noProof/>
          <w:szCs w:val="24"/>
        </w:rPr>
        <w:tab/>
        <w:t xml:space="preserve">Loague, K.; Green, R.E. Statistical and graphical methods for evaluating solute transport models: Overview and application. </w:t>
      </w:r>
      <w:r w:rsidRPr="009D6B96">
        <w:rPr>
          <w:rFonts w:ascii="Calibri" w:hAnsi="Calibri" w:cs="Calibri"/>
          <w:i/>
          <w:iCs/>
          <w:noProof/>
          <w:szCs w:val="24"/>
        </w:rPr>
        <w:t>J. Contam. Hydrol.</w:t>
      </w:r>
      <w:r w:rsidRPr="009D6B96">
        <w:rPr>
          <w:rFonts w:ascii="Calibri" w:hAnsi="Calibri" w:cs="Calibri"/>
          <w:noProof/>
          <w:szCs w:val="24"/>
        </w:rPr>
        <w:t xml:space="preserve"> </w:t>
      </w:r>
      <w:r w:rsidRPr="009D6B96">
        <w:rPr>
          <w:rFonts w:ascii="Calibri" w:hAnsi="Calibri" w:cs="Calibri"/>
          <w:b/>
          <w:bCs/>
          <w:noProof/>
          <w:szCs w:val="24"/>
        </w:rPr>
        <w:t>1991</w:t>
      </w:r>
      <w:r w:rsidRPr="009D6B96">
        <w:rPr>
          <w:rFonts w:ascii="Calibri" w:hAnsi="Calibri" w:cs="Calibri"/>
          <w:noProof/>
          <w:szCs w:val="24"/>
        </w:rPr>
        <w:t xml:space="preserve">, </w:t>
      </w:r>
      <w:r w:rsidRPr="009D6B96">
        <w:rPr>
          <w:rFonts w:ascii="Calibri" w:hAnsi="Calibri" w:cs="Calibri"/>
          <w:i/>
          <w:iCs/>
          <w:noProof/>
          <w:szCs w:val="24"/>
        </w:rPr>
        <w:t>7</w:t>
      </w:r>
      <w:r w:rsidRPr="009D6B96">
        <w:rPr>
          <w:rFonts w:ascii="Calibri" w:hAnsi="Calibri" w:cs="Calibri"/>
          <w:noProof/>
          <w:szCs w:val="24"/>
        </w:rPr>
        <w:t>, 51–73, doi:https://doi.org/10.1016/0169-7722(91)90038-3.</w:t>
      </w:r>
    </w:p>
    <w:p w14:paraId="78F54860" w14:textId="5C5818FE" w:rsidR="007D5EC1" w:rsidRDefault="009D6B96" w:rsidP="007D5EC1">
      <w:ins w:id="1407" w:author="ara952 reza" w:date="2020-09-11T11:48:00Z">
        <w:r>
          <w:fldChar w:fldCharType="end"/>
        </w:r>
      </w:ins>
      <w:bookmarkEnd w:id="1"/>
    </w:p>
    <w:sectPr w:rsidR="007D5EC1" w:rsidSect="00A914A6">
      <w:footerReference w:type="default" r:id="rId7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63" w:author="Ian Church [2]" w:date="2020-03-31T18:16:00Z" w:initials="IC">
    <w:p w14:paraId="32382B7A" w14:textId="77777777" w:rsidR="009D6B96" w:rsidRDefault="009D6B96" w:rsidP="00507320">
      <w:pPr>
        <w:pStyle w:val="CommentText"/>
      </w:pPr>
      <w:r>
        <w:rPr>
          <w:rStyle w:val="CommentReference"/>
        </w:rPr>
        <w:annotationRef/>
      </w:r>
      <w:r>
        <w:rPr>
          <w:rStyle w:val="CommentReference"/>
        </w:rPr>
        <w:t>Reference for this product?</w:t>
      </w:r>
    </w:p>
  </w:comment>
  <w:comment w:id="1364" w:author="Ian Church [2]" w:date="2020-03-31T18:18:00Z" w:initials="IC">
    <w:p w14:paraId="2FE8A909" w14:textId="77777777" w:rsidR="009D6B96" w:rsidRDefault="009D6B96" w:rsidP="00507320">
      <w:pPr>
        <w:pStyle w:val="CommentText"/>
      </w:pPr>
      <w:r>
        <w:rPr>
          <w:rStyle w:val="CommentReference"/>
        </w:rPr>
        <w:annotationRef/>
      </w:r>
      <w:r>
        <w:t xml:space="preserve">It would be interesting to difference grids of the GHRSST and the model surface temperature to see quantitative differences. </w:t>
      </w:r>
    </w:p>
  </w:comment>
  <w:comment w:id="1365" w:author="ara952 reza" w:date="2020-04-02T12:51:00Z" w:initials="ar">
    <w:p w14:paraId="05D842D2" w14:textId="3A2E6739" w:rsidR="009D6B96" w:rsidRDefault="009D6B96">
      <w:pPr>
        <w:pStyle w:val="CommentText"/>
      </w:pPr>
      <w:r>
        <w:rPr>
          <w:rStyle w:val="CommentReference"/>
        </w:rPr>
        <w:annotationRef/>
      </w:r>
      <w:r>
        <w:t>I don’t get this part. Could you explain a little more?</w:t>
      </w:r>
    </w:p>
  </w:comment>
  <w:comment w:id="1366" w:author="Ian Church [2]" w:date="2020-04-03T17:44:00Z" w:initials="IC">
    <w:p w14:paraId="796AC69A" w14:textId="6AF38E2C" w:rsidR="009D6B96" w:rsidRDefault="009D6B96">
      <w:pPr>
        <w:pStyle w:val="CommentText"/>
      </w:pPr>
      <w:r>
        <w:rPr>
          <w:rStyle w:val="CommentReference"/>
        </w:rPr>
        <w:annotationRef/>
      </w:r>
      <w:r>
        <w:t xml:space="preserve">Not something that you need to do for this paper, but if you had both the satellite product the model surface data as georeferenced grids (rasters), you could subtract one grid from the other and look at the differences. </w:t>
      </w:r>
    </w:p>
  </w:comment>
  <w:comment w:id="1367" w:author="Ian Church" w:date="2020-04-27T16:35:00Z" w:initials="IC">
    <w:p w14:paraId="2034B82C" w14:textId="77777777" w:rsidR="009D6B96" w:rsidRDefault="009D6B96">
      <w:pPr>
        <w:pStyle w:val="CommentText"/>
      </w:pPr>
      <w:r>
        <w:rPr>
          <w:rStyle w:val="CommentReference"/>
        </w:rPr>
        <w:annotationRef/>
      </w:r>
      <w:r>
        <w:t xml:space="preserve">This might be a good item to pursue for the paper. </w:t>
      </w:r>
    </w:p>
    <w:p w14:paraId="31D65601" w14:textId="036DA3E2" w:rsidR="009D6B96" w:rsidRDefault="009D6B96">
      <w:pPr>
        <w:pStyle w:val="CommentText"/>
      </w:pP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382B7A" w15:done="1"/>
  <w15:commentEx w15:paraId="2FE8A909" w15:done="0"/>
  <w15:commentEx w15:paraId="05D842D2" w15:paraIdParent="2FE8A909" w15:done="0"/>
  <w15:commentEx w15:paraId="796AC69A" w15:paraIdParent="2FE8A909" w15:done="0"/>
  <w15:commentEx w15:paraId="31D65601" w15:paraIdParent="2FE8A9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8853" w16cex:dateUtc="2020-04-27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382B7A" w16cid:durableId="222E077E"/>
  <w16cid:commentId w16cid:paraId="2FE8A909" w16cid:durableId="222E07FD"/>
  <w16cid:commentId w16cid:paraId="05D842D2" w16cid:durableId="22305E4B"/>
  <w16cid:commentId w16cid:paraId="796AC69A" w16cid:durableId="2231F47D"/>
  <w16cid:commentId w16cid:paraId="31D65601" w16cid:durableId="225188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A83B4E" w14:textId="77777777" w:rsidR="0097603C" w:rsidRDefault="0097603C" w:rsidP="004332CF">
      <w:pPr>
        <w:spacing w:after="0" w:line="240" w:lineRule="auto"/>
      </w:pPr>
      <w:r>
        <w:separator/>
      </w:r>
    </w:p>
  </w:endnote>
  <w:endnote w:type="continuationSeparator" w:id="0">
    <w:p w14:paraId="02CC8253" w14:textId="77777777" w:rsidR="0097603C" w:rsidRDefault="0097603C" w:rsidP="004332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TTf90d833a.I">
    <w:altName w:val="Cambria"/>
    <w:panose1 w:val="00000000000000000000"/>
    <w:charset w:val="00"/>
    <w:family w:val="roman"/>
    <w:notTrueType/>
    <w:pitch w:val="default"/>
  </w:font>
  <w:font w:name="AdvTT5843c57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408" w:author="Ian Church" w:date="2020-04-27T16:36:00Z"/>
  <w:sdt>
    <w:sdtPr>
      <w:id w:val="1660581585"/>
      <w:docPartObj>
        <w:docPartGallery w:val="Page Numbers (Bottom of Page)"/>
        <w:docPartUnique/>
      </w:docPartObj>
    </w:sdtPr>
    <w:sdtEndPr>
      <w:rPr>
        <w:noProof/>
      </w:rPr>
    </w:sdtEndPr>
    <w:sdtContent>
      <w:customXmlInsRangeEnd w:id="1408"/>
      <w:p w14:paraId="66D61BC0" w14:textId="207B33C4" w:rsidR="009D6B96" w:rsidRDefault="009D6B96">
        <w:pPr>
          <w:pStyle w:val="Footer"/>
          <w:jc w:val="right"/>
          <w:rPr>
            <w:ins w:id="1409" w:author="Ian Church" w:date="2020-04-27T16:36:00Z"/>
          </w:rPr>
        </w:pPr>
        <w:ins w:id="1410" w:author="Ian Church" w:date="2020-04-27T16:36:00Z">
          <w:r>
            <w:fldChar w:fldCharType="begin"/>
          </w:r>
          <w:r>
            <w:instrText xml:space="preserve"> PAGE   \* MERGEFORMAT </w:instrText>
          </w:r>
          <w:r>
            <w:fldChar w:fldCharType="separate"/>
          </w:r>
          <w:r>
            <w:rPr>
              <w:noProof/>
            </w:rPr>
            <w:t>2</w:t>
          </w:r>
          <w:r>
            <w:rPr>
              <w:noProof/>
            </w:rPr>
            <w:fldChar w:fldCharType="end"/>
          </w:r>
        </w:ins>
      </w:p>
      <w:customXmlInsRangeStart w:id="1411" w:author="Ian Church" w:date="2020-04-27T16:36:00Z"/>
    </w:sdtContent>
  </w:sdt>
  <w:customXmlInsRangeEnd w:id="1411"/>
  <w:p w14:paraId="5D27CA67" w14:textId="77777777" w:rsidR="009D6B96" w:rsidRDefault="009D6B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ABF557" w14:textId="77777777" w:rsidR="0097603C" w:rsidRDefault="0097603C" w:rsidP="004332CF">
      <w:pPr>
        <w:spacing w:after="0" w:line="240" w:lineRule="auto"/>
      </w:pPr>
      <w:r>
        <w:separator/>
      </w:r>
    </w:p>
  </w:footnote>
  <w:footnote w:type="continuationSeparator" w:id="0">
    <w:p w14:paraId="2BF993A9" w14:textId="77777777" w:rsidR="0097603C" w:rsidRDefault="0097603C" w:rsidP="004332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545673"/>
    <w:multiLevelType w:val="hybridMultilevel"/>
    <w:tmpl w:val="5BB492DC"/>
    <w:lvl w:ilvl="0" w:tplc="7EE48D3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6EDF32D9"/>
    <w:multiLevelType w:val="hybridMultilevel"/>
    <w:tmpl w:val="8B5E03CA"/>
    <w:lvl w:ilvl="0" w:tplc="DE8C54B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Church">
    <w15:presenceInfo w15:providerId="None" w15:userId="Ian Church"/>
  </w15:person>
  <w15:person w15:author="ara952 reza">
    <w15:presenceInfo w15:providerId="Windows Live" w15:userId="3ab0a55dde66df99"/>
  </w15:person>
  <w15:person w15:author="Ian Church [2]">
    <w15:presenceInfo w15:providerId="AD" w15:userId="S::ichurch@unb.ca::643a0c0f-51cc-4a40-bd87-508c4ef05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2NDA1sLAwtAByLJV0lIJTi4sz8/NACgyNagG1I+brLQAAAA=="/>
  </w:docVars>
  <w:rsids>
    <w:rsidRoot w:val="00E20AE6"/>
    <w:rsid w:val="00003CF1"/>
    <w:rsid w:val="0000586E"/>
    <w:rsid w:val="00011692"/>
    <w:rsid w:val="000322B6"/>
    <w:rsid w:val="00057A7D"/>
    <w:rsid w:val="000634DF"/>
    <w:rsid w:val="00093DAA"/>
    <w:rsid w:val="000C5E20"/>
    <w:rsid w:val="000C750B"/>
    <w:rsid w:val="000D00EC"/>
    <w:rsid w:val="000E2D6B"/>
    <w:rsid w:val="000F6875"/>
    <w:rsid w:val="000F7F5A"/>
    <w:rsid w:val="00131CF7"/>
    <w:rsid w:val="00140403"/>
    <w:rsid w:val="0016359F"/>
    <w:rsid w:val="00172F2F"/>
    <w:rsid w:val="001A0B22"/>
    <w:rsid w:val="001A77BE"/>
    <w:rsid w:val="001D3854"/>
    <w:rsid w:val="00205EE8"/>
    <w:rsid w:val="00222903"/>
    <w:rsid w:val="00225882"/>
    <w:rsid w:val="00225DC1"/>
    <w:rsid w:val="00235F00"/>
    <w:rsid w:val="002A3D92"/>
    <w:rsid w:val="002C4B6F"/>
    <w:rsid w:val="002D1D74"/>
    <w:rsid w:val="002F3DF4"/>
    <w:rsid w:val="00314CFE"/>
    <w:rsid w:val="00330F2F"/>
    <w:rsid w:val="00343512"/>
    <w:rsid w:val="0035344E"/>
    <w:rsid w:val="00360785"/>
    <w:rsid w:val="003677AB"/>
    <w:rsid w:val="00377879"/>
    <w:rsid w:val="003879F5"/>
    <w:rsid w:val="003A5C04"/>
    <w:rsid w:val="003A7B30"/>
    <w:rsid w:val="003B39B6"/>
    <w:rsid w:val="003C2E08"/>
    <w:rsid w:val="003E5A56"/>
    <w:rsid w:val="004332CF"/>
    <w:rsid w:val="00446B76"/>
    <w:rsid w:val="00461DF1"/>
    <w:rsid w:val="00462AF7"/>
    <w:rsid w:val="004637E6"/>
    <w:rsid w:val="004811F9"/>
    <w:rsid w:val="004A4893"/>
    <w:rsid w:val="004D114A"/>
    <w:rsid w:val="004E187F"/>
    <w:rsid w:val="004F1DCB"/>
    <w:rsid w:val="00507320"/>
    <w:rsid w:val="00522A21"/>
    <w:rsid w:val="00534412"/>
    <w:rsid w:val="0056549C"/>
    <w:rsid w:val="0056738C"/>
    <w:rsid w:val="005746B8"/>
    <w:rsid w:val="005E0C54"/>
    <w:rsid w:val="005E1E86"/>
    <w:rsid w:val="005F0F43"/>
    <w:rsid w:val="005F74E3"/>
    <w:rsid w:val="005F7F3F"/>
    <w:rsid w:val="00600C4A"/>
    <w:rsid w:val="00614119"/>
    <w:rsid w:val="00623CBD"/>
    <w:rsid w:val="006248E7"/>
    <w:rsid w:val="00624AEB"/>
    <w:rsid w:val="006271FE"/>
    <w:rsid w:val="00642FC1"/>
    <w:rsid w:val="006564E3"/>
    <w:rsid w:val="00683820"/>
    <w:rsid w:val="006A0B71"/>
    <w:rsid w:val="006A1A81"/>
    <w:rsid w:val="006D69EF"/>
    <w:rsid w:val="006E3C93"/>
    <w:rsid w:val="006F7B81"/>
    <w:rsid w:val="00721AA9"/>
    <w:rsid w:val="00721B41"/>
    <w:rsid w:val="00724262"/>
    <w:rsid w:val="00734FAA"/>
    <w:rsid w:val="00780923"/>
    <w:rsid w:val="0078111A"/>
    <w:rsid w:val="007B2973"/>
    <w:rsid w:val="007C1AA6"/>
    <w:rsid w:val="007C1F3D"/>
    <w:rsid w:val="007D1458"/>
    <w:rsid w:val="007D5EC1"/>
    <w:rsid w:val="007F1186"/>
    <w:rsid w:val="00812728"/>
    <w:rsid w:val="00822FDC"/>
    <w:rsid w:val="008854C0"/>
    <w:rsid w:val="00892FDC"/>
    <w:rsid w:val="00893281"/>
    <w:rsid w:val="0089407A"/>
    <w:rsid w:val="008A6706"/>
    <w:rsid w:val="008D6DF2"/>
    <w:rsid w:val="008E4CBC"/>
    <w:rsid w:val="008E5937"/>
    <w:rsid w:val="0091324F"/>
    <w:rsid w:val="00914D41"/>
    <w:rsid w:val="0092213A"/>
    <w:rsid w:val="00933309"/>
    <w:rsid w:val="00943820"/>
    <w:rsid w:val="00951A44"/>
    <w:rsid w:val="009538D3"/>
    <w:rsid w:val="00962F76"/>
    <w:rsid w:val="0097337C"/>
    <w:rsid w:val="00973EE1"/>
    <w:rsid w:val="0097603C"/>
    <w:rsid w:val="009957A8"/>
    <w:rsid w:val="009C14F1"/>
    <w:rsid w:val="009D4D03"/>
    <w:rsid w:val="009D6B96"/>
    <w:rsid w:val="009D73A6"/>
    <w:rsid w:val="009E0AA9"/>
    <w:rsid w:val="00A24671"/>
    <w:rsid w:val="00A3212E"/>
    <w:rsid w:val="00A44E00"/>
    <w:rsid w:val="00A76E71"/>
    <w:rsid w:val="00A87141"/>
    <w:rsid w:val="00A914A6"/>
    <w:rsid w:val="00AA2327"/>
    <w:rsid w:val="00AB0D09"/>
    <w:rsid w:val="00AC787F"/>
    <w:rsid w:val="00AD0B99"/>
    <w:rsid w:val="00AD22E2"/>
    <w:rsid w:val="00AD56DD"/>
    <w:rsid w:val="00AF3764"/>
    <w:rsid w:val="00B22DFE"/>
    <w:rsid w:val="00B61C7C"/>
    <w:rsid w:val="00B83777"/>
    <w:rsid w:val="00B9084F"/>
    <w:rsid w:val="00B93DB5"/>
    <w:rsid w:val="00BB2126"/>
    <w:rsid w:val="00BB3457"/>
    <w:rsid w:val="00BC6232"/>
    <w:rsid w:val="00BF40BA"/>
    <w:rsid w:val="00C03FD6"/>
    <w:rsid w:val="00C06D5E"/>
    <w:rsid w:val="00C1768D"/>
    <w:rsid w:val="00C323A0"/>
    <w:rsid w:val="00C32A8C"/>
    <w:rsid w:val="00C443AD"/>
    <w:rsid w:val="00C4581D"/>
    <w:rsid w:val="00C465D8"/>
    <w:rsid w:val="00C476CA"/>
    <w:rsid w:val="00C612D0"/>
    <w:rsid w:val="00C716FE"/>
    <w:rsid w:val="00C72977"/>
    <w:rsid w:val="00C95DDB"/>
    <w:rsid w:val="00CC68D4"/>
    <w:rsid w:val="00CD6774"/>
    <w:rsid w:val="00CF1C8B"/>
    <w:rsid w:val="00CF33DD"/>
    <w:rsid w:val="00CF3884"/>
    <w:rsid w:val="00D16979"/>
    <w:rsid w:val="00D173F2"/>
    <w:rsid w:val="00D21505"/>
    <w:rsid w:val="00D356C4"/>
    <w:rsid w:val="00D35BC3"/>
    <w:rsid w:val="00D466CB"/>
    <w:rsid w:val="00D8517B"/>
    <w:rsid w:val="00D85EA0"/>
    <w:rsid w:val="00DF733C"/>
    <w:rsid w:val="00E05141"/>
    <w:rsid w:val="00E07CCC"/>
    <w:rsid w:val="00E20AE6"/>
    <w:rsid w:val="00E2297F"/>
    <w:rsid w:val="00E61E31"/>
    <w:rsid w:val="00E75D89"/>
    <w:rsid w:val="00E93F24"/>
    <w:rsid w:val="00E9501B"/>
    <w:rsid w:val="00EA5F41"/>
    <w:rsid w:val="00EC1464"/>
    <w:rsid w:val="00ED18C9"/>
    <w:rsid w:val="00ED7C1D"/>
    <w:rsid w:val="00EE7FF6"/>
    <w:rsid w:val="00EF5C7F"/>
    <w:rsid w:val="00F15633"/>
    <w:rsid w:val="00F16E99"/>
    <w:rsid w:val="00F205FA"/>
    <w:rsid w:val="00F44245"/>
    <w:rsid w:val="00F50514"/>
    <w:rsid w:val="00F54AD7"/>
    <w:rsid w:val="00F824FB"/>
    <w:rsid w:val="00F91A76"/>
    <w:rsid w:val="00FD5B8A"/>
    <w:rsid w:val="00FE5BEE"/>
    <w:rsid w:val="00FE7F7C"/>
    <w:rsid w:val="1BE97036"/>
    <w:rsid w:val="2D3F844D"/>
    <w:rsid w:val="7D13F27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AE9FB"/>
  <w15:chartTrackingRefBased/>
  <w15:docId w15:val="{4D0966CB-4A80-47ED-8905-B28A8C93B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CBD"/>
  </w:style>
  <w:style w:type="paragraph" w:styleId="Heading1">
    <w:name w:val="heading 1"/>
    <w:basedOn w:val="Normal"/>
    <w:next w:val="Normal"/>
    <w:link w:val="Heading1Char"/>
    <w:uiPriority w:val="9"/>
    <w:qFormat/>
    <w:rsid w:val="009C14F1"/>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3C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CBD"/>
    <w:rPr>
      <w:rFonts w:ascii="Segoe UI" w:hAnsi="Segoe UI" w:cs="Segoe UI"/>
      <w:sz w:val="18"/>
      <w:szCs w:val="18"/>
    </w:rPr>
  </w:style>
  <w:style w:type="character" w:styleId="Hyperlink">
    <w:name w:val="Hyperlink"/>
    <w:basedOn w:val="DefaultParagraphFont"/>
    <w:uiPriority w:val="99"/>
    <w:unhideWhenUsed/>
    <w:rsid w:val="00623CBD"/>
    <w:rPr>
      <w:color w:val="0563C1" w:themeColor="hyperlink"/>
      <w:u w:val="single"/>
    </w:rPr>
  </w:style>
  <w:style w:type="character" w:styleId="CommentReference">
    <w:name w:val="annotation reference"/>
    <w:basedOn w:val="DefaultParagraphFont"/>
    <w:uiPriority w:val="99"/>
    <w:semiHidden/>
    <w:unhideWhenUsed/>
    <w:rsid w:val="00623CBD"/>
    <w:rPr>
      <w:sz w:val="16"/>
      <w:szCs w:val="16"/>
    </w:rPr>
  </w:style>
  <w:style w:type="paragraph" w:styleId="CommentText">
    <w:name w:val="annotation text"/>
    <w:basedOn w:val="Normal"/>
    <w:link w:val="CommentTextChar"/>
    <w:uiPriority w:val="99"/>
    <w:semiHidden/>
    <w:unhideWhenUsed/>
    <w:rsid w:val="00623CBD"/>
    <w:pPr>
      <w:spacing w:line="240" w:lineRule="auto"/>
    </w:pPr>
    <w:rPr>
      <w:sz w:val="20"/>
      <w:szCs w:val="20"/>
    </w:rPr>
  </w:style>
  <w:style w:type="character" w:customStyle="1" w:styleId="CommentTextChar">
    <w:name w:val="Comment Text Char"/>
    <w:basedOn w:val="DefaultParagraphFont"/>
    <w:link w:val="CommentText"/>
    <w:uiPriority w:val="99"/>
    <w:semiHidden/>
    <w:rsid w:val="00623CBD"/>
    <w:rPr>
      <w:sz w:val="20"/>
      <w:szCs w:val="20"/>
    </w:rPr>
  </w:style>
  <w:style w:type="paragraph" w:styleId="Caption">
    <w:name w:val="caption"/>
    <w:basedOn w:val="Normal"/>
    <w:next w:val="Normal"/>
    <w:uiPriority w:val="35"/>
    <w:unhideWhenUsed/>
    <w:qFormat/>
    <w:rsid w:val="00623CBD"/>
    <w:pPr>
      <w:spacing w:after="200" w:line="240" w:lineRule="auto"/>
    </w:pPr>
    <w:rPr>
      <w:i/>
      <w:iCs/>
      <w:color w:val="44546A" w:themeColor="text2"/>
      <w:sz w:val="18"/>
      <w:szCs w:val="18"/>
    </w:rPr>
  </w:style>
  <w:style w:type="character" w:styleId="Emphasis">
    <w:name w:val="Emphasis"/>
    <w:basedOn w:val="DefaultParagraphFont"/>
    <w:uiPriority w:val="20"/>
    <w:qFormat/>
    <w:rsid w:val="00E05141"/>
    <w:rPr>
      <w:i/>
      <w:iCs/>
    </w:rPr>
  </w:style>
  <w:style w:type="character" w:styleId="Strong">
    <w:name w:val="Strong"/>
    <w:basedOn w:val="DefaultParagraphFont"/>
    <w:uiPriority w:val="22"/>
    <w:qFormat/>
    <w:rsid w:val="00E05141"/>
    <w:rPr>
      <w:b/>
      <w:bCs/>
    </w:rPr>
  </w:style>
  <w:style w:type="paragraph" w:styleId="Header">
    <w:name w:val="header"/>
    <w:basedOn w:val="Normal"/>
    <w:link w:val="HeaderChar"/>
    <w:uiPriority w:val="99"/>
    <w:unhideWhenUsed/>
    <w:rsid w:val="004332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32CF"/>
  </w:style>
  <w:style w:type="paragraph" w:styleId="Footer">
    <w:name w:val="footer"/>
    <w:basedOn w:val="Normal"/>
    <w:link w:val="FooterChar"/>
    <w:uiPriority w:val="99"/>
    <w:unhideWhenUsed/>
    <w:rsid w:val="004332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32CF"/>
  </w:style>
  <w:style w:type="character" w:customStyle="1" w:styleId="Heading1Char">
    <w:name w:val="Heading 1 Char"/>
    <w:basedOn w:val="DefaultParagraphFont"/>
    <w:link w:val="Heading1"/>
    <w:uiPriority w:val="9"/>
    <w:rsid w:val="009C14F1"/>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9C14F1"/>
  </w:style>
  <w:style w:type="paragraph" w:styleId="CommentSubject">
    <w:name w:val="annotation subject"/>
    <w:basedOn w:val="CommentText"/>
    <w:next w:val="CommentText"/>
    <w:link w:val="CommentSubjectChar"/>
    <w:uiPriority w:val="99"/>
    <w:semiHidden/>
    <w:unhideWhenUsed/>
    <w:rsid w:val="0078111A"/>
    <w:rPr>
      <w:b/>
      <w:bCs/>
    </w:rPr>
  </w:style>
  <w:style w:type="character" w:customStyle="1" w:styleId="CommentSubjectChar">
    <w:name w:val="Comment Subject Char"/>
    <w:basedOn w:val="CommentTextChar"/>
    <w:link w:val="CommentSubject"/>
    <w:uiPriority w:val="99"/>
    <w:semiHidden/>
    <w:rsid w:val="0078111A"/>
    <w:rPr>
      <w:b/>
      <w:bCs/>
      <w:sz w:val="20"/>
      <w:szCs w:val="20"/>
    </w:rPr>
  </w:style>
  <w:style w:type="character" w:styleId="LineNumber">
    <w:name w:val="line number"/>
    <w:basedOn w:val="DefaultParagraphFont"/>
    <w:uiPriority w:val="99"/>
    <w:semiHidden/>
    <w:unhideWhenUsed/>
    <w:rsid w:val="00FE5BEE"/>
  </w:style>
  <w:style w:type="paragraph" w:styleId="ListParagraph">
    <w:name w:val="List Paragraph"/>
    <w:basedOn w:val="Normal"/>
    <w:uiPriority w:val="34"/>
    <w:qFormat/>
    <w:rsid w:val="000C5E20"/>
    <w:pPr>
      <w:ind w:left="720"/>
      <w:contextualSpacing/>
    </w:pPr>
  </w:style>
  <w:style w:type="character" w:styleId="PlaceholderText">
    <w:name w:val="Placeholder Text"/>
    <w:basedOn w:val="DefaultParagraphFont"/>
    <w:uiPriority w:val="99"/>
    <w:semiHidden/>
    <w:rsid w:val="000C5E20"/>
    <w:rPr>
      <w:color w:val="808080"/>
    </w:rPr>
  </w:style>
  <w:style w:type="table" w:styleId="TableGrid">
    <w:name w:val="Table Grid"/>
    <w:basedOn w:val="TableNormal"/>
    <w:uiPriority w:val="39"/>
    <w:rsid w:val="003607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6078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617663">
      <w:bodyDiv w:val="1"/>
      <w:marLeft w:val="0"/>
      <w:marRight w:val="0"/>
      <w:marTop w:val="0"/>
      <w:marBottom w:val="0"/>
      <w:divBdr>
        <w:top w:val="none" w:sz="0" w:space="0" w:color="auto"/>
        <w:left w:val="none" w:sz="0" w:space="0" w:color="auto"/>
        <w:bottom w:val="none" w:sz="0" w:space="0" w:color="auto"/>
        <w:right w:val="none" w:sz="0" w:space="0" w:color="auto"/>
      </w:divBdr>
    </w:div>
    <w:div w:id="309941459">
      <w:bodyDiv w:val="1"/>
      <w:marLeft w:val="0"/>
      <w:marRight w:val="0"/>
      <w:marTop w:val="0"/>
      <w:marBottom w:val="0"/>
      <w:divBdr>
        <w:top w:val="none" w:sz="0" w:space="0" w:color="auto"/>
        <w:left w:val="none" w:sz="0" w:space="0" w:color="auto"/>
        <w:bottom w:val="none" w:sz="0" w:space="0" w:color="auto"/>
        <w:right w:val="none" w:sz="0" w:space="0" w:color="auto"/>
      </w:divBdr>
    </w:div>
    <w:div w:id="339940488">
      <w:bodyDiv w:val="1"/>
      <w:marLeft w:val="0"/>
      <w:marRight w:val="0"/>
      <w:marTop w:val="0"/>
      <w:marBottom w:val="0"/>
      <w:divBdr>
        <w:top w:val="none" w:sz="0" w:space="0" w:color="auto"/>
        <w:left w:val="none" w:sz="0" w:space="0" w:color="auto"/>
        <w:bottom w:val="none" w:sz="0" w:space="0" w:color="auto"/>
        <w:right w:val="none" w:sz="0" w:space="0" w:color="auto"/>
      </w:divBdr>
    </w:div>
    <w:div w:id="428082083">
      <w:bodyDiv w:val="1"/>
      <w:marLeft w:val="0"/>
      <w:marRight w:val="0"/>
      <w:marTop w:val="0"/>
      <w:marBottom w:val="0"/>
      <w:divBdr>
        <w:top w:val="none" w:sz="0" w:space="0" w:color="auto"/>
        <w:left w:val="none" w:sz="0" w:space="0" w:color="auto"/>
        <w:bottom w:val="none" w:sz="0" w:space="0" w:color="auto"/>
        <w:right w:val="none" w:sz="0" w:space="0" w:color="auto"/>
      </w:divBdr>
    </w:div>
    <w:div w:id="433483090">
      <w:bodyDiv w:val="1"/>
      <w:marLeft w:val="0"/>
      <w:marRight w:val="0"/>
      <w:marTop w:val="0"/>
      <w:marBottom w:val="0"/>
      <w:divBdr>
        <w:top w:val="none" w:sz="0" w:space="0" w:color="auto"/>
        <w:left w:val="none" w:sz="0" w:space="0" w:color="auto"/>
        <w:bottom w:val="none" w:sz="0" w:space="0" w:color="auto"/>
        <w:right w:val="none" w:sz="0" w:space="0" w:color="auto"/>
      </w:divBdr>
    </w:div>
    <w:div w:id="658584722">
      <w:bodyDiv w:val="1"/>
      <w:marLeft w:val="0"/>
      <w:marRight w:val="0"/>
      <w:marTop w:val="0"/>
      <w:marBottom w:val="0"/>
      <w:divBdr>
        <w:top w:val="none" w:sz="0" w:space="0" w:color="auto"/>
        <w:left w:val="none" w:sz="0" w:space="0" w:color="auto"/>
        <w:bottom w:val="none" w:sz="0" w:space="0" w:color="auto"/>
        <w:right w:val="none" w:sz="0" w:space="0" w:color="auto"/>
      </w:divBdr>
    </w:div>
    <w:div w:id="763454517">
      <w:bodyDiv w:val="1"/>
      <w:marLeft w:val="0"/>
      <w:marRight w:val="0"/>
      <w:marTop w:val="0"/>
      <w:marBottom w:val="0"/>
      <w:divBdr>
        <w:top w:val="none" w:sz="0" w:space="0" w:color="auto"/>
        <w:left w:val="none" w:sz="0" w:space="0" w:color="auto"/>
        <w:bottom w:val="none" w:sz="0" w:space="0" w:color="auto"/>
        <w:right w:val="none" w:sz="0" w:space="0" w:color="auto"/>
      </w:divBdr>
    </w:div>
    <w:div w:id="1079138950">
      <w:bodyDiv w:val="1"/>
      <w:marLeft w:val="0"/>
      <w:marRight w:val="0"/>
      <w:marTop w:val="0"/>
      <w:marBottom w:val="0"/>
      <w:divBdr>
        <w:top w:val="none" w:sz="0" w:space="0" w:color="auto"/>
        <w:left w:val="none" w:sz="0" w:space="0" w:color="auto"/>
        <w:bottom w:val="none" w:sz="0" w:space="0" w:color="auto"/>
        <w:right w:val="none" w:sz="0" w:space="0" w:color="auto"/>
      </w:divBdr>
    </w:div>
    <w:div w:id="1490094088">
      <w:bodyDiv w:val="1"/>
      <w:marLeft w:val="0"/>
      <w:marRight w:val="0"/>
      <w:marTop w:val="0"/>
      <w:marBottom w:val="0"/>
      <w:divBdr>
        <w:top w:val="none" w:sz="0" w:space="0" w:color="auto"/>
        <w:left w:val="none" w:sz="0" w:space="0" w:color="auto"/>
        <w:bottom w:val="none" w:sz="0" w:space="0" w:color="auto"/>
        <w:right w:val="none" w:sz="0" w:space="0" w:color="auto"/>
      </w:divBdr>
    </w:div>
    <w:div w:id="1839032863">
      <w:bodyDiv w:val="1"/>
      <w:marLeft w:val="0"/>
      <w:marRight w:val="0"/>
      <w:marTop w:val="0"/>
      <w:marBottom w:val="0"/>
      <w:divBdr>
        <w:top w:val="none" w:sz="0" w:space="0" w:color="auto"/>
        <w:left w:val="none" w:sz="0" w:space="0" w:color="auto"/>
        <w:bottom w:val="none" w:sz="0" w:space="0" w:color="auto"/>
        <w:right w:val="none" w:sz="0" w:space="0" w:color="auto"/>
      </w:divBdr>
    </w:div>
    <w:div w:id="211851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jpeg"/><Relationship Id="rId68" Type="http://schemas.openxmlformats.org/officeDocument/2006/relationships/image" Target="media/image58.jpe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51.jpeg"/><Relationship Id="rId19" Type="http://schemas.openxmlformats.org/officeDocument/2006/relationships/image" Target="media/image9.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4.jpeg"/><Relationship Id="rId69" Type="http://schemas.openxmlformats.org/officeDocument/2006/relationships/comments" Target="comments.xml"/><Relationship Id="rId8" Type="http://schemas.openxmlformats.org/officeDocument/2006/relationships/webSettings" Target="webSettings.xml"/><Relationship Id="rId51" Type="http://schemas.openxmlformats.org/officeDocument/2006/relationships/image" Target="media/image41.png"/><Relationship Id="rId72" Type="http://schemas.microsoft.com/office/2018/08/relationships/commentsExtensible" Target="commentsExtensible.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microsoft.com/office/2011/relationships/commentsExtended" Target="commentsExtended.xml"/><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endnotes" Target="endnotes.xml"/><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settings" Target="settings.xml"/><Relationship Id="rId71"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TURABIAN.XSL" StyleName="Turabian" Version="6">
  <b:Source>
    <b:Tag>Cha09</b:Tag>
    <b:SourceType>JournalArticle</b:SourceType>
    <b:Guid>{0DE0FAC2-9DE5-4CA2-A529-7E64F756EB00}</b:Guid>
    <b:Author>
      <b:Author>
        <b:Corporate>Chao, Y., Li, Z., Farrara, J.D., Hung, P.</b:Corporate>
      </b:Author>
    </b:Author>
    <b:Title>Blended sea surface temperatures from multiple satellites and in-situ observations for coastal oceans</b:Title>
    <b:Pages>26 (7), 1435-1446</b:Pages>
    <b:Year>2009</b:Year>
    <b:JournalName>Journal of Atmospheric and Oceanic Technology</b:JournalName>
    <b:RefOrder>1</b:RefOrder>
  </b:Source>
  <b:Source>
    <b:Tag>Big27</b:Tag>
    <b:SourceType>Book</b:SourceType>
    <b:Guid>{ED177F73-2367-4010-A7EE-A09A216499A8}</b:Guid>
    <b:Title>Physical oceanography of the Gulf of Maine</b:Title>
    <b:Year>1927</b:Year>
    <b:Author>
      <b:Author>
        <b:NameList>
          <b:Person>
            <b:Last>Bigelow</b:Last>
            <b:First>H.</b:First>
            <b:Middle>B.</b:Middle>
          </b:Person>
        </b:NameList>
      </b:Author>
    </b:Author>
    <b:City>Washington, D.C</b:City>
    <b:Publisher>U.S. Govt.</b:Publisher>
    <b:RefOrder>2</b:RefOrder>
  </b:Source>
  <b:Source>
    <b:Tag>Bri13</b:Tag>
    <b:SourceType>JournalArticle</b:SourceType>
    <b:Guid>{37AA8C36-BCD6-445D-A2CF-725BF0E174CE}</b:Guid>
    <b:Title> Impacts of high resolution model downscaling in coastal regions.</b:Title>
    <b:Year>2013</b:Year>
    <b:Author>
      <b:Author>
        <b:Corporate>Bricheno, L. M., Wolf, N. J., Brown, J. M.</b:Corporate>
      </b:Author>
    </b:Author>
    <b:JournalName>Continental Shelf Research</b:JournalName>
    <b:Pages>87,7-16</b:Pages>
    <b:RefOrder>3</b:RefOrder>
  </b:Source>
  <b:Source>
    <b:Tag>Bro93</b:Tag>
    <b:SourceType>ConferenceProceedings</b:SourceType>
    <b:Guid>{75C5628E-E384-4A51-91AB-EF412BCD33E0}</b:Guid>
    <b:Author>
      <b:Author>
        <b:NameList>
          <b:Person>
            <b:Last>Brooks</b:Last>
            <b:First>D.A</b:First>
          </b:Person>
        </b:NameList>
      </b:Author>
    </b:Author>
    <b:Title>A brief overview of the physical oceanography pf the Gulf of Maine.</b:Title>
    <b:Year>1993</b:Year>
    <b:Pages>51–74</b:Pages>
    <b:ConferenceName>Proceedings of the Gulf of Maine Scientific Workshop,Woods Hole</b:ConferenceName>
    <b:RefOrder>4</b:RefOrder>
  </b:Source>
  <b:Source>
    <b:Tag>Bro11</b:Tag>
    <b:SourceType>JournalArticle</b:SourceType>
    <b:Guid>{B016C388-1020-439C-AF99-9B6D6DC26CC7}</b:Guid>
    <b:Author>
      <b:Author>
        <b:Corporate>Brown, J.C., Smith, J.S., Lawton, P., Anderson, T.J.</b:Corporate>
      </b:Author>
    </b:Author>
    <b:Title>Benthic habitat mapping: A review of progress towards improved understanding of the spatial ecology of the seafloor using acoustic techniques</b:Title>
    <b:Pages>9(3),502-520</b:Pages>
    <b:Year>2011</b:Year>
    <b:JournalName>Estuarine,Coastal and shelf Science</b:JournalName>
    <b:RefOrder>5</b:RefOrder>
  </b:Source>
  <b:Source>
    <b:Tag>Bur02</b:Tag>
    <b:SourceType>Book</b:SourceType>
    <b:Guid>{BB4357D7-A22C-4780-AC05-9F53CA62CBB0}</b:Guid>
    <b:Title>Applied turbulence modelling in marine waters. Lecture Notes in Earth Sciences</b:Title>
    <b:Year>2002</b:Year>
    <b:Author>
      <b:Author>
        <b:NameList>
          <b:Person>
            <b:Last>Burchard</b:Last>
            <b:First>H.</b:First>
          </b:Person>
        </b:NameList>
      </b:Author>
    </b:Author>
    <b:City>Berlin</b:City>
    <b:Publisher>Springer Science &amp; Business Media</b:Publisher>
    <b:RefOrder>6</b:RefOrder>
  </b:Source>
  <b:Source>
    <b:Tag>Can06</b:Tag>
    <b:SourceType>InternetSite</b:SourceType>
    <b:Guid>{1DF4FE38-E6ED-475C-BF64-346BFC4F9FF7}</b:Guid>
    <b:Title>Canadian Tide and current tables, vol 1: Atlantic Coast and Bay of Fundy.</b:Title>
    <b:Year>2006</b:Year>
    <b:Author>
      <b:Author>
        <b:NameList>
          <b:Person>
            <b:Last>Canadian Hydrographic Service</b:Last>
          </b:Person>
        </b:NameList>
      </b:Author>
    </b:Author>
    <b:URL>http://www.charts.gc.ca/index-eng.html</b:URL>
    <b:RefOrder>7</b:RefOrder>
  </b:Source>
  <b:Source>
    <b:Tag>Che03</b:Tag>
    <b:SourceType>JournalArticle</b:SourceType>
    <b:Guid>{FCB6DC7C-5C0A-4288-86F0-A290116018A6}</b:Guid>
    <b:Author>
      <b:Author>
        <b:Corporate>Chen, C., Liu, H., Beardsley, R.C.</b:Corporate>
      </b:Author>
    </b:Author>
    <b:Title> An unstructured grid, finite volume, three-dimensional, primitive equations ocean model: application to coastal ocean and estuaries. </b:Title>
    <b:JournalName>Atmospheric and Oceanic Technology</b:JournalName>
    <b:Year>2003</b:Year>
    <b:Pages>20(1):159–186</b:Pages>
    <b:RefOrder>8</b:RefOrder>
  </b:Source>
  <b:Source>
    <b:Tag>Daw08</b:Tag>
    <b:SourceType>Report</b:SourceType>
    <b:Guid>{4E7C198B-BFA1-4B31-AFDE-6FE001860EAC}</b:Guid>
    <b:Author>
      <b:Author>
        <b:NameList>
          <b:Person>
            <b:Last>Dawson</b:Last>
            <b:First>W.B</b:First>
          </b:Person>
        </b:NameList>
      </b:Author>
    </b:Author>
    <b:Title>Table of hourly direction and velocity of the currents in the Bay of Fundy</b:Title>
    <b:Year>1908</b:Year>
    <b:Publisher>Canada Department of Marine and Fishing</b:Publisher>
    <b:City>Ottawa</b:City>
    <b:RefOrder>9</b:RefOrder>
  </b:Source>
  <b:Source>
    <b:Tag>Dic55</b:Tag>
    <b:SourceType>JournalArticle</b:SourceType>
    <b:Guid>{97338894-D503-49C1-BAD6-0A2BC771635D}</b:Guid>
    <b:Title>Fluctuations in abundance of the giant scallop, Placopecten magellanicus (Gmelin), in the Digby Area of the Bay of Fundy, </b:Title>
    <b:Year>1955</b:Year>
    <b:Author>
      <b:Author>
        <b:NameList>
          <b:Person>
            <b:Last>Dickie</b:Last>
            <b:First>L.</b:First>
            <b:Middle>M.</b:Middle>
          </b:Person>
        </b:NameList>
      </b:Author>
    </b:Author>
    <b:JournalName> J. Fish. Res. Board Can.,</b:JournalName>
    <b:Pages>12, 797–857</b:Pages>
    <b:RefOrder>10</b:RefOrder>
  </b:Source>
  <b:Source>
    <b:Tag>Gar95</b:Tag>
    <b:SourceType>JournalArticle</b:SourceType>
    <b:Guid>{9BA2BD54-3FB7-45EE-AED0-F109EA4D80D8}</b:Guid>
    <b:Author>
      <b:Author>
        <b:NameList>
          <b:Person>
            <b:Last>Garvine</b:Last>
            <b:First>R.</b:First>
            <b:Middle>W.</b:Middle>
          </b:Person>
        </b:NameList>
      </b:Author>
    </b:Author>
    <b:Title>A dynamical system for classifying buoyant coastal discharges. </b:Title>
    <b:JournalName>Cont. ShelfRes.</b:JournalName>
    <b:Year>1995</b:Year>
    <b:Pages>15(13),1585–1596</b:Pages>
    <b:RefOrder>11</b:RefOrder>
  </b:Source>
  <b:Source>
    <b:Tag>God68</b:Tag>
    <b:SourceType>Report</b:SourceType>
    <b:Guid>{8A4A57DD-C531-4C5B-9050-92C1895A28EC}</b:Guid>
    <b:Title>The 1965 current survey of the Bay of Fundy: A new analysis of the data and an interpretation of results, Manuscr. Rep. Ser. 8, 97 pp.</b:Title>
    <b:Year> 1968</b:Year>
    <b:Author>
      <b:Author>
        <b:NameList>
          <b:Person>
            <b:Last>Godin</b:Last>
            <b:First>G.</b:First>
          </b:Person>
        </b:NameList>
      </b:Author>
    </b:Author>
    <b:Publisher> Mar. Sci. Branch, Energ. Mines and Resour</b:Publisher>
    <b:City>Ottawa </b:City>
    <b:RefOrder>12</b:RefOrder>
  </b:Source>
  <b:Source>
    <b:Tag>Gra35</b:Tag>
    <b:SourceType>JournalArticle</b:SourceType>
    <b:Guid>{D9BD88B7-5F1A-404E-815A-99D91DE951C5}</b:Guid>
    <b:Author>
      <b:Author>
        <b:Corporate>Gran, H. H., and Braarud, T.</b:Corporate>
      </b:Author>
    </b:Author>
    <b:Title>A quantitative study of the phytoplankton in the Bay of Fundy and the Gulf of Maine (including observations on hydrography, chemistry and turbidity), </b:Title>
    <b:Year>1935</b:Year>
    <b:Pages>1, 279– 467</b:Pages>
    <b:JournalName> J. Biol. Board Can.</b:JournalName>
    <b:RefOrder>13</b:RefOrder>
  </b:Source>
  <b:Source>
    <b:Tag>Gar72</b:Tag>
    <b:SourceType>JournalArticle</b:SourceType>
    <b:Guid>{9085F52D-5763-41A1-97F5-C82BBE0ACFC9}</b:Guid>
    <b:Author>
      <b:Author>
        <b:NameList>
          <b:Person>
            <b:Last>Garrett</b:Last>
            <b:First>C</b:First>
          </b:Person>
        </b:NameList>
      </b:Author>
    </b:Author>
    <b:Title>Tidal resonance in the Bay of Fundy and Gulf of Maine.</b:Title>
    <b:JournalName>Nature</b:JournalName>
    <b:Year>1972</b:Year>
    <b:Pages>238, 441–443</b:Pages>
    <b:RefOrder>14</b:RefOrder>
  </b:Source>
  <b:Source>
    <b:Tag>Neu60</b:Tag>
    <b:SourceType>Report</b:SourceType>
    <b:Guid>{4936801F-CD37-42CB-9649-30FB1BCA2031}</b:Guid>
    <b:Title>Hydrographic survey of St. John Harbour N.B.</b:Title>
    <b:Year> 1960</b:Year>
    <b:Author>
      <b:Author>
        <b:NameList>
          <b:Person>
            <b:Last>Neu</b:Last>
            <b:First>H.A</b:First>
          </b:Person>
        </b:NameList>
      </b:Author>
    </b:Author>
    <b:Publisher>National Research Council of Canada,Mechanical Engineering Report MH-97</b:Publisher>
    <b:RefOrder>15</b:RefOrder>
  </b:Source>
  <b:Source>
    <b:Tag>Pin75</b:Tag>
    <b:SourceType>JournalArticle</b:SourceType>
    <b:Guid>{033BB831-A103-4D9D-A162-6579448EEF59}</b:Guid>
    <b:Author>
      <b:Author>
        <b:NameList>
          <b:Person>
            <b:Last>Pingree</b:Last>
            <b:First>R</b:First>
          </b:Person>
        </b:NameList>
      </b:Author>
    </b:Author>
    <b:Title>The advance and retreat of the thermocline on the continental shelf</b:Title>
    <b:JournalName>Journal of the Marine Biological Association of the United Kingdom</b:JournalName>
    <b:Year>1975</b:Year>
    <b:Pages>55(4), 965-974</b:Pages>
    <b:RefOrder>16</b:RefOrder>
  </b:Source>
  <b:Source>
    <b:Tag>Sha10</b:Tag>
    <b:SourceType>JournalArticle</b:SourceType>
    <b:Guid>{25257D96-31ED-415F-BF6E-746678F7099F}</b:Guid>
    <b:Author>
      <b:Author>
        <b:Corporate>Shaw, J., Amos, C.L., Greenberg, D.A., O'Reilly, C.T., Parrott, D.R., Patton, E.</b:Corporate>
      </b:Author>
    </b:Author>
    <b:Title>Catastrophic tidal expansion in the Bay of Fundy,Canada</b:Title>
    <b:JournalName>Canadian Journal of Earth Science</b:JournalName>
    <b:Year>2010</b:Year>
    <b:Pages>47,1079-1091</b:Pages>
    <b:RefOrder>17</b:RefOrder>
  </b:Source>
  <b:Source>
    <b:Tag>Sma63</b:Tag>
    <b:SourceType>JournalArticle</b:SourceType>
    <b:Guid>{3CAE16A9-67EE-41FD-AE04-5A828BDB6EC1}</b:Guid>
    <b:Author>
      <b:Author>
        <b:NameList>
          <b:Person>
            <b:Last>Smagorinsky</b:Last>
            <b:First>J</b:First>
          </b:Person>
        </b:NameList>
      </b:Author>
    </b:Author>
    <b:Title>General circulation experiments with the primitive equations</b:Title>
    <b:JournalName>Mon Weather Rev</b:JournalName>
    <b:Year>1963</b:Year>
    <b:Pages>91(3),99–164</b:Pages>
    <b:RefOrder>18</b:RefOrder>
  </b:Source>
  <b:Source>
    <b:Tag>Wat36</b:Tag>
    <b:SourceType>JournalArticle</b:SourceType>
    <b:Guid>{4C0C3525-D3C3-4D5E-B67E-710381E12101}</b:Guid>
    <b:Author>
      <b:Author>
        <b:NameList>
          <b:Person>
            <b:Last>Watson</b:Last>
            <b:First>E.</b:First>
            <b:Middle>E.</b:Middle>
          </b:Person>
        </b:NameList>
      </b:Author>
    </b:Author>
    <b:Title>Mixing and residual currents in tidal waters as illustrated in the Bay of Fundy</b:Title>
    <b:JournalName>Journal of the Biological Board of Canada</b:JournalName>
    <b:Year>1936</b:Year>
    <b:Pages>141-208</b:Pages>
    <b:RefOrder>19</b:RefOrder>
  </b:Source>
  <b:Source>
    <b:Tag>Xue00</b:Tag>
    <b:SourceType>JournalArticle</b:SourceType>
    <b:Guid>{55DB7F27-517B-44CA-800F-731F9333B600}</b:Guid>
    <b:Author>
      <b:Author>
        <b:Corporate>Xue, H., Chai, F., and Pettigrew, N. R.</b:Corporate>
      </b:Author>
    </b:Author>
    <b:Title>A model study of the seasonal circulation of the Gulf of Maine</b:Title>
    <b:JournalName>J. Phys. Oceanogr</b:JournalName>
    <b:Year>2000</b:Year>
    <b:Pages>30, 1111 – 1135.</b:Pages>
    <b:RefOrder>20</b:RefOrder>
  </b:Source>
  <b:Source>
    <b:Tag>And08</b:Tag>
    <b:SourceType>JournalArticle</b:SourceType>
    <b:Guid>{D82CB7C4-C291-43E1-84EC-6C7B76A2D447}</b:Guid>
    <b:Title>Acoustic seabed classification: current   practice and future directions</b:Title>
    <b:Year>2008</b:Year>
    <b:Author>
      <b:Author>
        <b:Corporate>Anderson, J.T., Van Holliday, D., Kloser, R., Reid, D.G., Simard, Y.</b:Corporate>
      </b:Author>
    </b:Author>
    <b:JournalName>ICES Journal of Marine Science</b:JournalName>
    <b:Pages>65,1004-1011</b:Pages>
    <b:RefOrder>21</b:RefOrder>
  </b:Source>
  <b:Source>
    <b:Tag>Mel82</b:Tag>
    <b:SourceType>JournalArticle</b:SourceType>
    <b:Guid>{933EFE17-3AC6-4322-907E-11C59E5B84BE}</b:Guid>
    <b:Author>
      <b:Author>
        <b:Corporate>Mellor, G. L. and Yamada, T.</b:Corporate>
      </b:Author>
    </b:Author>
    <b:Title>Development of a turbulence closure model for geophysical fluid problem.</b:Title>
    <b:JournalName>Rev. Geophys. Space. Phys.</b:JournalName>
    <b:Year>1982</b:Year>
    <b:Pages>20, 851-875</b:Pages>
    <b:RefOrder>22</b:RefOrder>
  </b:Source>
  <b:Source>
    <b:Tag>Kat16</b:Tag>
    <b:SourceType>JournalArticle</b:SourceType>
    <b:Guid>{21F1B123-0F8F-4714-9646-8077F6C3AA14}</b:Guid>
    <b:Title>Interaction between the Tidal and Seasonal Variability of the Gulf of Maine and Scotian Shelf Region</b:Title>
    <b:Year>2016</b:Year>
    <b:Author>
      <b:Author>
        <b:Corporate>Katavouta, A., Thompson,K.R.,  Lu,Y., and Loder,J.W.</b:Corporate>
      </b:Author>
    </b:Author>
    <b:JournalName>J. Phys. Oceanogr.</b:JournalName>
    <b:Pages>46,3279-3298</b:Pages>
    <b:RefOrder>23</b:RefOrder>
  </b:Source>
  <b:Source>
    <b:Tag>Pet98</b:Tag>
    <b:SourceType>JournalArticle</b:SourceType>
    <b:Guid>{56DDB0E9-C739-48EB-80FB-316464A0E201}</b:Guid>
    <b:Title>Observations of the Eastern Maine Coastal Current and its offshore extensions in 1994</b:Title>
    <b:Year>1998</b:Year>
    <b:Author>
      <b:Author>
        <b:Corporate>Pettigrew, N. R., Townsend, D. W., Xue, H., Wallinga, J. P., Brickley, P. J., and Hetland R. D.</b:Corporate>
      </b:Author>
    </b:Author>
    <b:JournalName>J. Geophys. Res.</b:JournalName>
    <b:Pages>103, 30,623– 30,639</b:Pages>
    <b:RefOrder>24</b:RefOrder>
  </b:Source>
  <b:Source>
    <b:Tag>Sou15</b:Tag>
    <b:SourceType>JournalArticle</b:SourceType>
    <b:Guid>{6FE0DE36-309F-44A5-BE6A-FC57CC117AE1}</b:Guid>
    <b:Author>
      <b:Author>
        <b:Corporate>Souffleta, Y., Marchesielloa, P., Lemariéb, F., Jouannoa, J., Capetc, X., Debreub, L., Benshilad, R.</b:Corporate>
      </b:Author>
    </b:Author>
    <b:Title>On effective resolution in ocean models</b:Title>
    <b:JournalName>Ocean Modelling</b:JournalName>
    <b:Year>2015</b:Year>
    <b:Pages>98,36-50</b:Pages>
    <b:RefOrder>25</b:RefOrder>
  </b:Source>
  <b:Source>
    <b:Tag>Fis37</b:Tag>
    <b:SourceType>JournalArticle</b:SourceType>
    <b:Guid>{0801D298-0932-481A-9D2D-0DBCB6EEA19E}</b:Guid>
    <b:Author>
      <b:Author>
        <b:Corporate>Fish, C. J., and Johnson, M. W.</b:Corporate>
      </b:Author>
    </b:Author>
    <b:Title>The biology of the zooplankton population in the Bay of Fundy and Gulf of Maine with special reference to production and distribution.</b:Title>
    <b:JournalName>J. Biol. Board Can</b:JournalName>
    <b:Year>1937</b:Year>
    <b:Pages>3, 189–322.</b:Pages>
    <b:RefOrder>26</b:RefOrder>
  </b:Source>
  <b:Source>
    <b:Tag>Gar781</b:Tag>
    <b:SourceType>JournalArticle</b:SourceType>
    <b:Guid>{BC5CC136-09A0-417E-9045-714AD8E3224F}</b:Guid>
    <b:Author>
      <b:Author>
        <b:Corporate>Garrett, C.J.R., Keeley, J.R., Greenberg, D.A.</b:Corporate>
      </b:Author>
    </b:Author>
    <b:Title>Tidal mixing versus thermal stratification in the Bay of Fundy and Gulf of Maine.</b:Title>
    <b:JournalName>Atmosphere-Ocean</b:JournalName>
    <b:Year>1978</b:Year>
    <b:Pages>16:403–423</b:Pages>
    <b:RefOrder>27</b:RefOrder>
  </b:Source>
  <b:Source>
    <b:Tag>Bro89</b:Tag>
    <b:SourceType>JournalArticle</b:SourceType>
    <b:Guid>{6B504474-0048-41DE-B349-8DC39C973FE4}</b:Guid>
    <b:Author>
      <b:Author>
        <b:Corporate>Brooks, D. A., and Townsend, D. W.</b:Corporate>
      </b:Author>
    </b:Author>
    <b:Title>Variability of the coastal current and nutrient pathways in the eastern Gulf of Maine</b:Title>
    <b:JournalName>Journal of Marine Research</b:JournalName>
    <b:Year>1989</b:Year>
    <b:Pages>47, 303– 321</b:Pages>
    <b:RefOrder>28</b:RefOrder>
  </b:Source>
  <b:Source>
    <b:Tag>Are08</b:Tag>
    <b:SourceType>JournalArticle</b:SourceType>
    <b:Guid>{5CC9E507-16D9-4ED8-88D9-36A260343DB3}</b:Guid>
    <b:Author>
      <b:Author>
        <b:Corporate>Aretxabaleta, A. L., McGillicuddy, D. J., Smith, K. W., &amp; Lynch, D. R.</b:Corporate>
      </b:Author>
    </b:Author>
    <b:Title>Model simulations of the Bay of Fundy Gyre: 1. Climatological results.</b:Title>
    <b:JournalName>Journal of Geophysical Research Oceans</b:JournalName>
    <b:Year>2008</b:Year>
    <b:Pages>113(10), 1–16</b:Pages>
    <b:RefOrder>29</b:RefOrder>
  </b:Source>
  <b:Source>
    <b:Tag>Hac521</b:Tag>
    <b:SourceType>Report</b:SourceType>
    <b:Guid>{07E851FD-EF43-4C4B-B5D4-F6782FD131FB}</b:Guid>
    <b:Title>The general circulation of the waters of Bay of Fundy, Rep. Biol. Stn. 455, 100 pp.</b:Title>
    <b:Year>1952</b:Year>
    <b:Author>
      <b:Author>
        <b:Corporate>Hachey, H. B., and Bailey, W. B.</b:Corporate>
      </b:Author>
    </b:Author>
    <b:Publisher>Fish. Res. Board of Can</b:Publisher>
    <b:City>St. Andrews, New Brunswick, Canada</b:City>
    <b:RefOrder>30</b:RefOrder>
  </b:Source>
  <b:Source>
    <b:Tag>Che06</b:Tag>
    <b:SourceType>Report</b:SourceType>
    <b:Guid>{70628ADC-C7EA-4416-A3AA-5F8B4B20753A}</b:Guid>
    <b:Author>
      <b:Author>
        <b:Corporate>Chen, C., Beardsley, R.C., Cowles, G.</b:Corporate>
      </b:Author>
    </b:Author>
    <b:Title>An unstructured grid, finite volume coastal ocean model-FVCOM user manual, 2nd edition. . Technical report SMAST/UMAS</b:Title>
    <b:Year>2006</b:Year>
    <b:Publisher>School for Marine Science and Technology, University of Massachusetts Dartmouth</b:Publisher>
    <b:City>New Bedford</b:City>
    <b:RefOrder>31</b:RefOrder>
  </b:Source>
  <b:Source>
    <b:Tag>San03</b:Tag>
    <b:SourceType>JournalArticle</b:SourceType>
    <b:Guid>{EC486D69-9512-487C-B9DB-33B08235B212}</b:Guid>
    <b:Author>
      <b:Author>
        <b:Corporate>Sankaranarayanan, S., and McCay, D.F.</b:Corporate>
      </b:Author>
    </b:Author>
    <b:Title>Three-Dimensional Modeling of Tidal Circulation in Bay of Fundy</b:Title>
    <b:JournalName>Journal of Waterway, Port, Coastal, and Ocean Engineering</b:JournalName>
    <b:Year>2003</b:Year>
    <b:Pages>129(3),114</b:Pages>
    <b:RefOrder>32</b:RefOrder>
  </b:Source>
  <b:Source>
    <b:Tag>Pie02</b:Tag>
    <b:SourceType>JournalArticle</b:SourceType>
    <b:Guid>{A30909DC-A5D6-4E51-B5F0-B08C4974CD71}</b:Guid>
    <b:Author>
      <b:Author>
        <b:Corporate>Pietrzak, J., Jakobson, J. B., Burchard, H., Vested, H.J., Petersen, O.</b:Corporate>
      </b:Author>
    </b:Author>
    <b:Title>A three-dimensional hydrostatic model for coastal and ocean modelling using a generalized topography following co-ordinate system</b:Title>
    <b:JournalName>Ocean Model</b:JournalName>
    <b:Year>2002</b:Year>
    <b:Pages>4(2):173–205</b:Pages>
    <b:RefOrder>33</b:RefOrder>
  </b:Source>
  <b:Source>
    <b:Tag>Abb19</b:Tag>
    <b:SourceType>JournalArticle</b:SourceType>
    <b:Guid>{7DF89184-E39A-45A0-B7FF-F8C2DD0BBCD6}</b:Guid>
    <b:Author>
      <b:Author>
        <b:Corporate>Abbasi, M. R., Chegini, V., Sadrinasab, M., &amp; Siadatmousavi, S. M.</b:Corporate>
      </b:Author>
    </b:Author>
    <b:Title>Correcting the Sea Surface Temperature by Data Assimilation Over the Persian Gulf</b:Title>
    <b:JournalName> Iranian Journal of Science and Technology, Transaction A: Science</b:JournalName>
    <b:Year>2019</b:Year>
    <b:Pages>43(1), 141–149</b:Pages>
    <b:RefOrder>34</b:RefOrder>
  </b:Source>
  <b:Source>
    <b:Tag>And081</b:Tag>
    <b:SourceType>JournalArticle</b:SourceType>
    <b:Guid>{98912935-6802-4625-8EC4-36B6E623E4F2}</b:Guid>
    <b:Author>
      <b:Author>
        <b:Corporate>Anderson, J.T., Van Holliday, D., Kloser, R., Reid, D.G., Simard, Y.</b:Corporate>
      </b:Author>
    </b:Author>
    <b:Title>Acoustic seabed classification: current practice and future directions</b:Title>
    <b:JournalName>ICES Journal of Marine Science</b:JournalName>
    <b:Year>2008</b:Year>
    <b:Pages> 65,1004-1011</b:Pages>
    <b:RefOrder>35</b:RefOrder>
  </b:Source>
  <b:Source>
    <b:Tag>Are09</b:Tag>
    <b:SourceType>JournalArticle</b:SourceType>
    <b:Guid>{3966DFCD-E101-43B8-ACFC-AB2A829549B1}</b:Guid>
    <b:Author>
      <b:Author>
        <b:Corporate>Aretxabaleta, A. L., McGillicuddy, D. J., Smith, K. W., Manning, J. P., &amp; Lynch, D. R. </b:Corporate>
      </b:Author>
    </b:Author>
    <b:Title>Model simulations of the bay of fundy gyre: 2. Hindcasts for 2005-2007 reveal interannual variability in retentiveness</b:Title>
    <b:JournalName> Journal of Geophysical Research: Oceans</b:JournalName>
    <b:Year>2009</b:Year>
    <b:RefOrder>36</b:RefOrder>
  </b:Source>
  <b:Source>
    <b:Tag>Bai541</b:Tag>
    <b:SourceType>JournalArticle</b:SourceType>
    <b:Guid>{6104909D-941B-49F3-84AF-BB616B564785}</b:Guid>
    <b:Author>
      <b:Author>
        <b:Corporate>Bailey, W. B., MacGregor, D. G., &amp; Hachey, H. B. </b:Corporate>
      </b:Author>
    </b:Author>
    <b:Title>Annual Variations of Temperature and Salinity in the Bay of Fundy. </b:Title>
    <b:JournalName>Journal of the Fisheries Research Board of Canada</b:JournalName>
    <b:Year>1954</b:Year>
    <b:Pages>11(1), 32–47</b:Pages>
    <b:RefOrder>37</b:RefOrder>
  </b:Source>
  <b:Source>
    <b:Tag>Bro94</b:Tag>
    <b:SourceType>JournalArticle</b:SourceType>
    <b:Guid>{CD91F998-93FF-4B0A-9A50-354340917E4F}</b:Guid>
    <b:Author>
      <b:Author>
        <b:NameList>
          <b:Person>
            <b:Last>Brooks</b:Last>
            <b:First>D.</b:First>
            <b:Middle>A.</b:Middle>
          </b:Person>
        </b:NameList>
      </b:Author>
    </b:Author>
    <b:Title>A model study of the buoyancy-driven circulation in the Gulf of Maine</b:Title>
    <b:JournalName>, J. Phys. Oceanogr.</b:JournalName>
    <b:Year>1994</b:Year>
    <b:Pages>24, 2387–2412</b:Pages>
    <b:RefOrder>38</b:RefOrder>
  </b:Source>
  <b:Source>
    <b:Tag>Cha86</b:Tag>
    <b:SourceType>JournalArticle</b:SourceType>
    <b:Guid>{F3D01489-5BBD-480C-929F-1B22D8672B6C}</b:Guid>
    <b:Author>
      <b:Author>
        <b:Corporate>Chao, S.Y., and Boicourt, W. C.</b:Corporate>
      </b:Author>
    </b:Author>
    <b:Title>Onset of estuarine plumes,</b:Title>
    <b:JournalName>J. Phys. Oceanogr.</b:JournalName>
    <b:Year>1986</b:Year>
    <b:Pages>16, 2137– 2149</b:Pages>
    <b:RefOrder>39</b:RefOrder>
  </b:Source>
  <b:Source>
    <b:Tag>Cow08</b:Tag>
    <b:SourceType>JournalArticle</b:SourceType>
    <b:Guid>{D9472E4B-C752-4670-82FC-82DA66C7D428}</b:Guid>
    <b:Author>
      <b:Author>
        <b:Corporate>Cowles, G. W., Lentz, S. J., Chen, C., Xu, Q., &amp; Beardsley, R. C.</b:Corporate>
      </b:Author>
    </b:Author>
    <b:Title>Comparison of observed and model-computed low frequency circulation and hydrography on the New England shelf</b:Title>
    <b:JournalName> Journal of Geophysical Research: Oceans</b:JournalName>
    <b:Year>2008</b:Year>
    <b:Pages>113(9)</b:Pages>
    <b:RefOrder>40</b:RefOrder>
  </b:Source>
  <b:Source>
    <b:Tag>Cun05</b:Tag>
    <b:SourceType>Report</b:SourceType>
    <b:Guid>{7317A547-5158-4BC4-88AB-3D72CDD93E14}</b:Guid>
    <b:Author>
      <b:Author>
        <b:Corporate>Cunjak, R.A., Newbury, R.W.</b:Corporate>
      </b:Author>
    </b:Author>
    <b:Title>Atlantic coast rivers of Canada. In: Benke AC, Cushing CE (eds) Rivers of North America.</b:Title>
    <b:Year>2005</b:Year>
    <b:Publisher>Elsevier Inc. (Academic Press)</b:Publisher>
    <b:City> San Diego, 939–980</b:City>
    <b:RefOrder>41</b:RefOrder>
  </b:Source>
  <b:Source>
    <b:Tag>Dup051</b:Tag>
    <b:SourceType>JournalArticle</b:SourceType>
    <b:Guid>{ECC62AD5-938A-4AB7-843F-02031776C269}</b:Guid>
    <b:Author>
      <b:Author>
        <b:Corporate>Dupont, F., Hannah, C. G., &amp; Greenberg, D.A.</b:Corporate>
      </b:Author>
    </b:Author>
    <b:Title>Modelling the sea level of the upper Bay of Fundy</b:Title>
    <b:Year>2005</b:Year>
    <b:JournalName>. Atmosphere - Ocean</b:JournalName>
    <b:Pages>43(1), 33–47</b:Pages>
    <b:RefOrder>42</b:RefOrder>
  </b:Source>
  <b:Source>
    <b:Tag>Gre79</b:Tag>
    <b:SourceType>JournalArticle</b:SourceType>
    <b:Guid>{AC1F8FDD-B646-451C-9047-74727F76F597}</b:Guid>
    <b:Author>
      <b:Author>
        <b:NameList>
          <b:Person>
            <b:Last>Greenberg</b:Last>
            <b:First>D.</b:First>
            <b:Middle>A.</b:Middle>
          </b:Person>
        </b:NameList>
      </b:Author>
    </b:Author>
    <b:Title> A numerical model investigation of tidal phenomena in the bay of fundy and gulf of maine. </b:Title>
    <b:JournalName>Marine Geodesy</b:JournalName>
    <b:Year>1979</b:Year>
    <b:Pages>2(2), 161–187</b:Pages>
    <b:RefOrder>43</b:RefOrder>
  </b:Source>
  <b:Source>
    <b:Tag>Gre83</b:Tag>
    <b:SourceType>JournalArticle</b:SourceType>
    <b:Guid>{6E2FDB95-6715-4157-ABA9-D0AA4F3866F2}</b:Guid>
    <b:Author>
      <b:Author>
        <b:NameList>
          <b:Person>
            <b:Last>Greenberg</b:Last>
            <b:First>D.</b:First>
            <b:Middle>A.</b:Middle>
          </b:Person>
        </b:NameList>
      </b:Author>
    </b:Author>
    <b:Title>Modelling the Mean Barotropic Circulation in the Bay of Fundy and Gulf of Maine</b:Title>
    <b:JournalName>. In Journal of Physical Oceanography</b:JournalName>
    <b:Year>1983</b:Year>
    <b:Pages>3(5),886-904</b:Pages>
    <b:RefOrder>44</b:RefOrder>
  </b:Source>
  <b:Source>
    <b:Tag>LiM09</b:Tag>
    <b:SourceType>JournalArticle</b:SourceType>
    <b:Guid>{1C327805-6408-4D5E-8786-CAC5B132D1E6}</b:Guid>
    <b:Author>
      <b:Author>
        <b:Corporate>Li, M., &amp; Zhong, L.</b:Corporate>
      </b:Author>
    </b:Author>
    <b:Title>Flood-ebb and spring-neap variations of mixing, stratification and circulation in Chesapeake Bay</b:Title>
    <b:JournalName>Continental Shelf Research</b:JournalName>
    <b:Year>2009</b:Year>
    <b:Pages>29(1), 4–14</b:Pages>
    <b:RefOrder>45</b:RefOrder>
  </b:Source>
  <b:Source>
    <b:Tag>Lyn97</b:Tag>
    <b:SourceType>JournalArticle</b:SourceType>
    <b:Guid>{B5FED829-9B0B-483D-8428-A965FFEDF9FD}</b:Guid>
    <b:Author>
      <b:Author>
        <b:Corporate>Lynch, D. R., Holboke, M. J., &amp; Naimie, C. E.</b:Corporate>
      </b:Author>
    </b:Author>
    <b:Title>The Maine coastal current: Spring climatological circulation</b:Title>
    <b:JournalName>Continental Shelf Research</b:JournalName>
    <b:Year>1997</b:Year>
    <b:Pages>17(6), 605–634</b:Pages>
    <b:RefOrder>46</b:RefOrder>
  </b:Source>
  <b:Source>
    <b:Tag>Lyn96</b:Tag>
    <b:SourceType>JournalArticle</b:SourceType>
    <b:Guid>{8C04264D-9B24-47BB-9846-0ACD3E108C89}</b:Guid>
    <b:Author>
      <b:Author>
        <b:Corporate>Lynch, D. R., Ip, J. T. C., Naimie, C. E., &amp; Werner, F. E. </b:Corporate>
      </b:Author>
    </b:Author>
    <b:Title>Comprehensive coastal circulation model with application to the Gulf of Maine</b:Title>
    <b:JournalName>Continental Shelf Research</b:JournalName>
    <b:Year>1996</b:Year>
    <b:Pages>16(7), 875–906</b:Pages>
    <b:RefOrder>47</b:RefOrder>
  </b:Source>
  <b:Source>
    <b:Tag>Wat35</b:Tag>
    <b:SourceType>JournalArticle</b:SourceType>
    <b:Guid>{C0BD68A8-2394-4B12-BBEA-0FB76C34EF15}</b:Guid>
    <b:Author>
      <b:Author>
        <b:Corporate>Watson, E.E.</b:Corporate>
      </b:Author>
    </b:Author>
    <b:Title>Mixing and Residual Cuments in Tidal Waters as lllustrated in the Bay of Fundy </b:Title>
    <b:JournalName>Journal of Biological Board of Canada</b:JournalName>
    <b:Year>1935</b:Year>
    <b:Pages>2(2)</b:Pages>
    <b:RefOrder>48</b:RefOrder>
  </b:Source>
  <b:Source>
    <b:Tag>Paq20</b:Tag>
    <b:SourceType>JournalArticle</b:SourceType>
    <b:Guid>{640E47BF-5FF6-4F76-B077-D9F983F24A54}</b:Guid>
    <b:Author>
      <b:Author>
        <b:Corporate>Paquin, J. P., Lu, Y., Taylor, S., Blanken, H., Marcotte, G., Hu, X., Zhai, L., Higginson, S., Nudds, S., Chanut, J., Smith, G. C., Bernier, N., &amp; Dupont, F.</b:Corporate>
      </b:Author>
    </b:Author>
    <b:Title>High-resolution modelling of a coastal harbour in the presence of strong tides and significant river runoff</b:Title>
    <b:JournalName>Ocean Dynamics</b:JournalName>
    <b:Year>2020</b:Year>
    <b:Pages>70(3),365-385</b:Pages>
    <b:RefOrder>49</b:RefOrder>
  </b:Source>
  <b:Source>
    <b:Tag>Swi691</b:Tag>
    <b:SourceType>JournalArticle</b:SourceType>
    <b:Guid>{84C3C5A7-3EE2-48CE-98E1-2EA5CAAC226E}</b:Guid>
    <b:Author>
      <b:Author>
        <b:Corporate>Swift, J.P. D., Pelletier, B.R., Lyall, A.K., Miller.</b:Corporate>
      </b:Author>
    </b:Author>
    <b:Title>Sediment of the Bay of Fundy-A preliminary Report. </b:Title>
    <b:JournalName>Maritime Sediments</b:JournalName>
    <b:Year>1969</b:Year>
    <b:Pages>5(3):95-100</b:Pages>
    <b:RefOrder>50</b:RefOrder>
  </b:Source>
  <b:Source>
    <b:Tag>WuY16</b:Tag>
    <b:SourceType>JournalArticle</b:SourceType>
    <b:Guid>{DDD92A8A-6452-4E0B-99B3-0BEE5FA0EA2F}</b:Guid>
    <b:Author>
      <b:Author>
        <b:Corporate>Wu, Y., Chaffey, J., Greenberg, D. A., &amp; Smith, P. C.</b:Corporate>
      </b:Author>
    </b:Author>
    <b:Title>Environmental Impacts Caused by Tidal Power Extraction in the Upper Bay of Fundy</b:Title>
    <b:JournalName>Atmosphere - Ocean</b:JournalName>
    <b:Year>2016</b:Year>
    <b:Pages>54(3),326–336</b:Pages>
    <b:RefOrder>51</b:RefOrder>
  </b:Source>
  <b:Source>
    <b:Tag>Paw02</b:Tag>
    <b:SourceType>JournalArticle</b:SourceType>
    <b:Guid>{E4A5E863-5266-44A5-9B7C-3906DECC704A}</b:Guid>
    <b:Author>
      <b:Author>
        <b:Corporate>Pawlowicz, R., Beardsley, B., Lentz, S.</b:Corporate>
      </b:Author>
    </b:Author>
    <b:Title>Classical tidal harmonic analysis including error estimates in MATLAB using TDE</b:Title>
    <b:JournalName>Comput. Geosci</b:JournalName>
    <b:Year>2002</b:Year>
    <b:Pages>28,929-937</b:Pages>
    <b:RefOrder>52</b:RefOrder>
  </b:Source>
  <b:Source>
    <b:Tag>SMS12</b:Tag>
    <b:SourceType>ElectronicSource</b:SourceType>
    <b:Guid>{D03DCCE0-8E94-4BB7-B738-DDCDA60864CF}</b:Guid>
    <b:Title>Surface-Water Modeling System, Version 12.1, Reference Manual &amp; Tutorials</b:Title>
    <b:Year>2012</b:Year>
    <b:City>Provo, Utah</b:City>
    <b:Author>
      <b:Author>
        <b:NameList>
          <b:Person>
            <b:Last>SMS 12.1</b:Last>
          </b:Person>
        </b:NameList>
      </b:Author>
    </b:Author>
    <b:RefOrder>53</b:RefOrder>
  </b:Source>
  <b:Source>
    <b:Tag>Rob16</b:Tag>
    <b:SourceType>JournalArticle</b:SourceType>
    <b:Guid>{F06CAB97-1620-4370-AA80-34F9C468819A}</b:Guid>
    <b:Title>Hydrographic Vertical Separation Surfaces (HyVSEPs) for the Tidal Waters of Canada</b:Title>
    <b:Year>2016</b:Year>
    <b:Author>
      <b:Author>
        <b:Corporate>Robin, C., Nudds, S., MacAulay, P., Godin, A., De Lange Boom, B., Bartlett, J.</b:Corporate>
      </b:Author>
    </b:Author>
    <b:JournalName>Marine Geodesy</b:JournalName>
    <b:Pages>39(2),195-222</b:Pages>
    <b:RefOrder>54</b:RefOrder>
  </b:Source>
  <b:Source>
    <b:Tag>WuY11</b:Tag>
    <b:SourceType>JournalArticle</b:SourceType>
    <b:Guid>{C2DA5191-86D3-4BDC-86E3-11A575C757EC}</b:Guid>
    <b:Author>
      <b:Author>
        <b:Corporate>Wu, Y., Chaffey, J., Greenberg, D.A., Colbo, K., Smith, P.C.</b:Corporate>
      </b:Author>
    </b:Author>
    <b:Title>Tidally-induced sediment transport patterns in the upper Bay of Fundy: A numerical study</b:Title>
    <b:JournalName>Continental Shelf Research</b:JournalName>
    <b:Year>2011</b:Year>
    <b:Pages>31,2041-2053</b:Pages>
    <b:RefOrder>55</b:RefOrder>
  </b:Source>
  <b:Source>
    <b:Tag>Isa84</b:Tag>
    <b:SourceType>JournalArticle</b:SourceType>
    <b:Guid>{8F582BC1-81DB-45CD-B114-9F4FC74232C9}</b:Guid>
    <b:Author>
      <b:Author>
        <b:Corporate>Isaji, T., Spaulding, M.L.</b:Corporate>
      </b:Author>
    </b:Author>
    <b:Title>A model of the tidally induced residual circulation in the Gulf of Maine and George Bank</b:Title>
    <b:JournalName>Journal of Physical Oceanography</b:JournalName>
    <b:Year>1984</b:Year>
    <b:Pages>14,1119-1126</b:Pages>
    <b:RefOrder>56</b:RefOrder>
  </b:Source>
  <b:Source>
    <b:Tag>Tee76</b:Tag>
    <b:SourceType>JournalArticle</b:SourceType>
    <b:Guid>{46F087A9-DA30-46BA-94BB-7775BA1A8939}</b:Guid>
    <b:Author>
      <b:Author>
        <b:NameList>
          <b:Person>
            <b:Last>Tee</b:Last>
            <b:First>K.T.</b:First>
          </b:Person>
        </b:NameList>
      </b:Author>
    </b:Author>
    <b:Title>Tide-induced residual current,a 2-D nonlinear numerical tidal model</b:Title>
    <b:JournalName>Marine Research</b:JournalName>
    <b:Year>1976</b:Year>
    <b:Pages>17,396-402</b:Pages>
    <b:RefOrder>57</b:RefOrder>
  </b:Source>
  <b:Source>
    <b:Tag>Tee77</b:Tag>
    <b:SourceType>JournalArticle</b:SourceType>
    <b:Guid>{5E702E38-43C0-4D87-8619-183A6DF41695}</b:Guid>
    <b:Author>
      <b:Author>
        <b:NameList>
          <b:Person>
            <b:Last>Tee</b:Last>
            <b:First>K.T.</b:First>
          </b:Person>
        </b:NameList>
      </b:Author>
    </b:Author>
    <b:Title>Tide-induced residual current-verification of a numerical model</b:Title>
    <b:JournalName>Physical oceanography</b:JournalName>
    <b:Year>1977</b:Year>
    <b:Pages>17,396-402</b:Pages>
    <b:RefOrder>58</b:RefOrder>
  </b:Source>
  <b:Source>
    <b:Tag>McN18</b:Tag>
    <b:SourceType>ConferenceProceedings</b:SourceType>
    <b:Guid>{4B6E011D-9D09-4918-A4C0-9AF7357F7AE8}</b:Guid>
    <b:Author>
      <b:Author>
        <b:Corporate>McNeill, P., Church, I., Leger, M.</b:Corporate>
      </b:Author>
    </b:Author>
    <b:Title>Integrating Bathymetric Datasets in the Lower Saint John River to produce a Common Reference Surface</b:Title>
    <b:Year>2018</b:Year>
    <b:ConferenceName>Canadian Hydrographic Conference and National Surveyors Conference,</b:ConferenceName>
    <b:City>Victoria, BC, Canada</b:City>
    <b:RefOrder>59</b:RefOrder>
  </b:Source>
  <b:Source>
    <b:Tag>Dup15</b:Tag>
    <b:SourceType>JournalArticle</b:SourceType>
    <b:Guid>{7027E475-806B-4FB8-BD7D-8C3143E45FA4}</b:Guid>
    <b:Author>
      <b:Author>
        <b:Corporate>Dupont,F., Higginson,S., Bourdalee-Badie, R., Lu, Y., Roy, F., Smith, G.C., Lemieux, J.F., Garric,G., Davidson, F.</b:Corporate>
      </b:Author>
    </b:Author>
    <b:Title>A high-resolution ocean and sea-ice modelling system for the Arctic and North Atlantic oceans</b:Title>
    <b:JournalName>Geoscientific Model Development</b:JournalName>
    <b:Year>2015</b:Year>
    <b:Pages>8,1577-1594</b:Pages>
    <b:RefOrder>60</b:RefOrder>
  </b:Source>
  <b:Source>
    <b:Tag>Dup02</b:Tag>
    <b:SourceType>JournalArticle</b:SourceType>
    <b:Guid>{35C4E8AC-F41F-4A3F-B8AD-1A9DF8451867}</b:Guid>
    <b:Author>
      <b:Author>
        <b:Corporate>Dupont, F., Hannah, C.G., Greenberg, D.A,. Cherniawsky, J.Y., Naimie, C.E.</b:Corporate>
      </b:Author>
    </b:Author>
    <b:Title>Modelling sustem for tides</b:Title>
    <b:JournalName>Can.Tech. Rep. Hydrogr. Ocean Sci.</b:JournalName>
    <b:Year>2002</b:Year>
    <b:Pages>221:vii+72</b:Pages>
    <b:RefOrder>61</b:RefOrder>
  </b:Source>
  <b:Source>
    <b:Tag>Den78</b:Tag>
    <b:SourceType>JournalArticle</b:SourceType>
    <b:Guid>{BEE109F0-22D7-4F96-A685-7A65D1562767}</b:Guid>
    <b:Author>
      <b:Author>
        <b:Corporate>Denman, K.L., Herman, A.W.</b:Corporate>
      </b:Author>
    </b:Author>
    <b:Title>Space-time structure of a continental shelf ecosystem measured by a towed porpoising vehicle</b:Title>
    <b:JournalName>Marine Research</b:JournalName>
    <b:Year>1978</b:Year>
    <b:Pages>693-714</b:Pages>
    <b:RefOrder>62</b:RefOrder>
  </b:Source>
  <b:Source>
    <b:Tag>Gre07</b:Tag>
    <b:SourceType>JournalArticle</b:SourceType>
    <b:Guid>{7DD29233-8CD3-421D-BCA7-01101A8C5017}</b:Guid>
    <b:Author>
      <b:Author>
        <b:Corporate>Greenberg, D.A., Dupont, F., Lyard, F.H., Lynch, D.R., Werner, F.E.</b:Corporate>
      </b:Author>
    </b:Author>
    <b:Title>Resolution issues in numerical models of oceanic and coastal circulation</b:Title>
    <b:JournalName>Continental Shelf Research</b:JournalName>
    <b:Year>2007</b:Year>
    <b:Pages>1317-1343</b:Pages>
    <b:RefOrder>63</b:RefOrder>
  </b:Source>
  <b:Source>
    <b:Tag>Cha121</b:Tag>
    <b:SourceType>JournalArticle</b:SourceType>
    <b:Guid>{9AA3D1B4-D494-4B49-8579-CDEF0D87DF61}</b:Guid>
    <b:Author>
      <b:Author>
        <b:NameList>
          <b:Person>
            <b:Last>Chant</b:Last>
            <b:First>R.J.</b:First>
          </b:Person>
        </b:NameList>
      </b:Author>
    </b:Author>
    <b:Title>Interactions between estuaries and coasts: river plumes-their formation, transport, and dispersal.</b:Title>
    <b:JournalName>Water and Fine Sediment Circulation</b:JournalName>
    <b:Year>2012</b:Year>
    <b:Pages>2,213-235.https://doi.org/10.1016/B978-0-12-374711-2.00209-6</b:Pages>
    <b:RefOrder>64</b:RefOrder>
  </b:Source>
  <b:Source>
    <b:Tag>Mos01</b:Tag>
    <b:SourceType>JournalArticle</b:SourceType>
    <b:Guid>{7941B6F6-ED45-410C-8AA9-45F7867D1211}</b:Guid>
    <b:Author>
      <b:Author>
        <b:Corporate>Desplanque, C., Mossman, J.D.</b:Corporate>
      </b:Author>
    </b:Author>
    <b:Title>Bay of Fundy tides</b:Title>
    <b:JournalName>Geoscience Canada</b:JournalName>
    <b:Year>2001</b:Year>
    <b:Pages>28, (1), pp. 1– 11</b:Pages>
    <b:RefOrder>65</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DE1A213F1AB64DBDADE7654E38F386" ma:contentTypeVersion="4" ma:contentTypeDescription="Create a new document." ma:contentTypeScope="" ma:versionID="2dbf903ef32e6ad15d2310438c1ae206">
  <xsd:schema xmlns:xsd="http://www.w3.org/2001/XMLSchema" xmlns:xs="http://www.w3.org/2001/XMLSchema" xmlns:p="http://schemas.microsoft.com/office/2006/metadata/properties" xmlns:ns2="899ad5d3-276c-489c-8595-8134af171ab3" targetNamespace="http://schemas.microsoft.com/office/2006/metadata/properties" ma:root="true" ma:fieldsID="4947e07891e69f86a18161d4f2b78d38" ns2:_="">
    <xsd:import namespace="899ad5d3-276c-489c-8595-8134af171ab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9ad5d3-276c-489c-8595-8134af171a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0B61B06-550A-47CA-AA6B-AAA6B256219E}">
  <ds:schemaRefs>
    <ds:schemaRef ds:uri="http://schemas.openxmlformats.org/officeDocument/2006/bibliography"/>
  </ds:schemaRefs>
</ds:datastoreItem>
</file>

<file path=customXml/itemProps2.xml><?xml version="1.0" encoding="utf-8"?>
<ds:datastoreItem xmlns:ds="http://schemas.openxmlformats.org/officeDocument/2006/customXml" ds:itemID="{7E1AD419-2AA6-4587-B055-F519DDCC8A1D}">
  <ds:schemaRefs>
    <ds:schemaRef ds:uri="http://schemas.microsoft.com/sharepoint/v3/contenttype/forms"/>
  </ds:schemaRefs>
</ds:datastoreItem>
</file>

<file path=customXml/itemProps3.xml><?xml version="1.0" encoding="utf-8"?>
<ds:datastoreItem xmlns:ds="http://schemas.openxmlformats.org/officeDocument/2006/customXml" ds:itemID="{C828D7CC-11F3-4A2E-8749-D937D9AE5D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9ad5d3-276c-489c-8595-8134af171a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277A9A-D587-48E4-B2C4-0EFE7E54256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2857</Words>
  <Characters>187289</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952 reza</dc:creator>
  <cp:keywords/>
  <dc:description/>
  <cp:lastModifiedBy>ara952 reza</cp:lastModifiedBy>
  <cp:revision>2</cp:revision>
  <cp:lastPrinted>2020-04-02T16:29:00Z</cp:lastPrinted>
  <dcterms:created xsi:type="dcterms:W3CDTF">2020-09-11T15:13:00Z</dcterms:created>
  <dcterms:modified xsi:type="dcterms:W3CDTF">2020-09-1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E1A213F1AB64DBDADE7654E38F386</vt:lpwstr>
  </property>
  <property fmtid="{D5CDD505-2E9C-101B-9397-08002B2CF9AE}" pid="3" name="Mendeley Recent Style Id 0_1">
    <vt:lpwstr>http://www.zotero.org/styles/acs-sustainable-chemistry-and-engineering</vt:lpwstr>
  </property>
  <property fmtid="{D5CDD505-2E9C-101B-9397-08002B2CF9AE}" pid="4" name="Mendeley Recent Style Name 0_1">
    <vt:lpwstr>ACS Sustainable Chemistry &amp; Engineering</vt:lpwstr>
  </property>
  <property fmtid="{D5CDD505-2E9C-101B-9397-08002B2CF9AE}" pid="5" name="Mendeley Recent Style Id 1_1">
    <vt:lpwstr>http://www.zotero.org/styles/chicago-note-bibliography</vt:lpwstr>
  </property>
  <property fmtid="{D5CDD505-2E9C-101B-9397-08002B2CF9AE}" pid="6" name="Mendeley Recent Style Name 1_1">
    <vt:lpwstr>Chicago Manual of Style 17th edition (note)</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jama</vt:lpwstr>
  </property>
  <property fmtid="{D5CDD505-2E9C-101B-9397-08002B2CF9AE}" pid="10" name="Mendeley Recent Style Name 3_1">
    <vt:lpwstr>JAMA (The Journal of the American Medical Association)</vt:lpwstr>
  </property>
  <property fmtid="{D5CDD505-2E9C-101B-9397-08002B2CF9AE}" pid="11" name="Mendeley Recent Style Id 4_1">
    <vt:lpwstr>http://www.zotero.org/styles/journal-of-marine-science-and-engineering</vt:lpwstr>
  </property>
  <property fmtid="{D5CDD505-2E9C-101B-9397-08002B2CF9AE}" pid="12" name="Mendeley Recent Style Name 4_1">
    <vt:lpwstr>Journal of Marine Science and Engineering</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multidisciplinary-digital-publishing-institute</vt:lpwstr>
  </property>
  <property fmtid="{D5CDD505-2E9C-101B-9397-08002B2CF9AE}" pid="16" name="Mendeley Recent Style Name 6_1">
    <vt:lpwstr>Multidisciplinary Digital Publishing Institut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f61b789d-3b9f-34a2-a7d3-32bd8dd4d8c6</vt:lpwstr>
  </property>
  <property fmtid="{D5CDD505-2E9C-101B-9397-08002B2CF9AE}" pid="25" name="Mendeley Citation Style_1">
    <vt:lpwstr>http://www.zotero.org/styles/journal-of-marine-science-and-engineering</vt:lpwstr>
  </property>
</Properties>
</file>